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E4EAA3" w14:textId="77777777" w:rsidR="00873CFC" w:rsidRPr="00F34989" w:rsidRDefault="00873CFC" w:rsidP="00873CFC">
      <w:bookmarkStart w:id="0" w:name="_Hlk482167112"/>
      <w:bookmarkEnd w:id="0"/>
      <w:r w:rsidRPr="00F34989">
        <w:rPr>
          <w:noProof/>
        </w:rPr>
        <w:drawing>
          <wp:inline distT="0" distB="0" distL="0" distR="0" wp14:anchorId="7F7057CF" wp14:editId="13E590AB">
            <wp:extent cx="5943600" cy="3601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01720"/>
                    </a:xfrm>
                    <a:prstGeom prst="rect">
                      <a:avLst/>
                    </a:prstGeom>
                  </pic:spPr>
                </pic:pic>
              </a:graphicData>
            </a:graphic>
          </wp:inline>
        </w:drawing>
      </w:r>
    </w:p>
    <w:p w14:paraId="330A4216" w14:textId="77777777" w:rsidR="00873CFC" w:rsidRPr="00F34989" w:rsidRDefault="00873CFC" w:rsidP="00873CFC">
      <w:pPr>
        <w:pStyle w:val="Affiliation"/>
        <w:rPr>
          <w:color w:val="822433"/>
          <w:sz w:val="36"/>
          <w:szCs w:val="36"/>
        </w:rPr>
      </w:pPr>
      <w:r w:rsidRPr="00F34989">
        <w:rPr>
          <w:color w:val="822433"/>
          <w:sz w:val="36"/>
          <w:szCs w:val="36"/>
        </w:rPr>
        <w:t>SCHOOL</w:t>
      </w:r>
      <w:r>
        <w:rPr>
          <w:color w:val="822433"/>
          <w:sz w:val="36"/>
          <w:szCs w:val="36"/>
        </w:rPr>
        <w:t xml:space="preserve"> </w:t>
      </w:r>
      <w:r w:rsidRPr="00F34989">
        <w:rPr>
          <w:i/>
          <w:color w:val="822433"/>
          <w:sz w:val="36"/>
          <w:szCs w:val="36"/>
        </w:rPr>
        <w:t>of</w:t>
      </w:r>
      <w:r>
        <w:rPr>
          <w:i/>
          <w:color w:val="822433"/>
          <w:sz w:val="36"/>
          <w:szCs w:val="36"/>
        </w:rPr>
        <w:t xml:space="preserve"> </w:t>
      </w:r>
      <w:r w:rsidRPr="00F34989">
        <w:rPr>
          <w:color w:val="822433"/>
          <w:sz w:val="36"/>
          <w:szCs w:val="36"/>
        </w:rPr>
        <w:t>BUSINESS</w:t>
      </w:r>
      <w:r>
        <w:rPr>
          <w:color w:val="822433"/>
          <w:sz w:val="36"/>
          <w:szCs w:val="36"/>
        </w:rPr>
        <w:t xml:space="preserve"> </w:t>
      </w:r>
      <w:r w:rsidRPr="00F34989">
        <w:rPr>
          <w:color w:val="822433"/>
          <w:sz w:val="36"/>
          <w:szCs w:val="36"/>
        </w:rPr>
        <w:t>AND</w:t>
      </w:r>
      <w:r>
        <w:rPr>
          <w:color w:val="822433"/>
          <w:sz w:val="36"/>
          <w:szCs w:val="36"/>
        </w:rPr>
        <w:t xml:space="preserve"> </w:t>
      </w:r>
      <w:r w:rsidRPr="00F34989">
        <w:rPr>
          <w:color w:val="822433"/>
          <w:sz w:val="36"/>
          <w:szCs w:val="36"/>
        </w:rPr>
        <w:t>TECHNOLOGY</w:t>
      </w:r>
    </w:p>
    <w:p w14:paraId="2B961BC9" w14:textId="77777777" w:rsidR="00873CFC" w:rsidRPr="00A45DF8" w:rsidRDefault="00873CFC" w:rsidP="00873CFC">
      <w:pPr>
        <w:pStyle w:val="Affiliation"/>
        <w:rPr>
          <w:color w:val="822433"/>
          <w:sz w:val="32"/>
          <w:szCs w:val="36"/>
        </w:rPr>
      </w:pPr>
      <w:r w:rsidRPr="00A45DF8">
        <w:rPr>
          <w:color w:val="822433"/>
          <w:sz w:val="32"/>
          <w:szCs w:val="36"/>
        </w:rPr>
        <w:t>Department</w:t>
      </w:r>
      <w:r>
        <w:rPr>
          <w:color w:val="822433"/>
          <w:sz w:val="32"/>
          <w:szCs w:val="36"/>
        </w:rPr>
        <w:t xml:space="preserve"> </w:t>
      </w:r>
      <w:r w:rsidRPr="00A45DF8">
        <w:rPr>
          <w:color w:val="822433"/>
          <w:sz w:val="32"/>
          <w:szCs w:val="36"/>
        </w:rPr>
        <w:t>of</w:t>
      </w:r>
      <w:r>
        <w:rPr>
          <w:color w:val="822433"/>
          <w:sz w:val="32"/>
          <w:szCs w:val="36"/>
        </w:rPr>
        <w:t xml:space="preserve"> </w:t>
      </w:r>
      <w:r w:rsidRPr="00A45DF8">
        <w:rPr>
          <w:color w:val="822433"/>
          <w:sz w:val="32"/>
          <w:szCs w:val="36"/>
        </w:rPr>
        <w:t>Engineering</w:t>
      </w:r>
      <w:r>
        <w:rPr>
          <w:color w:val="822433"/>
          <w:sz w:val="32"/>
          <w:szCs w:val="36"/>
        </w:rPr>
        <w:t xml:space="preserve"> </w:t>
      </w:r>
      <w:r w:rsidRPr="00A45DF8">
        <w:rPr>
          <w:color w:val="822433"/>
          <w:sz w:val="32"/>
          <w:szCs w:val="36"/>
        </w:rPr>
        <w:t>and</w:t>
      </w:r>
      <w:r>
        <w:rPr>
          <w:color w:val="822433"/>
          <w:sz w:val="32"/>
          <w:szCs w:val="36"/>
        </w:rPr>
        <w:t xml:space="preserve"> </w:t>
      </w:r>
      <w:r w:rsidRPr="00A45DF8">
        <w:rPr>
          <w:color w:val="822433"/>
          <w:sz w:val="32"/>
          <w:szCs w:val="36"/>
        </w:rPr>
        <w:t>Aviation</w:t>
      </w:r>
      <w:r>
        <w:rPr>
          <w:color w:val="822433"/>
          <w:sz w:val="32"/>
          <w:szCs w:val="36"/>
        </w:rPr>
        <w:t xml:space="preserve"> </w:t>
      </w:r>
      <w:r w:rsidRPr="00A45DF8">
        <w:rPr>
          <w:color w:val="822433"/>
          <w:sz w:val="32"/>
          <w:szCs w:val="36"/>
        </w:rPr>
        <w:t>Sciences</w:t>
      </w:r>
    </w:p>
    <w:p w14:paraId="38B4C709" w14:textId="77777777" w:rsidR="00873CFC" w:rsidRDefault="00873CFC" w:rsidP="00873CFC">
      <w:pPr>
        <w:rPr>
          <w:rFonts w:ascii="'times new roman'" w:hAnsi="'times new roman'" w:cs="'times new roman'" w:hint="eastAsia"/>
          <w:b/>
          <w:sz w:val="40"/>
        </w:rPr>
      </w:pPr>
    </w:p>
    <w:p w14:paraId="27C71B03" w14:textId="77777777" w:rsidR="00697C56" w:rsidRDefault="003B7E3B" w:rsidP="00697C56">
      <w:pPr>
        <w:spacing w:line="288" w:lineRule="auto"/>
        <w:rPr>
          <w:rFonts w:ascii="'times new roman'" w:hAnsi="'times new roman'" w:cs="'times new roman'" w:hint="eastAsia"/>
          <w:b/>
          <w:sz w:val="48"/>
        </w:rPr>
      </w:pPr>
      <w:r>
        <w:rPr>
          <w:rFonts w:ascii="'times new roman'" w:hAnsi="'times new roman'" w:cs="'times new roman'"/>
          <w:b/>
          <w:sz w:val="48"/>
        </w:rPr>
        <w:t xml:space="preserve">Design of </w:t>
      </w:r>
      <w:r w:rsidR="00697C56">
        <w:rPr>
          <w:rFonts w:ascii="'times new roman'" w:hAnsi="'times new roman'" w:cs="'times new roman'"/>
          <w:b/>
          <w:sz w:val="48"/>
        </w:rPr>
        <w:t>Sign AI</w:t>
      </w:r>
    </w:p>
    <w:p w14:paraId="78292F65" w14:textId="248B1122" w:rsidR="00873CFC" w:rsidRPr="00697C56" w:rsidRDefault="00697C56" w:rsidP="00697C56">
      <w:pPr>
        <w:spacing w:line="288" w:lineRule="auto"/>
        <w:rPr>
          <w:rFonts w:ascii="'times new roman'" w:hAnsi="'times new roman'" w:cs="'times new roman'" w:hint="eastAsia"/>
          <w:b/>
          <w:sz w:val="36"/>
          <w:szCs w:val="36"/>
        </w:rPr>
      </w:pPr>
      <w:r w:rsidRPr="00697C56">
        <w:rPr>
          <w:rFonts w:ascii="'times new roman'" w:hAnsi="'times new roman'" w:cs="'times new roman'"/>
          <w:b/>
          <w:sz w:val="36"/>
          <w:szCs w:val="36"/>
        </w:rPr>
        <w:t>A Smart ASL Translator</w:t>
      </w:r>
    </w:p>
    <w:p w14:paraId="5F0C3691" w14:textId="77777777" w:rsidR="00873CFC" w:rsidRDefault="00873CFC" w:rsidP="00873CFC">
      <w:pPr>
        <w:spacing w:line="360" w:lineRule="auto"/>
        <w:rPr>
          <w:rFonts w:ascii="'times new roman'" w:eastAsiaTheme="minorEastAsia" w:hAnsi="'times new roman'" w:cs="'times new roman'" w:hint="eastAsia"/>
          <w:sz w:val="32"/>
        </w:rPr>
      </w:pPr>
    </w:p>
    <w:p w14:paraId="0989A7B2" w14:textId="6EC1CB32" w:rsidR="00873CFC" w:rsidRPr="00966C55" w:rsidRDefault="003B7E3B" w:rsidP="00873CFC">
      <w:pPr>
        <w:spacing w:line="360" w:lineRule="auto"/>
        <w:rPr>
          <w:rFonts w:ascii="'times new roman'" w:eastAsiaTheme="minorEastAsia" w:hAnsi="'times new roman'" w:cs="'times new roman'" w:hint="eastAsia"/>
          <w:b/>
          <w:sz w:val="36"/>
        </w:rPr>
      </w:pPr>
      <w:r>
        <w:rPr>
          <w:rFonts w:ascii="'times new roman'" w:eastAsiaTheme="minorEastAsia" w:hAnsi="'times new roman'" w:cs="'times new roman'"/>
          <w:b/>
          <w:sz w:val="36"/>
        </w:rPr>
        <w:t>Josheb Dayrit</w:t>
      </w:r>
    </w:p>
    <w:p w14:paraId="00F3030D" w14:textId="77777777" w:rsidR="00873CFC" w:rsidRPr="00A45DF8" w:rsidRDefault="00873CFC" w:rsidP="00873CFC">
      <w:pPr>
        <w:spacing w:line="360" w:lineRule="auto"/>
        <w:rPr>
          <w:rFonts w:ascii="'times new roman'" w:eastAsiaTheme="minorEastAsia" w:hAnsi="'times new roman'" w:cs="'times new roman'" w:hint="eastAsia"/>
          <w:sz w:val="32"/>
        </w:rPr>
      </w:pPr>
    </w:p>
    <w:p w14:paraId="05C8C3B9" w14:textId="3992FBD1" w:rsidR="00873CFC" w:rsidRPr="00966C55" w:rsidRDefault="00873CFC" w:rsidP="00873CFC">
      <w:pPr>
        <w:spacing w:line="360" w:lineRule="auto"/>
        <w:rPr>
          <w:rFonts w:ascii="'times new roman'" w:eastAsiaTheme="minorEastAsia" w:hAnsi="'times new roman'" w:cs="'times new roman'" w:hint="eastAsia"/>
          <w:sz w:val="28"/>
        </w:rPr>
      </w:pPr>
      <w:r w:rsidRPr="00966C55">
        <w:rPr>
          <w:rFonts w:ascii="'times new roman'" w:eastAsiaTheme="minorEastAsia" w:hAnsi="'times new roman'" w:cs="'times new roman'"/>
          <w:sz w:val="28"/>
        </w:rPr>
        <w:t>Advisor:</w:t>
      </w:r>
      <w:r>
        <w:rPr>
          <w:rFonts w:ascii="'times new roman'" w:eastAsiaTheme="minorEastAsia" w:hAnsi="'times new roman'" w:cs="'times new roman'"/>
          <w:sz w:val="28"/>
        </w:rPr>
        <w:t xml:space="preserve"> </w:t>
      </w:r>
      <w:r w:rsidRPr="00966C55">
        <w:rPr>
          <w:rFonts w:ascii="'times new roman'" w:eastAsiaTheme="minorEastAsia" w:hAnsi="'times new roman'" w:cs="'times new roman'"/>
          <w:sz w:val="28"/>
        </w:rPr>
        <w:t>Dr.</w:t>
      </w:r>
      <w:r>
        <w:rPr>
          <w:rFonts w:ascii="'times new roman'" w:eastAsiaTheme="minorEastAsia" w:hAnsi="'times new roman'" w:cs="'times new roman'"/>
          <w:sz w:val="28"/>
        </w:rPr>
        <w:t xml:space="preserve"> </w:t>
      </w:r>
      <w:r w:rsidR="003B7E3B">
        <w:rPr>
          <w:rFonts w:ascii="'times new roman'" w:eastAsiaTheme="minorEastAsia" w:hAnsi="'times new roman'" w:cs="'times new roman'"/>
          <w:sz w:val="28"/>
        </w:rPr>
        <w:t>Zhang</w:t>
      </w:r>
    </w:p>
    <w:p w14:paraId="020933F4" w14:textId="198C074B" w:rsidR="00873CFC" w:rsidRPr="00966C55" w:rsidRDefault="00BF6C8E" w:rsidP="00873CFC">
      <w:pPr>
        <w:spacing w:line="360" w:lineRule="auto"/>
        <w:rPr>
          <w:rFonts w:ascii="'times new roman'" w:eastAsiaTheme="minorEastAsia" w:hAnsi="'times new roman'" w:cs="'times new roman'" w:hint="eastAsia"/>
          <w:sz w:val="28"/>
        </w:rPr>
      </w:pPr>
      <w:r>
        <w:rPr>
          <w:rFonts w:ascii="'times new roman'" w:eastAsiaTheme="minorEastAsia" w:hAnsi="'times new roman'" w:cs="'times new roman'"/>
          <w:sz w:val="28"/>
        </w:rPr>
        <w:t>Spring 2020</w:t>
      </w:r>
    </w:p>
    <w:p w14:paraId="00A3124E" w14:textId="56FE6302" w:rsidR="00B22603" w:rsidRPr="00407596" w:rsidRDefault="00873CFC" w:rsidP="00873CFC">
      <w:pPr>
        <w:tabs>
          <w:tab w:val="left" w:pos="4215"/>
        </w:tabs>
        <w:rPr>
          <w:rFonts w:ascii="'times new roman'" w:eastAsiaTheme="minorEastAsia" w:hAnsi="'times new roman'" w:cs="'times new roman'" w:hint="eastAsia"/>
          <w:sz w:val="27"/>
        </w:rPr>
      </w:pPr>
      <w:r>
        <w:rPr>
          <w:rFonts w:ascii="'times new roman'" w:eastAsiaTheme="minorEastAsia" w:hAnsi="'times new roman'" w:cs="'times new roman'" w:hint="eastAsia"/>
          <w:sz w:val="27"/>
        </w:rPr>
        <w:tab/>
      </w:r>
    </w:p>
    <w:p w14:paraId="160C3D45" w14:textId="77777777" w:rsidR="00327E34" w:rsidRPr="00407596" w:rsidRDefault="00327E34">
      <w:pPr>
        <w:jc w:val="left"/>
      </w:pPr>
      <w:r w:rsidRPr="00407596">
        <w:br w:type="page"/>
      </w:r>
    </w:p>
    <w:p w14:paraId="059293AB" w14:textId="199DE36E" w:rsidR="00373601" w:rsidRPr="00407596" w:rsidRDefault="00373601" w:rsidP="00D670D8">
      <w:pPr>
        <w:pStyle w:val="Appendix"/>
      </w:pPr>
      <w:bookmarkStart w:id="1" w:name="_Toc27252650"/>
      <w:r>
        <w:rPr>
          <w:rFonts w:hint="eastAsia"/>
        </w:rPr>
        <w:lastRenderedPageBreak/>
        <w:t>List</w:t>
      </w:r>
      <w:r w:rsidRPr="00407596">
        <w:rPr>
          <w:rFonts w:hint="eastAsia"/>
        </w:rPr>
        <w:t xml:space="preserve"> of </w:t>
      </w:r>
      <w:r w:rsidRPr="00407596">
        <w:t>Contents</w:t>
      </w:r>
      <w:bookmarkEnd w:id="1"/>
    </w:p>
    <w:sdt>
      <w:sdtPr>
        <w:rPr>
          <w:rFonts w:ascii="Times New Roman" w:hAnsi="Times New Roman" w:cs="Times New Roman"/>
          <w:b w:val="0"/>
          <w:bCs w:val="0"/>
        </w:rPr>
        <w:id w:val="-435450375"/>
        <w:docPartObj>
          <w:docPartGallery w:val="Table of Contents"/>
          <w:docPartUnique/>
        </w:docPartObj>
      </w:sdtPr>
      <w:sdtEndPr>
        <w:rPr>
          <w:noProof/>
        </w:rPr>
      </w:sdtEndPr>
      <w:sdtContent>
        <w:p w14:paraId="7A4538EF" w14:textId="77777777" w:rsidR="006C1FDE" w:rsidRDefault="006C1FDE">
          <w:pPr>
            <w:pStyle w:val="TOC2"/>
            <w:tabs>
              <w:tab w:val="right" w:leader="dot" w:pos="9350"/>
            </w:tabs>
            <w:rPr>
              <w:rFonts w:ascii="Times New Roman" w:hAnsi="Times New Roman" w:cs="Times New Roman"/>
              <w:b w:val="0"/>
              <w:bCs w:val="0"/>
            </w:rPr>
          </w:pPr>
        </w:p>
        <w:p w14:paraId="2A183869" w14:textId="5B3CF632" w:rsidR="00C2575B" w:rsidRDefault="00972F11">
          <w:pPr>
            <w:pStyle w:val="TOC2"/>
            <w:tabs>
              <w:tab w:val="right" w:leader="dot" w:pos="9350"/>
            </w:tabs>
            <w:rPr>
              <w:rFonts w:asciiTheme="minorHAnsi" w:eastAsiaTheme="minorEastAsia" w:hAnsiTheme="minorHAnsi" w:cstheme="minorBidi"/>
              <w:b w:val="0"/>
              <w:bCs w:val="0"/>
              <w:noProof/>
              <w:kern w:val="0"/>
              <w:sz w:val="22"/>
              <w:szCs w:val="22"/>
              <w:lang w:eastAsia="en-US"/>
            </w:rPr>
          </w:pPr>
          <w:r w:rsidRPr="00407596">
            <w:rPr>
              <w:rFonts w:ascii="Times New Roman" w:hAnsi="Times New Roman" w:cs="Times New Roman"/>
              <w:sz w:val="24"/>
              <w:szCs w:val="24"/>
            </w:rPr>
            <w:fldChar w:fldCharType="begin"/>
          </w:r>
          <w:r w:rsidRPr="00407596">
            <w:rPr>
              <w:rFonts w:ascii="Times New Roman" w:hAnsi="Times New Roman" w:cs="Times New Roman"/>
              <w:sz w:val="24"/>
              <w:szCs w:val="24"/>
            </w:rPr>
            <w:instrText xml:space="preserve"> TOC \o "1-3" \h \z \u </w:instrText>
          </w:r>
          <w:r w:rsidRPr="00407596">
            <w:rPr>
              <w:rFonts w:ascii="Times New Roman" w:hAnsi="Times New Roman" w:cs="Times New Roman"/>
              <w:sz w:val="24"/>
              <w:szCs w:val="24"/>
            </w:rPr>
            <w:fldChar w:fldCharType="separate"/>
          </w:r>
          <w:hyperlink w:anchor="_Toc27252650" w:history="1">
            <w:r w:rsidR="00C2575B" w:rsidRPr="006E1A4C">
              <w:rPr>
                <w:rStyle w:val="Hyperlink"/>
                <w:noProof/>
              </w:rPr>
              <w:t>List of Contents</w:t>
            </w:r>
            <w:r w:rsidR="00C2575B">
              <w:rPr>
                <w:noProof/>
                <w:webHidden/>
              </w:rPr>
              <w:tab/>
            </w:r>
            <w:r w:rsidR="00C2575B">
              <w:rPr>
                <w:noProof/>
                <w:webHidden/>
              </w:rPr>
              <w:fldChar w:fldCharType="begin"/>
            </w:r>
            <w:r w:rsidR="00C2575B">
              <w:rPr>
                <w:noProof/>
                <w:webHidden/>
              </w:rPr>
              <w:instrText xml:space="preserve"> PAGEREF _Toc27252650 \h </w:instrText>
            </w:r>
            <w:r w:rsidR="00C2575B">
              <w:rPr>
                <w:noProof/>
                <w:webHidden/>
              </w:rPr>
            </w:r>
            <w:r w:rsidR="00C2575B">
              <w:rPr>
                <w:noProof/>
                <w:webHidden/>
              </w:rPr>
              <w:fldChar w:fldCharType="separate"/>
            </w:r>
            <w:r w:rsidR="004B46D2">
              <w:rPr>
                <w:noProof/>
                <w:webHidden/>
              </w:rPr>
              <w:t>2</w:t>
            </w:r>
            <w:r w:rsidR="00C2575B">
              <w:rPr>
                <w:noProof/>
                <w:webHidden/>
              </w:rPr>
              <w:fldChar w:fldCharType="end"/>
            </w:r>
          </w:hyperlink>
        </w:p>
        <w:p w14:paraId="7E38F087" w14:textId="12BF4D1D"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51" w:history="1">
            <w:r w:rsidR="00C2575B" w:rsidRPr="006E1A4C">
              <w:rPr>
                <w:rStyle w:val="Hyperlink"/>
                <w:noProof/>
              </w:rPr>
              <w:t>List of Tables</w:t>
            </w:r>
            <w:r w:rsidR="00C2575B">
              <w:rPr>
                <w:noProof/>
                <w:webHidden/>
              </w:rPr>
              <w:tab/>
            </w:r>
            <w:r w:rsidR="00C2575B">
              <w:rPr>
                <w:noProof/>
                <w:webHidden/>
              </w:rPr>
              <w:fldChar w:fldCharType="begin"/>
            </w:r>
            <w:r w:rsidR="00C2575B">
              <w:rPr>
                <w:noProof/>
                <w:webHidden/>
              </w:rPr>
              <w:instrText xml:space="preserve"> PAGEREF _Toc27252651 \h </w:instrText>
            </w:r>
            <w:r w:rsidR="00C2575B">
              <w:rPr>
                <w:noProof/>
                <w:webHidden/>
              </w:rPr>
            </w:r>
            <w:r w:rsidR="00C2575B">
              <w:rPr>
                <w:noProof/>
                <w:webHidden/>
              </w:rPr>
              <w:fldChar w:fldCharType="separate"/>
            </w:r>
            <w:r w:rsidR="004B46D2">
              <w:rPr>
                <w:noProof/>
                <w:webHidden/>
              </w:rPr>
              <w:t>2</w:t>
            </w:r>
            <w:r w:rsidR="00C2575B">
              <w:rPr>
                <w:noProof/>
                <w:webHidden/>
              </w:rPr>
              <w:fldChar w:fldCharType="end"/>
            </w:r>
          </w:hyperlink>
        </w:p>
        <w:p w14:paraId="697069D2" w14:textId="6215731A"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52" w:history="1">
            <w:r w:rsidR="00C2575B" w:rsidRPr="006E1A4C">
              <w:rPr>
                <w:rStyle w:val="Hyperlink"/>
                <w:noProof/>
              </w:rPr>
              <w:t>List of Tables</w:t>
            </w:r>
            <w:r w:rsidR="00C2575B">
              <w:rPr>
                <w:noProof/>
                <w:webHidden/>
              </w:rPr>
              <w:tab/>
            </w:r>
            <w:r w:rsidR="00C2575B">
              <w:rPr>
                <w:noProof/>
                <w:webHidden/>
              </w:rPr>
              <w:fldChar w:fldCharType="begin"/>
            </w:r>
            <w:r w:rsidR="00C2575B">
              <w:rPr>
                <w:noProof/>
                <w:webHidden/>
              </w:rPr>
              <w:instrText xml:space="preserve"> PAGEREF _Toc27252652 \h </w:instrText>
            </w:r>
            <w:r w:rsidR="00C2575B">
              <w:rPr>
                <w:noProof/>
                <w:webHidden/>
              </w:rPr>
            </w:r>
            <w:r w:rsidR="00C2575B">
              <w:rPr>
                <w:noProof/>
                <w:webHidden/>
              </w:rPr>
              <w:fldChar w:fldCharType="separate"/>
            </w:r>
            <w:r w:rsidR="004B46D2">
              <w:rPr>
                <w:noProof/>
                <w:webHidden/>
              </w:rPr>
              <w:t>3</w:t>
            </w:r>
            <w:r w:rsidR="00C2575B">
              <w:rPr>
                <w:noProof/>
                <w:webHidden/>
              </w:rPr>
              <w:fldChar w:fldCharType="end"/>
            </w:r>
          </w:hyperlink>
        </w:p>
        <w:p w14:paraId="18988405" w14:textId="136AA301"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53" w:history="1">
            <w:r w:rsidR="00C2575B" w:rsidRPr="006E1A4C">
              <w:rPr>
                <w:rStyle w:val="Hyperlink"/>
                <w:noProof/>
              </w:rPr>
              <w:t>Abstract</w:t>
            </w:r>
            <w:r w:rsidR="00C2575B">
              <w:rPr>
                <w:noProof/>
                <w:webHidden/>
              </w:rPr>
              <w:tab/>
            </w:r>
            <w:r w:rsidR="00C2575B">
              <w:rPr>
                <w:noProof/>
                <w:webHidden/>
              </w:rPr>
              <w:fldChar w:fldCharType="begin"/>
            </w:r>
            <w:r w:rsidR="00C2575B">
              <w:rPr>
                <w:noProof/>
                <w:webHidden/>
              </w:rPr>
              <w:instrText xml:space="preserve"> PAGEREF _Toc27252653 \h </w:instrText>
            </w:r>
            <w:r w:rsidR="00C2575B">
              <w:rPr>
                <w:noProof/>
                <w:webHidden/>
              </w:rPr>
            </w:r>
            <w:r w:rsidR="00C2575B">
              <w:rPr>
                <w:noProof/>
                <w:webHidden/>
              </w:rPr>
              <w:fldChar w:fldCharType="separate"/>
            </w:r>
            <w:r w:rsidR="004B46D2">
              <w:rPr>
                <w:noProof/>
                <w:webHidden/>
              </w:rPr>
              <w:t>4</w:t>
            </w:r>
            <w:r w:rsidR="00C2575B">
              <w:rPr>
                <w:noProof/>
                <w:webHidden/>
              </w:rPr>
              <w:fldChar w:fldCharType="end"/>
            </w:r>
          </w:hyperlink>
        </w:p>
        <w:p w14:paraId="2E0D686B" w14:textId="6D4CD7B5"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54" w:history="1">
            <w:r w:rsidR="00C2575B" w:rsidRPr="006E1A4C">
              <w:rPr>
                <w:rStyle w:val="Hyperlink"/>
                <w:caps/>
                <w:noProof/>
              </w:rPr>
              <w:t>1.</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Introduction</w:t>
            </w:r>
            <w:r w:rsidR="00C2575B">
              <w:rPr>
                <w:noProof/>
                <w:webHidden/>
              </w:rPr>
              <w:tab/>
            </w:r>
            <w:r w:rsidR="00C2575B">
              <w:rPr>
                <w:noProof/>
                <w:webHidden/>
              </w:rPr>
              <w:fldChar w:fldCharType="begin"/>
            </w:r>
            <w:r w:rsidR="00C2575B">
              <w:rPr>
                <w:noProof/>
                <w:webHidden/>
              </w:rPr>
              <w:instrText xml:space="preserve"> PAGEREF _Toc27252654 \h </w:instrText>
            </w:r>
            <w:r w:rsidR="00C2575B">
              <w:rPr>
                <w:noProof/>
                <w:webHidden/>
              </w:rPr>
            </w:r>
            <w:r w:rsidR="00C2575B">
              <w:rPr>
                <w:noProof/>
                <w:webHidden/>
              </w:rPr>
              <w:fldChar w:fldCharType="separate"/>
            </w:r>
            <w:r w:rsidR="004B46D2">
              <w:rPr>
                <w:noProof/>
                <w:webHidden/>
              </w:rPr>
              <w:t>5</w:t>
            </w:r>
            <w:r w:rsidR="00C2575B">
              <w:rPr>
                <w:noProof/>
                <w:webHidden/>
              </w:rPr>
              <w:fldChar w:fldCharType="end"/>
            </w:r>
          </w:hyperlink>
        </w:p>
        <w:p w14:paraId="536B97FA" w14:textId="5E414ADC"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55" w:history="1">
            <w:r w:rsidR="00C2575B" w:rsidRPr="006E1A4C">
              <w:rPr>
                <w:rStyle w:val="Hyperlink"/>
                <w:noProof/>
              </w:rPr>
              <w:t>1.1</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Motivation</w:t>
            </w:r>
            <w:r w:rsidR="00C2575B">
              <w:rPr>
                <w:noProof/>
                <w:webHidden/>
              </w:rPr>
              <w:tab/>
            </w:r>
            <w:r w:rsidR="00C2575B">
              <w:rPr>
                <w:noProof/>
                <w:webHidden/>
              </w:rPr>
              <w:fldChar w:fldCharType="begin"/>
            </w:r>
            <w:r w:rsidR="00C2575B">
              <w:rPr>
                <w:noProof/>
                <w:webHidden/>
              </w:rPr>
              <w:instrText xml:space="preserve"> PAGEREF _Toc27252655 \h </w:instrText>
            </w:r>
            <w:r w:rsidR="00C2575B">
              <w:rPr>
                <w:noProof/>
                <w:webHidden/>
              </w:rPr>
            </w:r>
            <w:r w:rsidR="00C2575B">
              <w:rPr>
                <w:noProof/>
                <w:webHidden/>
              </w:rPr>
              <w:fldChar w:fldCharType="separate"/>
            </w:r>
            <w:r w:rsidR="004B46D2">
              <w:rPr>
                <w:noProof/>
                <w:webHidden/>
              </w:rPr>
              <w:t>6</w:t>
            </w:r>
            <w:r w:rsidR="00C2575B">
              <w:rPr>
                <w:noProof/>
                <w:webHidden/>
              </w:rPr>
              <w:fldChar w:fldCharType="end"/>
            </w:r>
          </w:hyperlink>
        </w:p>
        <w:p w14:paraId="61B23A1E" w14:textId="337AA8D9"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56" w:history="1">
            <w:r w:rsidR="00C2575B" w:rsidRPr="006E1A4C">
              <w:rPr>
                <w:rStyle w:val="Hyperlink"/>
                <w:noProof/>
              </w:rPr>
              <w:t>1.2</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Objective</w:t>
            </w:r>
            <w:r w:rsidR="00C2575B">
              <w:rPr>
                <w:noProof/>
                <w:webHidden/>
              </w:rPr>
              <w:tab/>
            </w:r>
            <w:r w:rsidR="00C2575B">
              <w:rPr>
                <w:noProof/>
                <w:webHidden/>
              </w:rPr>
              <w:fldChar w:fldCharType="begin"/>
            </w:r>
            <w:r w:rsidR="00C2575B">
              <w:rPr>
                <w:noProof/>
                <w:webHidden/>
              </w:rPr>
              <w:instrText xml:space="preserve"> PAGEREF _Toc27252656 \h </w:instrText>
            </w:r>
            <w:r w:rsidR="00C2575B">
              <w:rPr>
                <w:noProof/>
                <w:webHidden/>
              </w:rPr>
            </w:r>
            <w:r w:rsidR="00C2575B">
              <w:rPr>
                <w:noProof/>
                <w:webHidden/>
              </w:rPr>
              <w:fldChar w:fldCharType="separate"/>
            </w:r>
            <w:r w:rsidR="004B46D2">
              <w:rPr>
                <w:noProof/>
                <w:webHidden/>
              </w:rPr>
              <w:t>10</w:t>
            </w:r>
            <w:r w:rsidR="00C2575B">
              <w:rPr>
                <w:noProof/>
                <w:webHidden/>
              </w:rPr>
              <w:fldChar w:fldCharType="end"/>
            </w:r>
          </w:hyperlink>
        </w:p>
        <w:p w14:paraId="0D6C8B1C" w14:textId="06B813FF"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57" w:history="1">
            <w:r w:rsidR="00C2575B" w:rsidRPr="006E1A4C">
              <w:rPr>
                <w:rStyle w:val="Hyperlink"/>
                <w:noProof/>
              </w:rPr>
              <w:t>1.3</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Design Requirements</w:t>
            </w:r>
            <w:r w:rsidR="00C2575B">
              <w:rPr>
                <w:noProof/>
                <w:webHidden/>
              </w:rPr>
              <w:tab/>
            </w:r>
            <w:r w:rsidR="00C2575B">
              <w:rPr>
                <w:noProof/>
                <w:webHidden/>
              </w:rPr>
              <w:fldChar w:fldCharType="begin"/>
            </w:r>
            <w:r w:rsidR="00C2575B">
              <w:rPr>
                <w:noProof/>
                <w:webHidden/>
              </w:rPr>
              <w:instrText xml:space="preserve"> PAGEREF _Toc27252657 \h </w:instrText>
            </w:r>
            <w:r w:rsidR="00C2575B">
              <w:rPr>
                <w:noProof/>
                <w:webHidden/>
              </w:rPr>
            </w:r>
            <w:r w:rsidR="00C2575B">
              <w:rPr>
                <w:noProof/>
                <w:webHidden/>
              </w:rPr>
              <w:fldChar w:fldCharType="separate"/>
            </w:r>
            <w:r w:rsidR="004B46D2">
              <w:rPr>
                <w:noProof/>
                <w:webHidden/>
              </w:rPr>
              <w:t>11</w:t>
            </w:r>
            <w:r w:rsidR="00C2575B">
              <w:rPr>
                <w:noProof/>
                <w:webHidden/>
              </w:rPr>
              <w:fldChar w:fldCharType="end"/>
            </w:r>
          </w:hyperlink>
        </w:p>
        <w:p w14:paraId="18216E77" w14:textId="67A01743"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58" w:history="1">
            <w:r w:rsidR="00C2575B" w:rsidRPr="006E1A4C">
              <w:rPr>
                <w:rStyle w:val="Hyperlink"/>
                <w:noProof/>
              </w:rPr>
              <w:t>1.4</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Design Constraints</w:t>
            </w:r>
            <w:r w:rsidR="00C2575B">
              <w:rPr>
                <w:noProof/>
                <w:webHidden/>
              </w:rPr>
              <w:tab/>
            </w:r>
            <w:r w:rsidR="00C2575B">
              <w:rPr>
                <w:noProof/>
                <w:webHidden/>
              </w:rPr>
              <w:fldChar w:fldCharType="begin"/>
            </w:r>
            <w:r w:rsidR="00C2575B">
              <w:rPr>
                <w:noProof/>
                <w:webHidden/>
              </w:rPr>
              <w:instrText xml:space="preserve"> PAGEREF _Toc27252658 \h </w:instrText>
            </w:r>
            <w:r w:rsidR="00C2575B">
              <w:rPr>
                <w:noProof/>
                <w:webHidden/>
              </w:rPr>
            </w:r>
            <w:r w:rsidR="00C2575B">
              <w:rPr>
                <w:noProof/>
                <w:webHidden/>
              </w:rPr>
              <w:fldChar w:fldCharType="separate"/>
            </w:r>
            <w:r w:rsidR="004B46D2">
              <w:rPr>
                <w:noProof/>
                <w:webHidden/>
              </w:rPr>
              <w:t>12</w:t>
            </w:r>
            <w:r w:rsidR="00C2575B">
              <w:rPr>
                <w:noProof/>
                <w:webHidden/>
              </w:rPr>
              <w:fldChar w:fldCharType="end"/>
            </w:r>
          </w:hyperlink>
        </w:p>
        <w:p w14:paraId="55979509" w14:textId="11875B41"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59" w:history="1">
            <w:r w:rsidR="00C2575B" w:rsidRPr="006E1A4C">
              <w:rPr>
                <w:rStyle w:val="Hyperlink"/>
                <w:noProof/>
              </w:rPr>
              <w:t>1.5</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Design Method</w:t>
            </w:r>
            <w:r w:rsidR="00C2575B">
              <w:rPr>
                <w:noProof/>
                <w:webHidden/>
              </w:rPr>
              <w:tab/>
            </w:r>
            <w:r w:rsidR="00C2575B">
              <w:rPr>
                <w:noProof/>
                <w:webHidden/>
              </w:rPr>
              <w:fldChar w:fldCharType="begin"/>
            </w:r>
            <w:r w:rsidR="00C2575B">
              <w:rPr>
                <w:noProof/>
                <w:webHidden/>
              </w:rPr>
              <w:instrText xml:space="preserve"> PAGEREF _Toc27252659 \h </w:instrText>
            </w:r>
            <w:r w:rsidR="00C2575B">
              <w:rPr>
                <w:noProof/>
                <w:webHidden/>
              </w:rPr>
            </w:r>
            <w:r w:rsidR="00C2575B">
              <w:rPr>
                <w:noProof/>
                <w:webHidden/>
              </w:rPr>
              <w:fldChar w:fldCharType="separate"/>
            </w:r>
            <w:r w:rsidR="004B46D2">
              <w:rPr>
                <w:noProof/>
                <w:webHidden/>
              </w:rPr>
              <w:t>13</w:t>
            </w:r>
            <w:r w:rsidR="00C2575B">
              <w:rPr>
                <w:noProof/>
                <w:webHidden/>
              </w:rPr>
              <w:fldChar w:fldCharType="end"/>
            </w:r>
          </w:hyperlink>
        </w:p>
        <w:p w14:paraId="333D50E3" w14:textId="5D3666BE"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60" w:history="1">
            <w:r w:rsidR="00C2575B" w:rsidRPr="006E1A4C">
              <w:rPr>
                <w:rStyle w:val="Hyperlink"/>
                <w:caps/>
                <w:noProof/>
              </w:rPr>
              <w:t>2.</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Project Description</w:t>
            </w:r>
            <w:r w:rsidR="00C2575B">
              <w:rPr>
                <w:noProof/>
                <w:webHidden/>
              </w:rPr>
              <w:tab/>
            </w:r>
            <w:r w:rsidR="00C2575B">
              <w:rPr>
                <w:noProof/>
                <w:webHidden/>
              </w:rPr>
              <w:fldChar w:fldCharType="begin"/>
            </w:r>
            <w:r w:rsidR="00C2575B">
              <w:rPr>
                <w:noProof/>
                <w:webHidden/>
              </w:rPr>
              <w:instrText xml:space="preserve"> PAGEREF _Toc27252660 \h </w:instrText>
            </w:r>
            <w:r w:rsidR="00C2575B">
              <w:rPr>
                <w:noProof/>
                <w:webHidden/>
              </w:rPr>
            </w:r>
            <w:r w:rsidR="00C2575B">
              <w:rPr>
                <w:noProof/>
                <w:webHidden/>
              </w:rPr>
              <w:fldChar w:fldCharType="separate"/>
            </w:r>
            <w:r w:rsidR="004B46D2">
              <w:rPr>
                <w:noProof/>
                <w:webHidden/>
              </w:rPr>
              <w:t>15</w:t>
            </w:r>
            <w:r w:rsidR="00C2575B">
              <w:rPr>
                <w:noProof/>
                <w:webHidden/>
              </w:rPr>
              <w:fldChar w:fldCharType="end"/>
            </w:r>
          </w:hyperlink>
        </w:p>
        <w:p w14:paraId="5254ED67" w14:textId="0FC81FCB"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1" w:history="1">
            <w:r w:rsidR="00C2575B" w:rsidRPr="006E1A4C">
              <w:rPr>
                <w:rStyle w:val="Hyperlink"/>
                <w:noProof/>
              </w:rPr>
              <w:t>2.1</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System Description</w:t>
            </w:r>
            <w:r w:rsidR="00C2575B">
              <w:rPr>
                <w:noProof/>
                <w:webHidden/>
              </w:rPr>
              <w:tab/>
            </w:r>
            <w:r w:rsidR="00C2575B">
              <w:rPr>
                <w:noProof/>
                <w:webHidden/>
              </w:rPr>
              <w:fldChar w:fldCharType="begin"/>
            </w:r>
            <w:r w:rsidR="00C2575B">
              <w:rPr>
                <w:noProof/>
                <w:webHidden/>
              </w:rPr>
              <w:instrText xml:space="preserve"> PAGEREF _Toc27252661 \h </w:instrText>
            </w:r>
            <w:r w:rsidR="00C2575B">
              <w:rPr>
                <w:noProof/>
                <w:webHidden/>
              </w:rPr>
            </w:r>
            <w:r w:rsidR="00C2575B">
              <w:rPr>
                <w:noProof/>
                <w:webHidden/>
              </w:rPr>
              <w:fldChar w:fldCharType="separate"/>
            </w:r>
            <w:r w:rsidR="004B46D2">
              <w:rPr>
                <w:noProof/>
                <w:webHidden/>
              </w:rPr>
              <w:t>15</w:t>
            </w:r>
            <w:r w:rsidR="00C2575B">
              <w:rPr>
                <w:noProof/>
                <w:webHidden/>
              </w:rPr>
              <w:fldChar w:fldCharType="end"/>
            </w:r>
          </w:hyperlink>
        </w:p>
        <w:p w14:paraId="1F247990" w14:textId="2795F144"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2" w:history="1">
            <w:r w:rsidR="00C2575B" w:rsidRPr="006E1A4C">
              <w:rPr>
                <w:rStyle w:val="Hyperlink"/>
                <w:noProof/>
              </w:rPr>
              <w:t>2.2</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System Diagram</w:t>
            </w:r>
            <w:r w:rsidR="00C2575B">
              <w:rPr>
                <w:noProof/>
                <w:webHidden/>
              </w:rPr>
              <w:tab/>
            </w:r>
            <w:r w:rsidR="00C2575B">
              <w:rPr>
                <w:noProof/>
                <w:webHidden/>
              </w:rPr>
              <w:fldChar w:fldCharType="begin"/>
            </w:r>
            <w:r w:rsidR="00C2575B">
              <w:rPr>
                <w:noProof/>
                <w:webHidden/>
              </w:rPr>
              <w:instrText xml:space="preserve"> PAGEREF _Toc27252662 \h </w:instrText>
            </w:r>
            <w:r w:rsidR="00C2575B">
              <w:rPr>
                <w:noProof/>
                <w:webHidden/>
              </w:rPr>
            </w:r>
            <w:r w:rsidR="00C2575B">
              <w:rPr>
                <w:noProof/>
                <w:webHidden/>
              </w:rPr>
              <w:fldChar w:fldCharType="separate"/>
            </w:r>
            <w:r w:rsidR="004B46D2">
              <w:rPr>
                <w:noProof/>
                <w:webHidden/>
              </w:rPr>
              <w:t>15</w:t>
            </w:r>
            <w:r w:rsidR="00C2575B">
              <w:rPr>
                <w:noProof/>
                <w:webHidden/>
              </w:rPr>
              <w:fldChar w:fldCharType="end"/>
            </w:r>
          </w:hyperlink>
        </w:p>
        <w:p w14:paraId="5558476D" w14:textId="6FCC98E8"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3" w:history="1">
            <w:r w:rsidR="00C2575B" w:rsidRPr="006E1A4C">
              <w:rPr>
                <w:rStyle w:val="Hyperlink"/>
                <w:noProof/>
              </w:rPr>
              <w:t>2.3</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System Functions</w:t>
            </w:r>
            <w:r w:rsidR="00C2575B">
              <w:rPr>
                <w:noProof/>
                <w:webHidden/>
              </w:rPr>
              <w:tab/>
            </w:r>
            <w:r w:rsidR="00C2575B">
              <w:rPr>
                <w:noProof/>
                <w:webHidden/>
              </w:rPr>
              <w:fldChar w:fldCharType="begin"/>
            </w:r>
            <w:r w:rsidR="00C2575B">
              <w:rPr>
                <w:noProof/>
                <w:webHidden/>
              </w:rPr>
              <w:instrText xml:space="preserve"> PAGEREF _Toc27252663 \h </w:instrText>
            </w:r>
            <w:r w:rsidR="00C2575B">
              <w:rPr>
                <w:noProof/>
                <w:webHidden/>
              </w:rPr>
            </w:r>
            <w:r w:rsidR="00C2575B">
              <w:rPr>
                <w:noProof/>
                <w:webHidden/>
              </w:rPr>
              <w:fldChar w:fldCharType="separate"/>
            </w:r>
            <w:r w:rsidR="004B46D2">
              <w:rPr>
                <w:noProof/>
                <w:webHidden/>
              </w:rPr>
              <w:t>16</w:t>
            </w:r>
            <w:r w:rsidR="00C2575B">
              <w:rPr>
                <w:noProof/>
                <w:webHidden/>
              </w:rPr>
              <w:fldChar w:fldCharType="end"/>
            </w:r>
          </w:hyperlink>
        </w:p>
        <w:p w14:paraId="36B910B1" w14:textId="4A53C212"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64" w:history="1">
            <w:r w:rsidR="00C2575B" w:rsidRPr="006E1A4C">
              <w:rPr>
                <w:rStyle w:val="Hyperlink"/>
                <w:caps/>
                <w:noProof/>
              </w:rPr>
              <w:t>3.</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Implementation Plan</w:t>
            </w:r>
            <w:r w:rsidR="00C2575B">
              <w:rPr>
                <w:noProof/>
                <w:webHidden/>
              </w:rPr>
              <w:tab/>
            </w:r>
            <w:r w:rsidR="00C2575B">
              <w:rPr>
                <w:noProof/>
                <w:webHidden/>
              </w:rPr>
              <w:fldChar w:fldCharType="begin"/>
            </w:r>
            <w:r w:rsidR="00C2575B">
              <w:rPr>
                <w:noProof/>
                <w:webHidden/>
              </w:rPr>
              <w:instrText xml:space="preserve"> PAGEREF _Toc27252664 \h </w:instrText>
            </w:r>
            <w:r w:rsidR="00C2575B">
              <w:rPr>
                <w:noProof/>
                <w:webHidden/>
              </w:rPr>
            </w:r>
            <w:r w:rsidR="00C2575B">
              <w:rPr>
                <w:noProof/>
                <w:webHidden/>
              </w:rPr>
              <w:fldChar w:fldCharType="separate"/>
            </w:r>
            <w:r w:rsidR="004B46D2">
              <w:rPr>
                <w:noProof/>
                <w:webHidden/>
              </w:rPr>
              <w:t>20</w:t>
            </w:r>
            <w:r w:rsidR="00C2575B">
              <w:rPr>
                <w:noProof/>
                <w:webHidden/>
              </w:rPr>
              <w:fldChar w:fldCharType="end"/>
            </w:r>
          </w:hyperlink>
        </w:p>
        <w:p w14:paraId="74C225F2" w14:textId="31BF83CB"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5" w:history="1">
            <w:r w:rsidR="00C2575B" w:rsidRPr="006E1A4C">
              <w:rPr>
                <w:rStyle w:val="Hyperlink"/>
                <w:noProof/>
              </w:rPr>
              <w:t>3.1</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Tasks</w:t>
            </w:r>
            <w:r w:rsidR="00C2575B">
              <w:rPr>
                <w:noProof/>
                <w:webHidden/>
              </w:rPr>
              <w:tab/>
            </w:r>
            <w:r w:rsidR="00C2575B">
              <w:rPr>
                <w:noProof/>
                <w:webHidden/>
              </w:rPr>
              <w:fldChar w:fldCharType="begin"/>
            </w:r>
            <w:r w:rsidR="00C2575B">
              <w:rPr>
                <w:noProof/>
                <w:webHidden/>
              </w:rPr>
              <w:instrText xml:space="preserve"> PAGEREF _Toc27252665 \h </w:instrText>
            </w:r>
            <w:r w:rsidR="00C2575B">
              <w:rPr>
                <w:noProof/>
                <w:webHidden/>
              </w:rPr>
            </w:r>
            <w:r w:rsidR="00C2575B">
              <w:rPr>
                <w:noProof/>
                <w:webHidden/>
              </w:rPr>
              <w:fldChar w:fldCharType="separate"/>
            </w:r>
            <w:r w:rsidR="004B46D2">
              <w:rPr>
                <w:noProof/>
                <w:webHidden/>
              </w:rPr>
              <w:t>20</w:t>
            </w:r>
            <w:r w:rsidR="00C2575B">
              <w:rPr>
                <w:noProof/>
                <w:webHidden/>
              </w:rPr>
              <w:fldChar w:fldCharType="end"/>
            </w:r>
          </w:hyperlink>
        </w:p>
        <w:p w14:paraId="5736B856" w14:textId="17170DB1"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6" w:history="1">
            <w:r w:rsidR="00C2575B" w:rsidRPr="006E1A4C">
              <w:rPr>
                <w:rStyle w:val="Hyperlink"/>
                <w:noProof/>
              </w:rPr>
              <w:t>3.2</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Timeline/Milestones/Delivery Plan</w:t>
            </w:r>
            <w:r w:rsidR="00C2575B">
              <w:rPr>
                <w:noProof/>
                <w:webHidden/>
              </w:rPr>
              <w:tab/>
            </w:r>
            <w:r w:rsidR="00C2575B">
              <w:rPr>
                <w:noProof/>
                <w:webHidden/>
              </w:rPr>
              <w:fldChar w:fldCharType="begin"/>
            </w:r>
            <w:r w:rsidR="00C2575B">
              <w:rPr>
                <w:noProof/>
                <w:webHidden/>
              </w:rPr>
              <w:instrText xml:space="preserve"> PAGEREF _Toc27252666 \h </w:instrText>
            </w:r>
            <w:r w:rsidR="00C2575B">
              <w:rPr>
                <w:noProof/>
                <w:webHidden/>
              </w:rPr>
            </w:r>
            <w:r w:rsidR="00C2575B">
              <w:rPr>
                <w:noProof/>
                <w:webHidden/>
              </w:rPr>
              <w:fldChar w:fldCharType="separate"/>
            </w:r>
            <w:r w:rsidR="004B46D2">
              <w:rPr>
                <w:noProof/>
                <w:webHidden/>
              </w:rPr>
              <w:t>22</w:t>
            </w:r>
            <w:r w:rsidR="00C2575B">
              <w:rPr>
                <w:noProof/>
                <w:webHidden/>
              </w:rPr>
              <w:fldChar w:fldCharType="end"/>
            </w:r>
          </w:hyperlink>
        </w:p>
        <w:p w14:paraId="694AAC28" w14:textId="25391AF5"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67" w:history="1">
            <w:r w:rsidR="00C2575B" w:rsidRPr="006E1A4C">
              <w:rPr>
                <w:rStyle w:val="Hyperlink"/>
                <w:caps/>
                <w:noProof/>
              </w:rPr>
              <w:t>4.</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Implementation</w:t>
            </w:r>
            <w:r w:rsidR="00C2575B">
              <w:rPr>
                <w:noProof/>
                <w:webHidden/>
              </w:rPr>
              <w:tab/>
            </w:r>
            <w:r w:rsidR="00C2575B">
              <w:rPr>
                <w:noProof/>
                <w:webHidden/>
              </w:rPr>
              <w:fldChar w:fldCharType="begin"/>
            </w:r>
            <w:r w:rsidR="00C2575B">
              <w:rPr>
                <w:noProof/>
                <w:webHidden/>
              </w:rPr>
              <w:instrText xml:space="preserve"> PAGEREF _Toc27252667 \h </w:instrText>
            </w:r>
            <w:r w:rsidR="00C2575B">
              <w:rPr>
                <w:noProof/>
                <w:webHidden/>
              </w:rPr>
            </w:r>
            <w:r w:rsidR="00C2575B">
              <w:rPr>
                <w:noProof/>
                <w:webHidden/>
              </w:rPr>
              <w:fldChar w:fldCharType="separate"/>
            </w:r>
            <w:r w:rsidR="004B46D2">
              <w:rPr>
                <w:noProof/>
                <w:webHidden/>
              </w:rPr>
              <w:t>23</w:t>
            </w:r>
            <w:r w:rsidR="00C2575B">
              <w:rPr>
                <w:noProof/>
                <w:webHidden/>
              </w:rPr>
              <w:fldChar w:fldCharType="end"/>
            </w:r>
          </w:hyperlink>
        </w:p>
        <w:p w14:paraId="70BB7077" w14:textId="1AF87F4C"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68" w:history="1">
            <w:r w:rsidR="00C2575B" w:rsidRPr="006E1A4C">
              <w:rPr>
                <w:rStyle w:val="Hyperlink"/>
                <w:noProof/>
              </w:rPr>
              <w:t>4.1</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Implementation of Task 2.</w:t>
            </w:r>
            <w:r w:rsidR="00C2575B">
              <w:rPr>
                <w:noProof/>
                <w:webHidden/>
              </w:rPr>
              <w:tab/>
            </w:r>
            <w:r w:rsidR="00C2575B">
              <w:rPr>
                <w:noProof/>
                <w:webHidden/>
              </w:rPr>
              <w:fldChar w:fldCharType="begin"/>
            </w:r>
            <w:r w:rsidR="00C2575B">
              <w:rPr>
                <w:noProof/>
                <w:webHidden/>
              </w:rPr>
              <w:instrText xml:space="preserve"> PAGEREF _Toc27252668 \h </w:instrText>
            </w:r>
            <w:r w:rsidR="00C2575B">
              <w:rPr>
                <w:noProof/>
                <w:webHidden/>
              </w:rPr>
            </w:r>
            <w:r w:rsidR="00C2575B">
              <w:rPr>
                <w:noProof/>
                <w:webHidden/>
              </w:rPr>
              <w:fldChar w:fldCharType="separate"/>
            </w:r>
            <w:r w:rsidR="004B46D2">
              <w:rPr>
                <w:noProof/>
                <w:webHidden/>
              </w:rPr>
              <w:t>23</w:t>
            </w:r>
            <w:r w:rsidR="00C2575B">
              <w:rPr>
                <w:noProof/>
                <w:webHidden/>
              </w:rPr>
              <w:fldChar w:fldCharType="end"/>
            </w:r>
          </w:hyperlink>
        </w:p>
        <w:p w14:paraId="61D681AF" w14:textId="6AE5467B" w:rsidR="00C2575B" w:rsidRDefault="00877798">
          <w:pPr>
            <w:pStyle w:val="TOC3"/>
            <w:tabs>
              <w:tab w:val="left" w:pos="1000"/>
              <w:tab w:val="right" w:leader="dot" w:pos="9350"/>
            </w:tabs>
            <w:rPr>
              <w:rFonts w:asciiTheme="minorHAnsi" w:eastAsiaTheme="minorEastAsia" w:hAnsiTheme="minorHAnsi" w:cstheme="minorBidi"/>
              <w:noProof/>
              <w:kern w:val="0"/>
              <w:sz w:val="22"/>
              <w:szCs w:val="22"/>
              <w:lang w:eastAsia="en-US"/>
            </w:rPr>
          </w:pPr>
          <w:hyperlink w:anchor="_Toc27252669" w:history="1">
            <w:r w:rsidR="00C2575B" w:rsidRPr="006E1A4C">
              <w:rPr>
                <w:rStyle w:val="Hyperlink"/>
                <w:noProof/>
              </w:rPr>
              <w:t>4.1.1.</w:t>
            </w:r>
            <w:r w:rsidR="00C2575B">
              <w:rPr>
                <w:rFonts w:asciiTheme="minorHAnsi" w:eastAsiaTheme="minorEastAsia" w:hAnsiTheme="minorHAnsi" w:cstheme="minorBidi"/>
                <w:noProof/>
                <w:kern w:val="0"/>
                <w:sz w:val="22"/>
                <w:szCs w:val="22"/>
                <w:lang w:eastAsia="en-US"/>
              </w:rPr>
              <w:tab/>
            </w:r>
            <w:r w:rsidR="00C2575B" w:rsidRPr="006E1A4C">
              <w:rPr>
                <w:rStyle w:val="Hyperlink"/>
                <w:noProof/>
              </w:rPr>
              <w:t>Implementation of Subtask 2.1</w:t>
            </w:r>
            <w:r w:rsidR="00C2575B">
              <w:rPr>
                <w:noProof/>
                <w:webHidden/>
              </w:rPr>
              <w:tab/>
            </w:r>
            <w:r w:rsidR="00C2575B">
              <w:rPr>
                <w:noProof/>
                <w:webHidden/>
              </w:rPr>
              <w:fldChar w:fldCharType="begin"/>
            </w:r>
            <w:r w:rsidR="00C2575B">
              <w:rPr>
                <w:noProof/>
                <w:webHidden/>
              </w:rPr>
              <w:instrText xml:space="preserve"> PAGEREF _Toc27252669 \h </w:instrText>
            </w:r>
            <w:r w:rsidR="00C2575B">
              <w:rPr>
                <w:noProof/>
                <w:webHidden/>
              </w:rPr>
            </w:r>
            <w:r w:rsidR="00C2575B">
              <w:rPr>
                <w:noProof/>
                <w:webHidden/>
              </w:rPr>
              <w:fldChar w:fldCharType="separate"/>
            </w:r>
            <w:r w:rsidR="004B46D2">
              <w:rPr>
                <w:noProof/>
                <w:webHidden/>
              </w:rPr>
              <w:t>23</w:t>
            </w:r>
            <w:r w:rsidR="00C2575B">
              <w:rPr>
                <w:noProof/>
                <w:webHidden/>
              </w:rPr>
              <w:fldChar w:fldCharType="end"/>
            </w:r>
          </w:hyperlink>
        </w:p>
        <w:p w14:paraId="7D3A0B89" w14:textId="08F3CC6E" w:rsidR="00C2575B" w:rsidRDefault="00877798">
          <w:pPr>
            <w:pStyle w:val="TOC3"/>
            <w:tabs>
              <w:tab w:val="left" w:pos="1000"/>
              <w:tab w:val="right" w:leader="dot" w:pos="9350"/>
            </w:tabs>
            <w:rPr>
              <w:rFonts w:asciiTheme="minorHAnsi" w:eastAsiaTheme="minorEastAsia" w:hAnsiTheme="minorHAnsi" w:cstheme="minorBidi"/>
              <w:noProof/>
              <w:kern w:val="0"/>
              <w:sz w:val="22"/>
              <w:szCs w:val="22"/>
              <w:lang w:eastAsia="en-US"/>
            </w:rPr>
          </w:pPr>
          <w:hyperlink w:anchor="_Toc27252670" w:history="1">
            <w:r w:rsidR="00C2575B" w:rsidRPr="006E1A4C">
              <w:rPr>
                <w:rStyle w:val="Hyperlink"/>
                <w:noProof/>
              </w:rPr>
              <w:t>4.1.2.</w:t>
            </w:r>
            <w:r w:rsidR="00C2575B">
              <w:rPr>
                <w:rFonts w:asciiTheme="minorHAnsi" w:eastAsiaTheme="minorEastAsia" w:hAnsiTheme="minorHAnsi" w:cstheme="minorBidi"/>
                <w:noProof/>
                <w:kern w:val="0"/>
                <w:sz w:val="22"/>
                <w:szCs w:val="22"/>
                <w:lang w:eastAsia="en-US"/>
              </w:rPr>
              <w:tab/>
            </w:r>
            <w:r w:rsidR="00C2575B" w:rsidRPr="006E1A4C">
              <w:rPr>
                <w:rStyle w:val="Hyperlink"/>
                <w:noProof/>
              </w:rPr>
              <w:t>Implementation of Subtask 2.2</w:t>
            </w:r>
            <w:r w:rsidR="00C2575B">
              <w:rPr>
                <w:noProof/>
                <w:webHidden/>
              </w:rPr>
              <w:tab/>
            </w:r>
            <w:r w:rsidR="00C2575B">
              <w:rPr>
                <w:noProof/>
                <w:webHidden/>
              </w:rPr>
              <w:fldChar w:fldCharType="begin"/>
            </w:r>
            <w:r w:rsidR="00C2575B">
              <w:rPr>
                <w:noProof/>
                <w:webHidden/>
              </w:rPr>
              <w:instrText xml:space="preserve"> PAGEREF _Toc27252670 \h </w:instrText>
            </w:r>
            <w:r w:rsidR="00C2575B">
              <w:rPr>
                <w:noProof/>
                <w:webHidden/>
              </w:rPr>
            </w:r>
            <w:r w:rsidR="00C2575B">
              <w:rPr>
                <w:noProof/>
                <w:webHidden/>
              </w:rPr>
              <w:fldChar w:fldCharType="separate"/>
            </w:r>
            <w:r w:rsidR="004B46D2">
              <w:rPr>
                <w:noProof/>
                <w:webHidden/>
              </w:rPr>
              <w:t>31</w:t>
            </w:r>
            <w:r w:rsidR="00C2575B">
              <w:rPr>
                <w:noProof/>
                <w:webHidden/>
              </w:rPr>
              <w:fldChar w:fldCharType="end"/>
            </w:r>
          </w:hyperlink>
        </w:p>
        <w:p w14:paraId="36D9755D" w14:textId="0365519B"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71" w:history="1">
            <w:r w:rsidR="00C2575B" w:rsidRPr="006E1A4C">
              <w:rPr>
                <w:rStyle w:val="Hyperlink"/>
                <w:caps/>
                <w:noProof/>
              </w:rPr>
              <w:t>5.</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Conclusion (Discussion and Future Plans)</w:t>
            </w:r>
            <w:r w:rsidR="00C2575B">
              <w:rPr>
                <w:noProof/>
                <w:webHidden/>
              </w:rPr>
              <w:tab/>
            </w:r>
            <w:r w:rsidR="00C2575B">
              <w:rPr>
                <w:noProof/>
                <w:webHidden/>
              </w:rPr>
              <w:fldChar w:fldCharType="begin"/>
            </w:r>
            <w:r w:rsidR="00C2575B">
              <w:rPr>
                <w:noProof/>
                <w:webHidden/>
              </w:rPr>
              <w:instrText xml:space="preserve"> PAGEREF _Toc27252671 \h </w:instrText>
            </w:r>
            <w:r w:rsidR="00C2575B">
              <w:rPr>
                <w:noProof/>
                <w:webHidden/>
              </w:rPr>
            </w:r>
            <w:r w:rsidR="00C2575B">
              <w:rPr>
                <w:noProof/>
                <w:webHidden/>
              </w:rPr>
              <w:fldChar w:fldCharType="separate"/>
            </w:r>
            <w:r w:rsidR="004B46D2">
              <w:rPr>
                <w:noProof/>
                <w:webHidden/>
              </w:rPr>
              <w:t>37</w:t>
            </w:r>
            <w:r w:rsidR="00C2575B">
              <w:rPr>
                <w:noProof/>
                <w:webHidden/>
              </w:rPr>
              <w:fldChar w:fldCharType="end"/>
            </w:r>
          </w:hyperlink>
        </w:p>
        <w:p w14:paraId="4F784E85" w14:textId="301F00F4"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72" w:history="1">
            <w:r w:rsidR="00C2575B" w:rsidRPr="006E1A4C">
              <w:rPr>
                <w:rStyle w:val="Hyperlink"/>
                <w:noProof/>
              </w:rPr>
              <w:t>Acknowledgment</w:t>
            </w:r>
            <w:r w:rsidR="00C2575B">
              <w:rPr>
                <w:noProof/>
                <w:webHidden/>
              </w:rPr>
              <w:tab/>
            </w:r>
            <w:r w:rsidR="00C2575B">
              <w:rPr>
                <w:noProof/>
                <w:webHidden/>
              </w:rPr>
              <w:fldChar w:fldCharType="begin"/>
            </w:r>
            <w:r w:rsidR="00C2575B">
              <w:rPr>
                <w:noProof/>
                <w:webHidden/>
              </w:rPr>
              <w:instrText xml:space="preserve"> PAGEREF _Toc27252672 \h </w:instrText>
            </w:r>
            <w:r w:rsidR="00C2575B">
              <w:rPr>
                <w:noProof/>
                <w:webHidden/>
              </w:rPr>
            </w:r>
            <w:r w:rsidR="00C2575B">
              <w:rPr>
                <w:noProof/>
                <w:webHidden/>
              </w:rPr>
              <w:fldChar w:fldCharType="separate"/>
            </w:r>
            <w:r w:rsidR="004B46D2">
              <w:rPr>
                <w:noProof/>
                <w:webHidden/>
              </w:rPr>
              <w:t>38</w:t>
            </w:r>
            <w:r w:rsidR="00C2575B">
              <w:rPr>
                <w:noProof/>
                <w:webHidden/>
              </w:rPr>
              <w:fldChar w:fldCharType="end"/>
            </w:r>
          </w:hyperlink>
        </w:p>
        <w:p w14:paraId="55692712" w14:textId="7DDDBA13"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73" w:history="1">
            <w:r w:rsidR="00C2575B" w:rsidRPr="006E1A4C">
              <w:rPr>
                <w:rStyle w:val="Hyperlink"/>
                <w:noProof/>
              </w:rPr>
              <w:t>Appendix</w:t>
            </w:r>
            <w:r w:rsidR="00C2575B">
              <w:rPr>
                <w:noProof/>
                <w:webHidden/>
              </w:rPr>
              <w:tab/>
            </w:r>
            <w:r w:rsidR="00C2575B">
              <w:rPr>
                <w:noProof/>
                <w:webHidden/>
              </w:rPr>
              <w:fldChar w:fldCharType="begin"/>
            </w:r>
            <w:r w:rsidR="00C2575B">
              <w:rPr>
                <w:noProof/>
                <w:webHidden/>
              </w:rPr>
              <w:instrText xml:space="preserve"> PAGEREF _Toc27252673 \h </w:instrText>
            </w:r>
            <w:r w:rsidR="00C2575B">
              <w:rPr>
                <w:noProof/>
                <w:webHidden/>
              </w:rPr>
            </w:r>
            <w:r w:rsidR="00C2575B">
              <w:rPr>
                <w:noProof/>
                <w:webHidden/>
              </w:rPr>
              <w:fldChar w:fldCharType="separate"/>
            </w:r>
            <w:r w:rsidR="004B46D2">
              <w:rPr>
                <w:noProof/>
                <w:webHidden/>
              </w:rPr>
              <w:t>39</w:t>
            </w:r>
            <w:r w:rsidR="00C2575B">
              <w:rPr>
                <w:noProof/>
                <w:webHidden/>
              </w:rPr>
              <w:fldChar w:fldCharType="end"/>
            </w:r>
          </w:hyperlink>
        </w:p>
        <w:p w14:paraId="3E0CC6D0" w14:textId="1618750F" w:rsidR="00C2575B" w:rsidRDefault="00877798">
          <w:pPr>
            <w:pStyle w:val="TOC2"/>
            <w:tabs>
              <w:tab w:val="left" w:pos="600"/>
              <w:tab w:val="right" w:leader="dot" w:pos="9350"/>
            </w:tabs>
            <w:rPr>
              <w:rFonts w:asciiTheme="minorHAnsi" w:eastAsiaTheme="minorEastAsia" w:hAnsiTheme="minorHAnsi" w:cstheme="minorBidi"/>
              <w:b w:val="0"/>
              <w:bCs w:val="0"/>
              <w:noProof/>
              <w:kern w:val="0"/>
              <w:sz w:val="22"/>
              <w:szCs w:val="22"/>
              <w:lang w:eastAsia="en-US"/>
            </w:rPr>
          </w:pPr>
          <w:hyperlink w:anchor="_Toc27252674" w:history="1">
            <w:r w:rsidR="00C2575B" w:rsidRPr="006E1A4C">
              <w:rPr>
                <w:rStyle w:val="Hyperlink"/>
                <w:noProof/>
              </w:rPr>
              <w:t>A.</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Component Specs</w:t>
            </w:r>
            <w:r w:rsidR="00C2575B">
              <w:rPr>
                <w:noProof/>
                <w:webHidden/>
              </w:rPr>
              <w:tab/>
            </w:r>
            <w:r w:rsidR="00C2575B">
              <w:rPr>
                <w:noProof/>
                <w:webHidden/>
              </w:rPr>
              <w:fldChar w:fldCharType="begin"/>
            </w:r>
            <w:r w:rsidR="00C2575B">
              <w:rPr>
                <w:noProof/>
                <w:webHidden/>
              </w:rPr>
              <w:instrText xml:space="preserve"> PAGEREF _Toc27252674 \h </w:instrText>
            </w:r>
            <w:r w:rsidR="00C2575B">
              <w:rPr>
                <w:noProof/>
                <w:webHidden/>
              </w:rPr>
            </w:r>
            <w:r w:rsidR="00C2575B">
              <w:rPr>
                <w:noProof/>
                <w:webHidden/>
              </w:rPr>
              <w:fldChar w:fldCharType="separate"/>
            </w:r>
            <w:r w:rsidR="004B46D2">
              <w:rPr>
                <w:noProof/>
                <w:webHidden/>
              </w:rPr>
              <w:t>39</w:t>
            </w:r>
            <w:r w:rsidR="00C2575B">
              <w:rPr>
                <w:noProof/>
                <w:webHidden/>
              </w:rPr>
              <w:fldChar w:fldCharType="end"/>
            </w:r>
          </w:hyperlink>
        </w:p>
        <w:p w14:paraId="0B33FB46" w14:textId="59C600C7" w:rsidR="00C2575B" w:rsidRDefault="00877798">
          <w:pPr>
            <w:pStyle w:val="TOC3"/>
            <w:tabs>
              <w:tab w:val="left" w:pos="600"/>
              <w:tab w:val="right" w:leader="dot" w:pos="9350"/>
            </w:tabs>
            <w:rPr>
              <w:rFonts w:asciiTheme="minorHAnsi" w:eastAsiaTheme="minorEastAsia" w:hAnsiTheme="minorHAnsi" w:cstheme="minorBidi"/>
              <w:noProof/>
              <w:kern w:val="0"/>
              <w:sz w:val="22"/>
              <w:szCs w:val="22"/>
              <w:lang w:eastAsia="en-US"/>
            </w:rPr>
          </w:pPr>
          <w:hyperlink w:anchor="_Toc27252675" w:history="1">
            <w:r w:rsidR="00C2575B" w:rsidRPr="006E1A4C">
              <w:rPr>
                <w:rStyle w:val="Hyperlink"/>
                <w:noProof/>
              </w:rPr>
              <w:t>1.</w:t>
            </w:r>
            <w:r w:rsidR="00C2575B">
              <w:rPr>
                <w:rFonts w:asciiTheme="minorHAnsi" w:eastAsiaTheme="minorEastAsia" w:hAnsiTheme="minorHAnsi" w:cstheme="minorBidi"/>
                <w:noProof/>
                <w:kern w:val="0"/>
                <w:sz w:val="22"/>
                <w:szCs w:val="22"/>
                <w:lang w:eastAsia="en-US"/>
              </w:rPr>
              <w:tab/>
            </w:r>
            <w:r w:rsidR="00C2575B" w:rsidRPr="006E1A4C">
              <w:rPr>
                <w:rStyle w:val="Hyperlink"/>
                <w:noProof/>
              </w:rPr>
              <w:t>Specs of Raspberry Pi</w:t>
            </w:r>
            <w:r w:rsidR="00C2575B">
              <w:rPr>
                <w:noProof/>
                <w:webHidden/>
              </w:rPr>
              <w:tab/>
            </w:r>
            <w:r w:rsidR="00C2575B">
              <w:rPr>
                <w:noProof/>
                <w:webHidden/>
              </w:rPr>
              <w:fldChar w:fldCharType="begin"/>
            </w:r>
            <w:r w:rsidR="00C2575B">
              <w:rPr>
                <w:noProof/>
                <w:webHidden/>
              </w:rPr>
              <w:instrText xml:space="preserve"> PAGEREF _Toc27252675 \h </w:instrText>
            </w:r>
            <w:r w:rsidR="00C2575B">
              <w:rPr>
                <w:noProof/>
                <w:webHidden/>
              </w:rPr>
            </w:r>
            <w:r w:rsidR="00C2575B">
              <w:rPr>
                <w:noProof/>
                <w:webHidden/>
              </w:rPr>
              <w:fldChar w:fldCharType="separate"/>
            </w:r>
            <w:r w:rsidR="004B46D2">
              <w:rPr>
                <w:noProof/>
                <w:webHidden/>
              </w:rPr>
              <w:t>39</w:t>
            </w:r>
            <w:r w:rsidR="00C2575B">
              <w:rPr>
                <w:noProof/>
                <w:webHidden/>
              </w:rPr>
              <w:fldChar w:fldCharType="end"/>
            </w:r>
          </w:hyperlink>
        </w:p>
        <w:p w14:paraId="643B5A82" w14:textId="7B64F0F1" w:rsidR="00C2575B" w:rsidRDefault="00877798">
          <w:pPr>
            <w:pStyle w:val="TOC2"/>
            <w:tabs>
              <w:tab w:val="left" w:pos="400"/>
              <w:tab w:val="right" w:leader="dot" w:pos="9350"/>
            </w:tabs>
            <w:rPr>
              <w:rFonts w:asciiTheme="minorHAnsi" w:eastAsiaTheme="minorEastAsia" w:hAnsiTheme="minorHAnsi" w:cstheme="minorBidi"/>
              <w:b w:val="0"/>
              <w:bCs w:val="0"/>
              <w:noProof/>
              <w:kern w:val="0"/>
              <w:sz w:val="22"/>
              <w:szCs w:val="22"/>
              <w:lang w:eastAsia="en-US"/>
            </w:rPr>
          </w:pPr>
          <w:hyperlink w:anchor="_Toc27252676" w:history="1">
            <w:r w:rsidR="00C2575B" w:rsidRPr="006E1A4C">
              <w:rPr>
                <w:rStyle w:val="Hyperlink"/>
                <w:noProof/>
              </w:rPr>
              <w:t>B.</w:t>
            </w:r>
            <w:r w:rsidR="00C2575B">
              <w:rPr>
                <w:rFonts w:asciiTheme="minorHAnsi" w:eastAsiaTheme="minorEastAsia" w:hAnsiTheme="minorHAnsi" w:cstheme="minorBidi"/>
                <w:b w:val="0"/>
                <w:bCs w:val="0"/>
                <w:noProof/>
                <w:kern w:val="0"/>
                <w:sz w:val="22"/>
                <w:szCs w:val="22"/>
                <w:lang w:eastAsia="en-US"/>
              </w:rPr>
              <w:tab/>
            </w:r>
            <w:r w:rsidR="00C2575B" w:rsidRPr="006E1A4C">
              <w:rPr>
                <w:rStyle w:val="Hyperlink"/>
                <w:noProof/>
              </w:rPr>
              <w:t>Source Code.</w:t>
            </w:r>
            <w:r w:rsidR="00C2575B">
              <w:rPr>
                <w:noProof/>
                <w:webHidden/>
              </w:rPr>
              <w:tab/>
            </w:r>
            <w:r w:rsidR="00C2575B">
              <w:rPr>
                <w:noProof/>
                <w:webHidden/>
              </w:rPr>
              <w:fldChar w:fldCharType="begin"/>
            </w:r>
            <w:r w:rsidR="00C2575B">
              <w:rPr>
                <w:noProof/>
                <w:webHidden/>
              </w:rPr>
              <w:instrText xml:space="preserve"> PAGEREF _Toc27252676 \h </w:instrText>
            </w:r>
            <w:r w:rsidR="00C2575B">
              <w:rPr>
                <w:noProof/>
                <w:webHidden/>
              </w:rPr>
            </w:r>
            <w:r w:rsidR="00C2575B">
              <w:rPr>
                <w:noProof/>
                <w:webHidden/>
              </w:rPr>
              <w:fldChar w:fldCharType="separate"/>
            </w:r>
            <w:r w:rsidR="004B46D2">
              <w:rPr>
                <w:noProof/>
                <w:webHidden/>
              </w:rPr>
              <w:t>39</w:t>
            </w:r>
            <w:r w:rsidR="00C2575B">
              <w:rPr>
                <w:noProof/>
                <w:webHidden/>
              </w:rPr>
              <w:fldChar w:fldCharType="end"/>
            </w:r>
          </w:hyperlink>
        </w:p>
        <w:p w14:paraId="540C2243" w14:textId="3AC03951" w:rsidR="00C2575B" w:rsidRDefault="00877798">
          <w:pPr>
            <w:pStyle w:val="TOC3"/>
            <w:tabs>
              <w:tab w:val="left" w:pos="600"/>
              <w:tab w:val="right" w:leader="dot" w:pos="9350"/>
            </w:tabs>
            <w:rPr>
              <w:rFonts w:asciiTheme="minorHAnsi" w:eastAsiaTheme="minorEastAsia" w:hAnsiTheme="minorHAnsi" w:cstheme="minorBidi"/>
              <w:noProof/>
              <w:kern w:val="0"/>
              <w:sz w:val="22"/>
              <w:szCs w:val="22"/>
              <w:lang w:eastAsia="en-US"/>
            </w:rPr>
          </w:pPr>
          <w:hyperlink w:anchor="_Toc27252677" w:history="1">
            <w:r w:rsidR="00C2575B" w:rsidRPr="006E1A4C">
              <w:rPr>
                <w:rStyle w:val="Hyperlink"/>
                <w:noProof/>
              </w:rPr>
              <w:t>1.</w:t>
            </w:r>
            <w:r w:rsidR="00C2575B">
              <w:rPr>
                <w:rFonts w:asciiTheme="minorHAnsi" w:eastAsiaTheme="minorEastAsia" w:hAnsiTheme="minorHAnsi" w:cstheme="minorBidi"/>
                <w:noProof/>
                <w:kern w:val="0"/>
                <w:sz w:val="22"/>
                <w:szCs w:val="22"/>
                <w:lang w:eastAsia="en-US"/>
              </w:rPr>
              <w:tab/>
            </w:r>
            <w:r w:rsidR="00C2575B" w:rsidRPr="006E1A4C">
              <w:rPr>
                <w:rStyle w:val="Hyperlink"/>
                <w:noProof/>
              </w:rPr>
              <w:t>Source Code of Pseudo Data for Task 2.3</w:t>
            </w:r>
            <w:r w:rsidR="00C2575B">
              <w:rPr>
                <w:noProof/>
                <w:webHidden/>
              </w:rPr>
              <w:tab/>
            </w:r>
            <w:r w:rsidR="00C2575B">
              <w:rPr>
                <w:noProof/>
                <w:webHidden/>
              </w:rPr>
              <w:fldChar w:fldCharType="begin"/>
            </w:r>
            <w:r w:rsidR="00C2575B">
              <w:rPr>
                <w:noProof/>
                <w:webHidden/>
              </w:rPr>
              <w:instrText xml:space="preserve"> PAGEREF _Toc27252677 \h </w:instrText>
            </w:r>
            <w:r w:rsidR="00C2575B">
              <w:rPr>
                <w:noProof/>
                <w:webHidden/>
              </w:rPr>
            </w:r>
            <w:r w:rsidR="00C2575B">
              <w:rPr>
                <w:noProof/>
                <w:webHidden/>
              </w:rPr>
              <w:fldChar w:fldCharType="separate"/>
            </w:r>
            <w:r w:rsidR="004B46D2">
              <w:rPr>
                <w:noProof/>
                <w:webHidden/>
              </w:rPr>
              <w:t>39</w:t>
            </w:r>
            <w:r w:rsidR="00C2575B">
              <w:rPr>
                <w:noProof/>
                <w:webHidden/>
              </w:rPr>
              <w:fldChar w:fldCharType="end"/>
            </w:r>
          </w:hyperlink>
        </w:p>
        <w:p w14:paraId="708B59E6" w14:textId="38D4E23B" w:rsidR="00C2575B" w:rsidRDefault="00877798">
          <w:pPr>
            <w:pStyle w:val="TOC3"/>
            <w:tabs>
              <w:tab w:val="left" w:pos="600"/>
              <w:tab w:val="right" w:leader="dot" w:pos="9350"/>
            </w:tabs>
            <w:rPr>
              <w:rFonts w:asciiTheme="minorHAnsi" w:eastAsiaTheme="minorEastAsia" w:hAnsiTheme="minorHAnsi" w:cstheme="minorBidi"/>
              <w:noProof/>
              <w:kern w:val="0"/>
              <w:sz w:val="22"/>
              <w:szCs w:val="22"/>
              <w:lang w:eastAsia="en-US"/>
            </w:rPr>
          </w:pPr>
          <w:hyperlink w:anchor="_Toc27252678" w:history="1">
            <w:r w:rsidR="00C2575B" w:rsidRPr="006E1A4C">
              <w:rPr>
                <w:rStyle w:val="Hyperlink"/>
                <w:noProof/>
              </w:rPr>
              <w:t>2.</w:t>
            </w:r>
            <w:r w:rsidR="00C2575B">
              <w:rPr>
                <w:rFonts w:asciiTheme="minorHAnsi" w:eastAsiaTheme="minorEastAsia" w:hAnsiTheme="minorHAnsi" w:cstheme="minorBidi"/>
                <w:noProof/>
                <w:kern w:val="0"/>
                <w:sz w:val="22"/>
                <w:szCs w:val="22"/>
                <w:lang w:eastAsia="en-US"/>
              </w:rPr>
              <w:tab/>
            </w:r>
            <w:r w:rsidR="00C2575B" w:rsidRPr="006E1A4C">
              <w:rPr>
                <w:rStyle w:val="Hyperlink"/>
                <w:noProof/>
              </w:rPr>
              <w:t>Source Code of Neural Network for Task 2.3</w:t>
            </w:r>
            <w:r w:rsidR="00C2575B">
              <w:rPr>
                <w:noProof/>
                <w:webHidden/>
              </w:rPr>
              <w:tab/>
            </w:r>
            <w:r w:rsidR="00C2575B">
              <w:rPr>
                <w:noProof/>
                <w:webHidden/>
              </w:rPr>
              <w:fldChar w:fldCharType="begin"/>
            </w:r>
            <w:r w:rsidR="00C2575B">
              <w:rPr>
                <w:noProof/>
                <w:webHidden/>
              </w:rPr>
              <w:instrText xml:space="preserve"> PAGEREF _Toc27252678 \h </w:instrText>
            </w:r>
            <w:r w:rsidR="00C2575B">
              <w:rPr>
                <w:noProof/>
                <w:webHidden/>
              </w:rPr>
            </w:r>
            <w:r w:rsidR="00C2575B">
              <w:rPr>
                <w:noProof/>
                <w:webHidden/>
              </w:rPr>
              <w:fldChar w:fldCharType="separate"/>
            </w:r>
            <w:r w:rsidR="004B46D2">
              <w:rPr>
                <w:noProof/>
                <w:webHidden/>
              </w:rPr>
              <w:t>45</w:t>
            </w:r>
            <w:r w:rsidR="00C2575B">
              <w:rPr>
                <w:noProof/>
                <w:webHidden/>
              </w:rPr>
              <w:fldChar w:fldCharType="end"/>
            </w:r>
          </w:hyperlink>
        </w:p>
        <w:p w14:paraId="2D04CC89" w14:textId="1312C489" w:rsidR="00C2575B" w:rsidRDefault="00877798">
          <w:pPr>
            <w:pStyle w:val="TOC2"/>
            <w:tabs>
              <w:tab w:val="right" w:leader="dot" w:pos="9350"/>
            </w:tabs>
            <w:rPr>
              <w:rFonts w:asciiTheme="minorHAnsi" w:eastAsiaTheme="minorEastAsia" w:hAnsiTheme="minorHAnsi" w:cstheme="minorBidi"/>
              <w:b w:val="0"/>
              <w:bCs w:val="0"/>
              <w:noProof/>
              <w:kern w:val="0"/>
              <w:sz w:val="22"/>
              <w:szCs w:val="22"/>
              <w:lang w:eastAsia="en-US"/>
            </w:rPr>
          </w:pPr>
          <w:hyperlink w:anchor="_Toc27252679" w:history="1">
            <w:r w:rsidR="00C2575B" w:rsidRPr="006E1A4C">
              <w:rPr>
                <w:rStyle w:val="Hyperlink"/>
                <w:noProof/>
              </w:rPr>
              <w:t>REFERENCES</w:t>
            </w:r>
            <w:r w:rsidR="00C2575B">
              <w:rPr>
                <w:noProof/>
                <w:webHidden/>
              </w:rPr>
              <w:tab/>
            </w:r>
            <w:r w:rsidR="00C2575B">
              <w:rPr>
                <w:noProof/>
                <w:webHidden/>
              </w:rPr>
              <w:fldChar w:fldCharType="begin"/>
            </w:r>
            <w:r w:rsidR="00C2575B">
              <w:rPr>
                <w:noProof/>
                <w:webHidden/>
              </w:rPr>
              <w:instrText xml:space="preserve"> PAGEREF _Toc27252679 \h </w:instrText>
            </w:r>
            <w:r w:rsidR="00C2575B">
              <w:rPr>
                <w:noProof/>
                <w:webHidden/>
              </w:rPr>
            </w:r>
            <w:r w:rsidR="00C2575B">
              <w:rPr>
                <w:noProof/>
                <w:webHidden/>
              </w:rPr>
              <w:fldChar w:fldCharType="separate"/>
            </w:r>
            <w:r w:rsidR="004B46D2">
              <w:rPr>
                <w:noProof/>
                <w:webHidden/>
              </w:rPr>
              <w:t>49</w:t>
            </w:r>
            <w:r w:rsidR="00C2575B">
              <w:rPr>
                <w:noProof/>
                <w:webHidden/>
              </w:rPr>
              <w:fldChar w:fldCharType="end"/>
            </w:r>
          </w:hyperlink>
        </w:p>
        <w:p w14:paraId="7B633588" w14:textId="2C27608A" w:rsidR="00972F11" w:rsidRPr="00407596" w:rsidRDefault="00972F11">
          <w:r w:rsidRPr="00407596">
            <w:rPr>
              <w:b/>
              <w:bCs/>
              <w:noProof/>
              <w:sz w:val="24"/>
              <w:szCs w:val="24"/>
            </w:rPr>
            <w:fldChar w:fldCharType="end"/>
          </w:r>
        </w:p>
      </w:sdtContent>
    </w:sdt>
    <w:p w14:paraId="2809A396" w14:textId="77777777" w:rsidR="00B22603" w:rsidRPr="00407596" w:rsidRDefault="00B22603">
      <w:pPr>
        <w:jc w:val="left"/>
        <w:sectPr w:rsidR="00B22603" w:rsidRPr="00407596" w:rsidSect="009327C5">
          <w:footerReference w:type="default" r:id="rId10"/>
          <w:pgSz w:w="12240" w:h="15840" w:code="1"/>
          <w:pgMar w:top="1440" w:right="1440" w:bottom="1440" w:left="1440" w:header="720" w:footer="720" w:gutter="0"/>
          <w:pgNumType w:start="1"/>
          <w:cols w:space="547"/>
          <w:docGrid w:linePitch="286"/>
        </w:sectPr>
      </w:pPr>
    </w:p>
    <w:p w14:paraId="14D56AAA" w14:textId="77777777" w:rsidR="00A74C39" w:rsidRPr="00407596" w:rsidRDefault="00A74C39">
      <w:pPr>
        <w:jc w:val="left"/>
        <w:rPr>
          <w:b/>
          <w:noProof/>
          <w:kern w:val="0"/>
          <w:sz w:val="28"/>
          <w:szCs w:val="24"/>
        </w:rPr>
      </w:pPr>
      <w:r w:rsidRPr="00407596">
        <w:rPr>
          <w:noProof/>
        </w:rPr>
        <w:br w:type="page"/>
      </w:r>
    </w:p>
    <w:p w14:paraId="5A69C5EF" w14:textId="124B5D3E" w:rsidR="00373601" w:rsidRDefault="00023F7E" w:rsidP="00D670D8">
      <w:pPr>
        <w:pStyle w:val="Appendix"/>
        <w:rPr>
          <w:noProof/>
        </w:rPr>
      </w:pPr>
      <w:bookmarkStart w:id="2" w:name="_Toc27252651"/>
      <w:r>
        <w:rPr>
          <w:rFonts w:hint="eastAsia"/>
          <w:noProof/>
        </w:rPr>
        <w:lastRenderedPageBreak/>
        <w:t>List of Table</w:t>
      </w:r>
      <w:r w:rsidR="00373601">
        <w:rPr>
          <w:rFonts w:hint="eastAsia"/>
          <w:noProof/>
        </w:rPr>
        <w:t>s</w:t>
      </w:r>
      <w:bookmarkEnd w:id="2"/>
    </w:p>
    <w:p w14:paraId="0B2B2825" w14:textId="677A1867" w:rsidR="00023F7E" w:rsidRDefault="00023F7E">
      <w:pPr>
        <w:pStyle w:val="TableofFigures"/>
        <w:rPr>
          <w:rFonts w:asciiTheme="minorHAnsi" w:eastAsiaTheme="minorEastAsia" w:hAnsiTheme="minorHAnsi" w:cstheme="minorBidi"/>
          <w:smallCaps w:val="0"/>
          <w:noProof/>
          <w:kern w:val="0"/>
          <w:sz w:val="22"/>
          <w:szCs w:val="22"/>
        </w:rPr>
      </w:pPr>
      <w:r>
        <w:rPr>
          <w:noProof/>
        </w:rPr>
        <w:fldChar w:fldCharType="begin"/>
      </w:r>
      <w:r>
        <w:rPr>
          <w:noProof/>
        </w:rPr>
        <w:instrText xml:space="preserve"> TOC \h \z \t "Table Head" \c </w:instrText>
      </w:r>
      <w:r>
        <w:rPr>
          <w:noProof/>
        </w:rPr>
        <w:fldChar w:fldCharType="separate"/>
      </w:r>
      <w:hyperlink w:anchor="_Toc8127223" w:history="1">
        <w:r w:rsidRPr="00205BB1">
          <w:rPr>
            <w:rStyle w:val="Hyperlink"/>
            <w:noProof/>
          </w:rPr>
          <w:t>Table 1.</w:t>
        </w:r>
        <w:r>
          <w:rPr>
            <w:rFonts w:asciiTheme="minorHAnsi" w:eastAsiaTheme="minorEastAsia" w:hAnsiTheme="minorHAnsi" w:cstheme="minorBidi"/>
            <w:smallCaps w:val="0"/>
            <w:noProof/>
            <w:kern w:val="0"/>
            <w:sz w:val="22"/>
            <w:szCs w:val="22"/>
          </w:rPr>
          <w:tab/>
        </w:r>
        <w:r w:rsidRPr="00205BB1">
          <w:rPr>
            <w:rStyle w:val="Hyperlink"/>
            <w:noProof/>
          </w:rPr>
          <w:t>Project Timeline and Delivery Plan</w:t>
        </w:r>
        <w:r>
          <w:rPr>
            <w:noProof/>
            <w:webHidden/>
          </w:rPr>
          <w:tab/>
        </w:r>
        <w:r>
          <w:rPr>
            <w:noProof/>
            <w:webHidden/>
          </w:rPr>
          <w:fldChar w:fldCharType="begin"/>
        </w:r>
        <w:r>
          <w:rPr>
            <w:noProof/>
            <w:webHidden/>
          </w:rPr>
          <w:instrText xml:space="preserve"> PAGEREF _Toc8127223 \h </w:instrText>
        </w:r>
        <w:r>
          <w:rPr>
            <w:noProof/>
            <w:webHidden/>
          </w:rPr>
        </w:r>
        <w:r>
          <w:rPr>
            <w:noProof/>
            <w:webHidden/>
          </w:rPr>
          <w:fldChar w:fldCharType="separate"/>
        </w:r>
        <w:r w:rsidR="004B46D2">
          <w:rPr>
            <w:noProof/>
            <w:webHidden/>
          </w:rPr>
          <w:t>22</w:t>
        </w:r>
        <w:r>
          <w:rPr>
            <w:noProof/>
            <w:webHidden/>
          </w:rPr>
          <w:fldChar w:fldCharType="end"/>
        </w:r>
      </w:hyperlink>
    </w:p>
    <w:p w14:paraId="4849C3DB" w14:textId="1156726B" w:rsidR="00373601" w:rsidRDefault="00023F7E">
      <w:pPr>
        <w:jc w:val="left"/>
        <w:rPr>
          <w:b/>
          <w:noProof/>
          <w:kern w:val="0"/>
          <w:sz w:val="28"/>
          <w:szCs w:val="24"/>
        </w:rPr>
      </w:pPr>
      <w:r>
        <w:rPr>
          <w:rFonts w:ascii="Calibri" w:hAnsi="Calibri" w:cs="Calibri"/>
          <w:noProof/>
          <w:sz w:val="24"/>
          <w:szCs w:val="20"/>
        </w:rPr>
        <w:fldChar w:fldCharType="end"/>
      </w:r>
      <w:r w:rsidR="00373601">
        <w:rPr>
          <w:noProof/>
        </w:rPr>
        <w:br w:type="page"/>
      </w:r>
    </w:p>
    <w:p w14:paraId="50EB7536" w14:textId="77777777" w:rsidR="00373601" w:rsidRDefault="00373601" w:rsidP="00D670D8">
      <w:pPr>
        <w:pStyle w:val="Appendix"/>
        <w:rPr>
          <w:noProof/>
        </w:rPr>
      </w:pPr>
      <w:bookmarkStart w:id="3" w:name="_Toc27252652"/>
      <w:r>
        <w:rPr>
          <w:rFonts w:hint="eastAsia"/>
          <w:noProof/>
        </w:rPr>
        <w:lastRenderedPageBreak/>
        <w:t>List of Tables</w:t>
      </w:r>
      <w:bookmarkEnd w:id="3"/>
    </w:p>
    <w:p w14:paraId="73FC6B7C" w14:textId="760E6BA2" w:rsidR="00373601" w:rsidRDefault="00373601">
      <w:pPr>
        <w:jc w:val="left"/>
        <w:rPr>
          <w:b/>
          <w:noProof/>
          <w:kern w:val="0"/>
          <w:sz w:val="28"/>
          <w:szCs w:val="24"/>
        </w:rPr>
      </w:pPr>
      <w:r>
        <w:rPr>
          <w:noProof/>
        </w:rPr>
        <w:br w:type="page"/>
      </w:r>
    </w:p>
    <w:p w14:paraId="35B47034" w14:textId="77777777" w:rsidR="00327E34" w:rsidRPr="00407596" w:rsidRDefault="00327E34" w:rsidP="00D670D8">
      <w:pPr>
        <w:pStyle w:val="Head1"/>
        <w:numPr>
          <w:ilvl w:val="0"/>
          <w:numId w:val="0"/>
        </w:numPr>
        <w:rPr>
          <w:noProof/>
        </w:rPr>
      </w:pPr>
      <w:bookmarkStart w:id="4" w:name="_Toc27252653"/>
      <w:r w:rsidRPr="00407596">
        <w:rPr>
          <w:rFonts w:hint="eastAsia"/>
          <w:noProof/>
        </w:rPr>
        <w:lastRenderedPageBreak/>
        <w:t>Abstract</w:t>
      </w:r>
      <w:bookmarkEnd w:id="4"/>
    </w:p>
    <w:p w14:paraId="664153FA" w14:textId="77777777" w:rsidR="00327E34" w:rsidRPr="00407596" w:rsidRDefault="00A74C39" w:rsidP="00934C1E">
      <w:pPr>
        <w:pStyle w:val="AllText"/>
        <w:rPr>
          <w:noProof/>
        </w:rPr>
      </w:pPr>
      <w:r w:rsidRPr="00407596">
        <w:rPr>
          <w:rFonts w:hint="eastAsia"/>
          <w:noProof/>
        </w:rPr>
        <w:t>By the end of the project, summarize the project into short text and put here.</w:t>
      </w:r>
    </w:p>
    <w:p w14:paraId="733F9CE5" w14:textId="77777777" w:rsidR="007400E5" w:rsidRPr="00407596" w:rsidRDefault="007400E5">
      <w:pPr>
        <w:jc w:val="left"/>
        <w:rPr>
          <w:b/>
          <w:kern w:val="0"/>
          <w:sz w:val="28"/>
          <w:szCs w:val="24"/>
        </w:rPr>
      </w:pPr>
      <w:r w:rsidRPr="00407596">
        <w:br w:type="page"/>
      </w:r>
    </w:p>
    <w:p w14:paraId="6A72FFCA" w14:textId="77777777" w:rsidR="00A83895" w:rsidRPr="00407596" w:rsidRDefault="00A83895" w:rsidP="007D0CE9">
      <w:pPr>
        <w:pStyle w:val="Head1"/>
        <w:spacing w:before="0" w:after="0" w:line="480" w:lineRule="auto"/>
        <w:rPr>
          <w:noProof/>
        </w:rPr>
      </w:pPr>
      <w:bookmarkStart w:id="5" w:name="_Toc27252654"/>
      <w:r w:rsidRPr="00407596">
        <w:lastRenderedPageBreak/>
        <w:t>Introduction</w:t>
      </w:r>
      <w:bookmarkEnd w:id="5"/>
    </w:p>
    <w:p w14:paraId="6D7950ED" w14:textId="135951CC" w:rsidR="00CD5F9C" w:rsidRDefault="007D0CE9" w:rsidP="00934C1E">
      <w:pPr>
        <w:pStyle w:val="AllText"/>
      </w:pPr>
      <w:r>
        <w:tab/>
        <w:t xml:space="preserve">The following project seeks to develop an ASL (American Sign Language) translation tool for deaf persons. </w:t>
      </w:r>
      <w:r w:rsidR="00224883">
        <w:t>In addition, i</w:t>
      </w:r>
      <w:r w:rsidR="009A7417">
        <w:t>t will be hosted on a microcomputer, like the</w:t>
      </w:r>
      <w:r w:rsidR="00866CE8">
        <w:t xml:space="preserve"> </w:t>
      </w:r>
      <w:r w:rsidR="009A7417">
        <w:t xml:space="preserve">32-bit Raspberry Pi. </w:t>
      </w:r>
      <w:r w:rsidR="000137B5">
        <w:t>Finally, a</w:t>
      </w:r>
      <w:r>
        <w:t xml:space="preserve"> deep learning model will be trained to recognize ASL through pre-processed </w:t>
      </w:r>
      <w:proofErr w:type="spellStart"/>
      <w:r w:rsidR="001A6ED7">
        <w:t>s</w:t>
      </w:r>
      <w:r>
        <w:t>EMG</w:t>
      </w:r>
      <w:proofErr w:type="spellEnd"/>
      <w:r>
        <w:t xml:space="preserve"> (</w:t>
      </w:r>
      <w:r w:rsidR="001A6ED7">
        <w:t>surface electromyography</w:t>
      </w:r>
      <w:r>
        <w:t xml:space="preserve">) </w:t>
      </w:r>
      <w:r w:rsidR="003F2D1D">
        <w:t>data</w:t>
      </w:r>
      <w:r w:rsidR="00E40014">
        <w:t xml:space="preserve"> collected by </w:t>
      </w:r>
      <w:proofErr w:type="spellStart"/>
      <w:r w:rsidR="000F704E">
        <w:t>sEMG</w:t>
      </w:r>
      <w:proofErr w:type="spellEnd"/>
      <w:r w:rsidR="006053A6">
        <w:t xml:space="preserve"> electrodes</w:t>
      </w:r>
      <w:r>
        <w:t>.</w:t>
      </w:r>
      <w:r w:rsidR="00E40014">
        <w:t xml:space="preserve"> </w:t>
      </w:r>
      <w:r w:rsidR="00844A80">
        <w:t>Needless to say, e</w:t>
      </w:r>
      <w:r w:rsidR="00BB3A6E">
        <w:t>ach part</w:t>
      </w:r>
      <w:r w:rsidR="00CD5F9C">
        <w:t xml:space="preserve"> </w:t>
      </w:r>
      <w:r w:rsidR="00844A80">
        <w:t>in the development</w:t>
      </w:r>
      <w:r w:rsidR="00E94400">
        <w:t xml:space="preserve"> process</w:t>
      </w:r>
      <w:r w:rsidR="00844A80">
        <w:t xml:space="preserve"> </w:t>
      </w:r>
      <w:r w:rsidR="00BB3A6E">
        <w:t xml:space="preserve">is </w:t>
      </w:r>
      <w:r w:rsidR="00CD5F9C">
        <w:t>crucial</w:t>
      </w:r>
      <w:r w:rsidR="00A67EF9">
        <w:t xml:space="preserve"> – </w:t>
      </w:r>
      <w:r w:rsidR="00567748">
        <w:t xml:space="preserve">doubly </w:t>
      </w:r>
      <w:r w:rsidR="00844A80">
        <w:t>so for</w:t>
      </w:r>
      <w:r w:rsidR="00CD5F9C">
        <w:t xml:space="preserve"> the deep learning </w:t>
      </w:r>
      <w:r w:rsidR="00D170BD">
        <w:t>model</w:t>
      </w:r>
      <w:r w:rsidR="00CD5F9C">
        <w:t>, which is in charge of gesture classification</w:t>
      </w:r>
      <w:r w:rsidR="008A0C7F">
        <w:t xml:space="preserve"> and </w:t>
      </w:r>
      <w:r w:rsidR="00CD5F9C">
        <w:t>translation.</w:t>
      </w:r>
      <w:r w:rsidR="00567748">
        <w:t xml:space="preserve"> </w:t>
      </w:r>
    </w:p>
    <w:p w14:paraId="1E6566CD" w14:textId="4A6DA055" w:rsidR="006A6DD4" w:rsidRDefault="00CD5F9C" w:rsidP="00934C1E">
      <w:pPr>
        <w:pStyle w:val="AllText"/>
      </w:pPr>
      <w:r>
        <w:tab/>
        <w:t xml:space="preserve">As far as additional hardware is concerned, </w:t>
      </w:r>
      <w:r w:rsidR="009751F9">
        <w:t>there will be an LCD providing the user with an interface</w:t>
      </w:r>
      <w:r w:rsidR="008A4E24">
        <w:t xml:space="preserve"> </w:t>
      </w:r>
      <w:r w:rsidR="00083B9D">
        <w:t>on</w:t>
      </w:r>
      <w:r w:rsidR="008A4E24">
        <w:t xml:space="preserve"> which </w:t>
      </w:r>
      <w:r w:rsidR="00083B9D">
        <w:t xml:space="preserve">spoken words that are converted to text are displayed. Communication is a two-way street, after all; the LCD enables the </w:t>
      </w:r>
      <w:r w:rsidR="00E506B0">
        <w:t xml:space="preserve">user to not only express, but to also understand. </w:t>
      </w:r>
      <w:r w:rsidR="00B03F26">
        <w:t>The</w:t>
      </w:r>
      <w:r w:rsidR="004826CE">
        <w:t xml:space="preserve"> end product is expected to </w:t>
      </w:r>
      <w:r w:rsidR="001B46C0">
        <w:t>offer</w:t>
      </w:r>
      <w:r w:rsidR="00263B8E">
        <w:t xml:space="preserve"> its </w:t>
      </w:r>
      <w:r w:rsidR="004826CE">
        <w:t>deaf</w:t>
      </w:r>
      <w:r w:rsidR="00263B8E">
        <w:t xml:space="preserve"> users </w:t>
      </w:r>
      <w:r w:rsidR="00557D3D">
        <w:t>a “give”</w:t>
      </w:r>
      <w:r w:rsidR="00DA5B2D">
        <w:t xml:space="preserve"> as well as </w:t>
      </w:r>
      <w:r w:rsidR="00557D3D">
        <w:t xml:space="preserve">a “receive” functionality. </w:t>
      </w:r>
      <w:r w:rsidR="00DA5B2D">
        <w:t>That is, it facilitates two-sided conversation, where the user (who is assumed to be deaf) is able to speak as well as be spoken to</w:t>
      </w:r>
      <w:r w:rsidR="003049AF">
        <w:t>.</w:t>
      </w:r>
      <w:r w:rsidR="0063783F">
        <w:t xml:space="preserve"> </w:t>
      </w:r>
    </w:p>
    <w:p w14:paraId="5BFCFEA9" w14:textId="67D16805" w:rsidR="00C34FCF" w:rsidRDefault="00C34FCF" w:rsidP="00934C1E">
      <w:pPr>
        <w:pStyle w:val="AllText"/>
      </w:pPr>
      <w:r>
        <w:tab/>
      </w:r>
      <w:r w:rsidR="008908EE">
        <w:t xml:space="preserve">For Sign AI, ease of use as well as translation accuracy are of utmost importance. </w:t>
      </w:r>
      <w:r w:rsidR="00D170BD">
        <w:t>Ease of use is incorporated in the design process through accessories which in</w:t>
      </w:r>
      <w:r w:rsidR="00F207C2">
        <w:t xml:space="preserve">crease portability and </w:t>
      </w:r>
      <w:r w:rsidR="00EA522F">
        <w:t>convenience</w:t>
      </w:r>
      <w:r w:rsidR="009A7037">
        <w:t xml:space="preserve"> by virtue of being small, little, and therefore easy-to-carry</w:t>
      </w:r>
      <w:r w:rsidR="00EA522F">
        <w:t xml:space="preserve">. </w:t>
      </w:r>
      <w:r w:rsidR="002C425E">
        <w:t>Meanwhile</w:t>
      </w:r>
      <w:r w:rsidR="00EA522F">
        <w:t xml:space="preserve">, translation accuracy hinges </w:t>
      </w:r>
      <w:r w:rsidR="006F00F8">
        <w:t xml:space="preserve">on the deep learning model and its ability to differentiate between different types of </w:t>
      </w:r>
      <w:r w:rsidR="00723E3A">
        <w:t xml:space="preserve">EMG </w:t>
      </w:r>
      <w:r w:rsidR="006F00F8">
        <w:t xml:space="preserve">data. </w:t>
      </w:r>
      <w:r w:rsidR="00457C03">
        <w:t xml:space="preserve">In the end, what </w:t>
      </w:r>
      <w:r w:rsidR="007D216A">
        <w:t>Sign AI</w:t>
      </w:r>
      <w:r w:rsidR="009D1FA9">
        <w:t xml:space="preserve"> aims to</w:t>
      </w:r>
      <w:r w:rsidR="007D216A">
        <w:t xml:space="preserve"> offer is a</w:t>
      </w:r>
      <w:r w:rsidR="00967A93">
        <w:t xml:space="preserve"> portable</w:t>
      </w:r>
      <w:r w:rsidR="009D1FA9">
        <w:t xml:space="preserve"> and reliable</w:t>
      </w:r>
      <w:r w:rsidR="00DA6321">
        <w:t xml:space="preserve"> </w:t>
      </w:r>
      <w:r w:rsidR="00967A93">
        <w:t>ASL translator</w:t>
      </w:r>
      <w:r w:rsidR="00DA6321">
        <w:t xml:space="preserve"> that </w:t>
      </w:r>
      <w:r w:rsidR="00DF1A83">
        <w:t xml:space="preserve">creates a user-friendly experience by </w:t>
      </w:r>
      <w:r w:rsidR="009D1FA9">
        <w:t>automat</w:t>
      </w:r>
      <w:r w:rsidR="00DF1A83">
        <w:t>ing</w:t>
      </w:r>
      <w:r w:rsidR="009D1FA9">
        <w:t xml:space="preserve"> the </w:t>
      </w:r>
      <w:r w:rsidR="00036272">
        <w:t xml:space="preserve">translation process. Everything is done in the backend and little input is required from the user. </w:t>
      </w:r>
    </w:p>
    <w:p w14:paraId="0B5AFB69" w14:textId="6B7A2744" w:rsidR="001B46C0" w:rsidRDefault="001B46C0">
      <w:pPr>
        <w:jc w:val="left"/>
        <w:rPr>
          <w:b/>
          <w:iCs/>
          <w:noProof/>
          <w:sz w:val="24"/>
        </w:rPr>
      </w:pPr>
    </w:p>
    <w:p w14:paraId="5EEC6FD7" w14:textId="77777777" w:rsidR="00EB4A3B" w:rsidRDefault="00EB4A3B">
      <w:pPr>
        <w:jc w:val="left"/>
        <w:rPr>
          <w:b/>
          <w:iCs/>
          <w:noProof/>
          <w:sz w:val="24"/>
        </w:rPr>
      </w:pPr>
      <w:r>
        <w:br w:type="page"/>
      </w:r>
    </w:p>
    <w:p w14:paraId="1F5C2E8C" w14:textId="09184079" w:rsidR="00AB031C" w:rsidRPr="00407596" w:rsidRDefault="00AB031C" w:rsidP="007D0CE9">
      <w:pPr>
        <w:pStyle w:val="Heading2"/>
        <w:spacing w:line="480" w:lineRule="auto"/>
      </w:pPr>
      <w:bookmarkStart w:id="6" w:name="_Toc27252655"/>
      <w:r w:rsidRPr="00407596">
        <w:rPr>
          <w:rFonts w:hint="eastAsia"/>
        </w:rPr>
        <w:lastRenderedPageBreak/>
        <w:t>Motivation</w:t>
      </w:r>
      <w:bookmarkEnd w:id="6"/>
    </w:p>
    <w:p w14:paraId="29E41DC2" w14:textId="55178F4D" w:rsidR="00F11DB5" w:rsidRDefault="00ED74CF" w:rsidP="00934C1E">
      <w:pPr>
        <w:pStyle w:val="AllText"/>
        <w:rPr>
          <w:color w:val="000000"/>
          <w:shd w:val="clear" w:color="auto" w:fill="FFFFFF"/>
        </w:rPr>
      </w:pPr>
      <w:r>
        <w:tab/>
      </w:r>
      <w:r w:rsidR="00765367">
        <w:t xml:space="preserve">Different </w:t>
      </w:r>
      <w:r w:rsidR="00DF16BD">
        <w:t>means</w:t>
      </w:r>
      <w:r w:rsidR="00765367">
        <w:t xml:space="preserve"> of communication </w:t>
      </w:r>
      <w:r w:rsidR="00DF16BD">
        <w:t>have existed since time immemorial.</w:t>
      </w:r>
      <w:r w:rsidR="00BE3BB2">
        <w:t xml:space="preserve"> </w:t>
      </w:r>
      <w:r w:rsidR="00D40599">
        <w:t>While s</w:t>
      </w:r>
      <w:r w:rsidR="006C51E5">
        <w:t xml:space="preserve">peech </w:t>
      </w:r>
      <w:r w:rsidR="005F3239">
        <w:t xml:space="preserve">stands as the most </w:t>
      </w:r>
      <w:r w:rsidR="00833631">
        <w:t>common m</w:t>
      </w:r>
      <w:r w:rsidR="00D40599">
        <w:t>ode of communication, p</w:t>
      </w:r>
      <w:r w:rsidR="00EA71C9">
        <w:t xml:space="preserve">eople are </w:t>
      </w:r>
      <w:r w:rsidR="005F3239">
        <w:t xml:space="preserve">also </w:t>
      </w:r>
      <w:r w:rsidR="00EA71C9">
        <w:t xml:space="preserve">able to communicate through </w:t>
      </w:r>
      <w:r w:rsidR="006C51E5">
        <w:t>writing</w:t>
      </w:r>
      <w:r w:rsidR="000F689C">
        <w:t>.</w:t>
      </w:r>
      <w:r w:rsidR="00DF16BD">
        <w:t xml:space="preserve"> </w:t>
      </w:r>
      <w:r w:rsidR="001B329E">
        <w:t>It is no surprise that u</w:t>
      </w:r>
      <w:r w:rsidR="00BF6B74">
        <w:t>nique</w:t>
      </w:r>
      <w:r w:rsidR="00685620">
        <w:t xml:space="preserve"> modes of communication </w:t>
      </w:r>
      <w:r w:rsidR="007E540B">
        <w:t xml:space="preserve">are </w:t>
      </w:r>
      <w:r w:rsidR="00AF795A">
        <w:t xml:space="preserve">as plenty as they are </w:t>
      </w:r>
      <w:r w:rsidR="007E540B">
        <w:t>ubiquitous</w:t>
      </w:r>
      <w:r w:rsidR="006A6B49">
        <w:t xml:space="preserve">. </w:t>
      </w:r>
      <w:r w:rsidR="003718D7">
        <w:t>I</w:t>
      </w:r>
      <w:r w:rsidR="006B317C">
        <w:t>n technology</w:t>
      </w:r>
      <w:r w:rsidR="003718D7">
        <w:t>, computers</w:t>
      </w:r>
      <w:r w:rsidR="009A5C21">
        <w:t xml:space="preserve"> use </w:t>
      </w:r>
      <w:r w:rsidR="001B709F">
        <w:t xml:space="preserve">a scheme of </w:t>
      </w:r>
      <w:r w:rsidR="009A5C21">
        <w:t xml:space="preserve">0s and 1s to </w:t>
      </w:r>
      <w:r w:rsidR="001B709F">
        <w:t>perform complicated tasks</w:t>
      </w:r>
      <w:r w:rsidR="00A41643">
        <w:t xml:space="preserve"> and display </w:t>
      </w:r>
      <w:r w:rsidR="007C6062">
        <w:t xml:space="preserve">the </w:t>
      </w:r>
      <w:r w:rsidR="00A41643">
        <w:t>outputs</w:t>
      </w:r>
      <w:r w:rsidR="001B709F">
        <w:t>; i</w:t>
      </w:r>
      <w:r w:rsidR="009A5C21">
        <w:t>n nature,</w:t>
      </w:r>
      <w:r w:rsidR="001B709F">
        <w:t xml:space="preserve"> </w:t>
      </w:r>
      <w:r w:rsidR="004B4C37">
        <w:t xml:space="preserve">all scores of </w:t>
      </w:r>
      <w:r w:rsidR="0086221F">
        <w:t xml:space="preserve">animals </w:t>
      </w:r>
      <w:r w:rsidR="000F5BBF">
        <w:t xml:space="preserve">are able to </w:t>
      </w:r>
      <w:r w:rsidR="0086221F">
        <w:t xml:space="preserve">encode meaning in </w:t>
      </w:r>
      <w:r w:rsidR="00E30462">
        <w:t xml:space="preserve">the </w:t>
      </w:r>
      <w:r w:rsidR="000F5BBF">
        <w:t>noises</w:t>
      </w:r>
      <w:r w:rsidR="00E30462">
        <w:t xml:space="preserve"> they produce</w:t>
      </w:r>
      <w:r w:rsidR="00842A1C">
        <w:t>.</w:t>
      </w:r>
      <w:r w:rsidR="009A5C21">
        <w:t xml:space="preserve"> </w:t>
      </w:r>
      <w:r w:rsidR="00282AD6">
        <w:t xml:space="preserve">For </w:t>
      </w:r>
      <w:r w:rsidR="00317848">
        <w:t xml:space="preserve">modern </w:t>
      </w:r>
      <w:r w:rsidR="00282AD6">
        <w:t xml:space="preserve">humans, </w:t>
      </w:r>
      <w:r w:rsidR="00D12A8E">
        <w:t xml:space="preserve">speech is intrinsic to communication. </w:t>
      </w:r>
      <w:r w:rsidR="00950584">
        <w:t xml:space="preserve">However, </w:t>
      </w:r>
      <w:r w:rsidR="000D7AB3">
        <w:t xml:space="preserve">the two are not </w:t>
      </w:r>
      <w:r w:rsidR="00E52608">
        <w:t xml:space="preserve">at all </w:t>
      </w:r>
      <w:r w:rsidR="000D7AB3">
        <w:t xml:space="preserve">exclusive to each other. </w:t>
      </w:r>
      <w:r w:rsidR="00EE5260">
        <w:t xml:space="preserve">In a paper titled </w:t>
      </w:r>
      <w:r w:rsidR="00F35F2D">
        <w:t>“The Origin of Human Multi-Model Communication,”</w:t>
      </w:r>
      <w:r w:rsidR="00E369F9">
        <w:t xml:space="preserve"> two researchers</w:t>
      </w:r>
      <w:r w:rsidR="00B52E97">
        <w:t xml:space="preserve"> (Stephen Levinson and Judith Holler)</w:t>
      </w:r>
      <w:r w:rsidR="00E369F9">
        <w:t xml:space="preserve"> from </w:t>
      </w:r>
      <w:r w:rsidR="008D677C">
        <w:t xml:space="preserve">the </w:t>
      </w:r>
      <w:r w:rsidR="008D677C" w:rsidRPr="008D677C">
        <w:t>Max Planck Institute for Psycholinguistics</w:t>
      </w:r>
      <w:r w:rsidR="00942AE2">
        <w:t xml:space="preserve"> and</w:t>
      </w:r>
      <w:r w:rsidR="008D677C" w:rsidRPr="008D677C">
        <w:t xml:space="preserve"> Donders Centre for Brain, Cognition and </w:t>
      </w:r>
      <w:r w:rsidR="00942AE2" w:rsidRPr="008D677C">
        <w:t>Behavior</w:t>
      </w:r>
      <w:r w:rsidR="00B52E97">
        <w:t xml:space="preserve"> </w:t>
      </w:r>
      <w:r w:rsidR="00942AE2">
        <w:t>state</w:t>
      </w:r>
      <w:r w:rsidR="00A1120E">
        <w:t>d</w:t>
      </w:r>
      <w:r w:rsidR="00942AE2">
        <w:t xml:space="preserve"> that “</w:t>
      </w:r>
      <w:r w:rsidR="00A1120E">
        <w:rPr>
          <w:color w:val="000000"/>
          <w:shd w:val="clear" w:color="auto" w:fill="FFFFFF"/>
        </w:rPr>
        <w:t>the modern human communication system is, on a biological time</w:t>
      </w:r>
      <w:r w:rsidR="00685620">
        <w:rPr>
          <w:color w:val="000000"/>
          <w:shd w:val="clear" w:color="auto" w:fill="FFFFFF"/>
        </w:rPr>
        <w:t xml:space="preserve"> </w:t>
      </w:r>
      <w:r w:rsidR="00A1120E">
        <w:rPr>
          <w:color w:val="000000"/>
          <w:shd w:val="clear" w:color="auto" w:fill="FFFFFF"/>
        </w:rPr>
        <w:t>scale, a recent innovation</w:t>
      </w:r>
      <w:r w:rsidR="00685620">
        <w:rPr>
          <w:color w:val="000000"/>
          <w:shd w:val="clear" w:color="auto" w:fill="FFFFFF"/>
        </w:rPr>
        <w:t>”</w:t>
      </w:r>
      <w:r w:rsidR="00F96369">
        <w:rPr>
          <w:color w:val="000000"/>
          <w:shd w:val="clear" w:color="auto" w:fill="FFFFFF"/>
        </w:rPr>
        <w:t xml:space="preserve"> </w:t>
      </w:r>
      <w:r w:rsidR="00F96369">
        <w:rPr>
          <w:color w:val="000000"/>
          <w:shd w:val="clear" w:color="auto" w:fill="FFFFFF"/>
        </w:rPr>
        <w:fldChar w:fldCharType="begin" w:fldLock="1"/>
      </w:r>
      <w:r w:rsidR="00F96369">
        <w:rPr>
          <w:color w:val="000000"/>
          <w:shd w:val="clear" w:color="auto" w:fill="FFFFFF"/>
        </w:rPr>
        <w:instrText>ADDIN CSL_CITATION {"citationItems":[{"id":"ITEM-1","itemData":{"ISSN":"0962-8436","author":[{"dropping-particle":"","family":"Levinson","given":"Stephen C","non-dropping-particle":"","parse-names":false,"suffix":""},{"dropping-particle":"","family":"Holler","given":"Judith","non-dropping-particle":"","parse-names":false,"suffix":""}],"container-title":"Philosophical Transactions of the Royal Society B: Biological Sciences","id":"ITEM-1","issue":"1651","issued":{"date-parts":[["2014"]]},"page":"20130302","publisher":"The Royal Society","title":"The origin of human multi-modal communication","type":"article-journal","volume":"369"},"uris":["http://www.mendeley.com/documents/?uuid=d144551b-faa4-4768-b0e7-fa70b3c7525f"]}],"mendeley":{"formattedCitation":"[1]","plainTextFormattedCitation":"[1]","previouslyFormattedCitation":"[1]"},"properties":{"noteIndex":0},"schema":"https://github.com/citation-style-language/schema/raw/master/csl-citation.json"}</w:instrText>
      </w:r>
      <w:r w:rsidR="00F96369">
        <w:rPr>
          <w:color w:val="000000"/>
          <w:shd w:val="clear" w:color="auto" w:fill="FFFFFF"/>
        </w:rPr>
        <w:fldChar w:fldCharType="separate"/>
      </w:r>
      <w:r w:rsidR="00F96369" w:rsidRPr="00F96369">
        <w:rPr>
          <w:noProof/>
          <w:color w:val="000000"/>
          <w:shd w:val="clear" w:color="auto" w:fill="FFFFFF"/>
        </w:rPr>
        <w:t>[1]</w:t>
      </w:r>
      <w:r w:rsidR="00F96369">
        <w:rPr>
          <w:color w:val="000000"/>
          <w:shd w:val="clear" w:color="auto" w:fill="FFFFFF"/>
        </w:rPr>
        <w:fldChar w:fldCharType="end"/>
      </w:r>
      <w:r w:rsidR="00684480">
        <w:rPr>
          <w:color w:val="000000"/>
          <w:shd w:val="clear" w:color="auto" w:fill="FFFFFF"/>
        </w:rPr>
        <w:t xml:space="preserve">. </w:t>
      </w:r>
      <w:r w:rsidR="00882982">
        <w:rPr>
          <w:color w:val="000000"/>
          <w:shd w:val="clear" w:color="auto" w:fill="FFFFFF"/>
        </w:rPr>
        <w:t xml:space="preserve">Citing the Gestural Theory of Language Origin, </w:t>
      </w:r>
      <w:r w:rsidR="00550656">
        <w:rPr>
          <w:color w:val="000000"/>
          <w:shd w:val="clear" w:color="auto" w:fill="FFFFFF"/>
        </w:rPr>
        <w:t>Levinson and Holler</w:t>
      </w:r>
      <w:r w:rsidR="00684480">
        <w:rPr>
          <w:color w:val="000000"/>
          <w:shd w:val="clear" w:color="auto" w:fill="FFFFFF"/>
        </w:rPr>
        <w:t xml:space="preserve"> beli</w:t>
      </w:r>
      <w:r w:rsidR="00850552">
        <w:rPr>
          <w:color w:val="000000"/>
          <w:shd w:val="clear" w:color="auto" w:fill="FFFFFF"/>
        </w:rPr>
        <w:t>eved that</w:t>
      </w:r>
      <w:r w:rsidR="002E5AA9">
        <w:rPr>
          <w:color w:val="000000"/>
          <w:shd w:val="clear" w:color="auto" w:fill="FFFFFF"/>
        </w:rPr>
        <w:t xml:space="preserve"> </w:t>
      </w:r>
      <w:r w:rsidR="004628A8">
        <w:rPr>
          <w:color w:val="000000"/>
          <w:shd w:val="clear" w:color="auto" w:fill="FFFFFF"/>
        </w:rPr>
        <w:t xml:space="preserve">the initial </w:t>
      </w:r>
      <w:r w:rsidR="002E5AA9">
        <w:rPr>
          <w:color w:val="000000"/>
          <w:shd w:val="clear" w:color="auto" w:fill="FFFFFF"/>
        </w:rPr>
        <w:t xml:space="preserve">humans </w:t>
      </w:r>
      <w:r w:rsidR="004628A8">
        <w:rPr>
          <w:color w:val="000000"/>
          <w:shd w:val="clear" w:color="auto" w:fill="FFFFFF"/>
        </w:rPr>
        <w:t xml:space="preserve">(the </w:t>
      </w:r>
      <w:r w:rsidR="00EF5BA1">
        <w:rPr>
          <w:color w:val="000000"/>
          <w:shd w:val="clear" w:color="auto" w:fill="FFFFFF"/>
        </w:rPr>
        <w:t>“</w:t>
      </w:r>
      <w:r w:rsidR="004628A8">
        <w:rPr>
          <w:color w:val="000000"/>
          <w:shd w:val="clear" w:color="auto" w:fill="FFFFFF"/>
        </w:rPr>
        <w:t>cavemen</w:t>
      </w:r>
      <w:r w:rsidR="00EF5BA1">
        <w:rPr>
          <w:color w:val="000000"/>
          <w:shd w:val="clear" w:color="auto" w:fill="FFFFFF"/>
        </w:rPr>
        <w:t xml:space="preserve">,” or </w:t>
      </w:r>
      <w:r w:rsidR="00EF5BA1" w:rsidRPr="00EF5BA1">
        <w:rPr>
          <w:color w:val="000000"/>
          <w:shd w:val="clear" w:color="auto" w:fill="FFFFFF"/>
        </w:rPr>
        <w:t>Homo troglodytes</w:t>
      </w:r>
      <w:r w:rsidR="004628A8">
        <w:rPr>
          <w:color w:val="000000"/>
          <w:shd w:val="clear" w:color="auto" w:fill="FFFFFF"/>
        </w:rPr>
        <w:t xml:space="preserve">) </w:t>
      </w:r>
      <w:r w:rsidR="002E5AA9">
        <w:rPr>
          <w:color w:val="000000"/>
          <w:shd w:val="clear" w:color="auto" w:fill="FFFFFF"/>
        </w:rPr>
        <w:t xml:space="preserve">must have developed </w:t>
      </w:r>
      <w:r w:rsidR="00EF5BA1">
        <w:rPr>
          <w:color w:val="000000"/>
          <w:shd w:val="clear" w:color="auto" w:fill="FFFFFF"/>
        </w:rPr>
        <w:t xml:space="preserve">and employed </w:t>
      </w:r>
      <w:r w:rsidR="002E5AA9">
        <w:rPr>
          <w:color w:val="000000"/>
          <w:shd w:val="clear" w:color="auto" w:fill="FFFFFF"/>
        </w:rPr>
        <w:t>a gesture-based language</w:t>
      </w:r>
      <w:r w:rsidR="00932D0F">
        <w:rPr>
          <w:color w:val="000000"/>
          <w:shd w:val="clear" w:color="auto" w:fill="FFFFFF"/>
        </w:rPr>
        <w:t xml:space="preserve">. </w:t>
      </w:r>
      <w:r w:rsidR="00660A73">
        <w:rPr>
          <w:color w:val="000000"/>
          <w:shd w:val="clear" w:color="auto" w:fill="FFFFFF"/>
        </w:rPr>
        <w:t>T</w:t>
      </w:r>
      <w:r w:rsidR="00C70739">
        <w:rPr>
          <w:color w:val="000000"/>
          <w:shd w:val="clear" w:color="auto" w:fill="FFFFFF"/>
        </w:rPr>
        <w:t xml:space="preserve">hey also </w:t>
      </w:r>
      <w:r w:rsidR="000046E6">
        <w:rPr>
          <w:color w:val="000000"/>
          <w:shd w:val="clear" w:color="auto" w:fill="FFFFFF"/>
        </w:rPr>
        <w:t>believed</w:t>
      </w:r>
      <w:r w:rsidR="00EA13B4">
        <w:rPr>
          <w:color w:val="000000"/>
          <w:shd w:val="clear" w:color="auto" w:fill="FFFFFF"/>
        </w:rPr>
        <w:t xml:space="preserve"> that</w:t>
      </w:r>
      <w:r w:rsidR="00566DF5">
        <w:rPr>
          <w:color w:val="000000"/>
          <w:shd w:val="clear" w:color="auto" w:fill="FFFFFF"/>
        </w:rPr>
        <w:t xml:space="preserve"> </w:t>
      </w:r>
      <w:r w:rsidR="006C0BE7">
        <w:rPr>
          <w:color w:val="000000"/>
          <w:shd w:val="clear" w:color="auto" w:fill="FFFFFF"/>
        </w:rPr>
        <w:t>changes in</w:t>
      </w:r>
      <w:r w:rsidR="00566DF5">
        <w:rPr>
          <w:color w:val="000000"/>
          <w:shd w:val="clear" w:color="auto" w:fill="FFFFFF"/>
        </w:rPr>
        <w:t xml:space="preserve"> anatomy</w:t>
      </w:r>
      <w:r w:rsidR="007D204A">
        <w:rPr>
          <w:color w:val="000000"/>
          <w:shd w:val="clear" w:color="auto" w:fill="FFFFFF"/>
        </w:rPr>
        <w:t xml:space="preserve"> </w:t>
      </w:r>
      <w:r w:rsidR="00211907">
        <w:rPr>
          <w:color w:val="000000"/>
          <w:shd w:val="clear" w:color="auto" w:fill="FFFFFF"/>
        </w:rPr>
        <w:t>triggered</w:t>
      </w:r>
      <w:r w:rsidR="0003365A">
        <w:rPr>
          <w:color w:val="000000"/>
          <w:shd w:val="clear" w:color="auto" w:fill="FFFFFF"/>
        </w:rPr>
        <w:t xml:space="preserve"> </w:t>
      </w:r>
      <w:r w:rsidR="004F6E4F">
        <w:rPr>
          <w:color w:val="000000"/>
          <w:shd w:val="clear" w:color="auto" w:fill="FFFFFF"/>
        </w:rPr>
        <w:t>a</w:t>
      </w:r>
      <w:r w:rsidR="00E97A67">
        <w:rPr>
          <w:color w:val="000000"/>
          <w:shd w:val="clear" w:color="auto" w:fill="FFFFFF"/>
        </w:rPr>
        <w:t xml:space="preserve"> </w:t>
      </w:r>
      <w:r w:rsidR="00545EA7">
        <w:rPr>
          <w:color w:val="000000"/>
          <w:shd w:val="clear" w:color="auto" w:fill="FFFFFF"/>
        </w:rPr>
        <w:t xml:space="preserve">gradual but inevitable </w:t>
      </w:r>
      <w:r w:rsidR="00E97A67">
        <w:rPr>
          <w:color w:val="000000"/>
          <w:shd w:val="clear" w:color="auto" w:fill="FFFFFF"/>
        </w:rPr>
        <w:t xml:space="preserve">shift </w:t>
      </w:r>
      <w:r w:rsidR="00BE1013">
        <w:rPr>
          <w:color w:val="000000"/>
          <w:shd w:val="clear" w:color="auto" w:fill="FFFFFF"/>
        </w:rPr>
        <w:t xml:space="preserve">from gesture-based communication </w:t>
      </w:r>
      <w:r w:rsidR="00E97A67">
        <w:rPr>
          <w:color w:val="000000"/>
          <w:shd w:val="clear" w:color="auto" w:fill="FFFFFF"/>
        </w:rPr>
        <w:t xml:space="preserve">to </w:t>
      </w:r>
      <w:r w:rsidR="00E771A6">
        <w:rPr>
          <w:color w:val="000000"/>
          <w:shd w:val="clear" w:color="auto" w:fill="FFFFFF"/>
        </w:rPr>
        <w:t xml:space="preserve">vocal communication in humans. </w:t>
      </w:r>
    </w:p>
    <w:p w14:paraId="0A056CBC" w14:textId="7FA27A86" w:rsidR="00853090" w:rsidRDefault="00C709EB" w:rsidP="00934C1E">
      <w:pPr>
        <w:pStyle w:val="AllText"/>
      </w:pPr>
      <w:r>
        <w:rPr>
          <w:shd w:val="clear" w:color="auto" w:fill="FFFFFF"/>
        </w:rPr>
        <w:tab/>
      </w:r>
      <w:r w:rsidR="00F13D1D">
        <w:rPr>
          <w:shd w:val="clear" w:color="auto" w:fill="FFFFFF"/>
        </w:rPr>
        <w:t>In a society that</w:t>
      </w:r>
      <w:r w:rsidR="00A74851">
        <w:rPr>
          <w:shd w:val="clear" w:color="auto" w:fill="FFFFFF"/>
        </w:rPr>
        <w:t xml:space="preserve"> now</w:t>
      </w:r>
      <w:r w:rsidR="00F13D1D">
        <w:rPr>
          <w:shd w:val="clear" w:color="auto" w:fill="FFFFFF"/>
        </w:rPr>
        <w:t xml:space="preserve"> communicates </w:t>
      </w:r>
      <w:r w:rsidR="00EB4A3B">
        <w:rPr>
          <w:shd w:val="clear" w:color="auto" w:fill="FFFFFF"/>
        </w:rPr>
        <w:t xml:space="preserve">(primarily) </w:t>
      </w:r>
      <w:r w:rsidR="00F13D1D">
        <w:rPr>
          <w:shd w:val="clear" w:color="auto" w:fill="FFFFFF"/>
        </w:rPr>
        <w:t xml:space="preserve">through speech, </w:t>
      </w:r>
      <w:r w:rsidR="00F11DE5">
        <w:rPr>
          <w:shd w:val="clear" w:color="auto" w:fill="FFFFFF"/>
        </w:rPr>
        <w:t xml:space="preserve">it will be difficult for </w:t>
      </w:r>
      <w:r w:rsidR="00AE6D28">
        <w:rPr>
          <w:shd w:val="clear" w:color="auto" w:fill="FFFFFF"/>
        </w:rPr>
        <w:t xml:space="preserve">deaf persons to </w:t>
      </w:r>
      <w:r w:rsidR="00A9333C">
        <w:rPr>
          <w:shd w:val="clear" w:color="auto" w:fill="FFFFFF"/>
        </w:rPr>
        <w:t>assimilate</w:t>
      </w:r>
      <w:r w:rsidR="003726E2">
        <w:rPr>
          <w:shd w:val="clear" w:color="auto" w:fill="FFFFFF"/>
        </w:rPr>
        <w:t xml:space="preserve"> – </w:t>
      </w:r>
      <w:r w:rsidR="00A9333C">
        <w:rPr>
          <w:shd w:val="clear" w:color="auto" w:fill="FFFFFF"/>
        </w:rPr>
        <w:t>and</w:t>
      </w:r>
      <w:r w:rsidR="003726E2">
        <w:rPr>
          <w:shd w:val="clear" w:color="auto" w:fill="FFFFFF"/>
        </w:rPr>
        <w:t>,</w:t>
      </w:r>
      <w:r w:rsidR="00A9333C">
        <w:rPr>
          <w:shd w:val="clear" w:color="auto" w:fill="FFFFFF"/>
        </w:rPr>
        <w:t xml:space="preserve"> more importantly</w:t>
      </w:r>
      <w:r w:rsidR="003726E2">
        <w:rPr>
          <w:shd w:val="clear" w:color="auto" w:fill="FFFFFF"/>
        </w:rPr>
        <w:t>, interact –</w:t>
      </w:r>
      <w:r w:rsidR="00EB46E9">
        <w:rPr>
          <w:shd w:val="clear" w:color="auto" w:fill="FFFFFF"/>
        </w:rPr>
        <w:t xml:space="preserve"> with their non-deaf peers. </w:t>
      </w:r>
      <w:r w:rsidR="00666DC9">
        <w:rPr>
          <w:shd w:val="clear" w:color="auto" w:fill="FFFFFF"/>
        </w:rPr>
        <w:t xml:space="preserve">According to the Gallaudet </w:t>
      </w:r>
      <w:r w:rsidR="003F45A0">
        <w:rPr>
          <w:shd w:val="clear" w:color="auto" w:fill="FFFFFF"/>
        </w:rPr>
        <w:t xml:space="preserve">Research Institute, in year 2006, </w:t>
      </w:r>
      <w:r w:rsidR="00F2642B">
        <w:rPr>
          <w:shd w:val="clear" w:color="auto" w:fill="FFFFFF"/>
        </w:rPr>
        <w:t>“</w:t>
      </w:r>
      <w:r w:rsidR="00F2642B" w:rsidRPr="00F2642B">
        <w:rPr>
          <w:shd w:val="clear" w:color="auto" w:fill="FFFFFF"/>
        </w:rPr>
        <w:t xml:space="preserve">nearly 10,000,000 persons </w:t>
      </w:r>
      <w:r w:rsidR="00D87CAA">
        <w:rPr>
          <w:shd w:val="clear" w:color="auto" w:fill="FFFFFF"/>
        </w:rPr>
        <w:t>(</w:t>
      </w:r>
      <w:r w:rsidR="00F2642B">
        <w:rPr>
          <w:shd w:val="clear" w:color="auto" w:fill="FFFFFF"/>
        </w:rPr>
        <w:t>Americans</w:t>
      </w:r>
      <w:r w:rsidR="00D87CAA">
        <w:rPr>
          <w:shd w:val="clear" w:color="auto" w:fill="FFFFFF"/>
        </w:rPr>
        <w:t>)</w:t>
      </w:r>
      <w:r w:rsidR="00F2642B">
        <w:rPr>
          <w:shd w:val="clear" w:color="auto" w:fill="FFFFFF"/>
        </w:rPr>
        <w:t xml:space="preserve"> </w:t>
      </w:r>
      <w:r w:rsidR="00F2642B" w:rsidRPr="00F2642B">
        <w:rPr>
          <w:shd w:val="clear" w:color="auto" w:fill="FFFFFF"/>
        </w:rPr>
        <w:t>are hard of hearing and close to 1,000,000 are functionally deaf</w:t>
      </w:r>
      <w:r w:rsidR="00F2642B">
        <w:rPr>
          <w:shd w:val="clear" w:color="auto" w:fill="FFFFFF"/>
        </w:rPr>
        <w:t xml:space="preserve">” </w:t>
      </w:r>
      <w:r w:rsidR="00F96369">
        <w:rPr>
          <w:shd w:val="clear" w:color="auto" w:fill="FFFFFF"/>
        </w:rPr>
        <w:fldChar w:fldCharType="begin" w:fldLock="1"/>
      </w:r>
      <w:r w:rsidR="00E7776F">
        <w:rPr>
          <w:shd w:val="clear" w:color="auto" w:fill="FFFFFF"/>
        </w:rPr>
        <w:instrText>ADDIN CSL_CITATION {"citationItems":[{"id":"ITEM-1","itemData":{"ISBN":"1563681080","author":[{"dropping-particle":"","family":"Lucas","given":"Ceil","non-dropping-particle":"","parse-names":false,"suffix":""}],"id":"ITEM-1","issued":{"date-parts":[["2001"]]},"publisher":"Gallaudet University Press","title":"Multicultural aspects of sociolinguistics in deaf communities","type":"book","volume":"2"},"uris":["http://www.mendeley.com/documents/?uuid=a9a8917f-bf41-4c4d-86cd-1f8051c56878"]}],"mendeley":{"formattedCitation":"[2]","plainTextFormattedCitation":"[2]","previouslyFormattedCitation":"[2]"},"properties":{"noteIndex":0},"schema":"https://github.com/citation-style-language/schema/raw/master/csl-citation.json"}</w:instrText>
      </w:r>
      <w:r w:rsidR="00F96369">
        <w:rPr>
          <w:shd w:val="clear" w:color="auto" w:fill="FFFFFF"/>
        </w:rPr>
        <w:fldChar w:fldCharType="separate"/>
      </w:r>
      <w:r w:rsidR="00F96369" w:rsidRPr="00F96369">
        <w:rPr>
          <w:noProof/>
          <w:shd w:val="clear" w:color="auto" w:fill="FFFFFF"/>
        </w:rPr>
        <w:t>[2]</w:t>
      </w:r>
      <w:r w:rsidR="00F96369">
        <w:rPr>
          <w:shd w:val="clear" w:color="auto" w:fill="FFFFFF"/>
        </w:rPr>
        <w:fldChar w:fldCharType="end"/>
      </w:r>
      <w:r w:rsidR="00F2642B">
        <w:rPr>
          <w:shd w:val="clear" w:color="auto" w:fill="FFFFFF"/>
        </w:rPr>
        <w:t xml:space="preserve">. </w:t>
      </w:r>
      <w:r w:rsidR="007B4099">
        <w:rPr>
          <w:shd w:val="clear" w:color="auto" w:fill="FFFFFF"/>
        </w:rPr>
        <w:t>This is also corroborate</w:t>
      </w:r>
      <w:r w:rsidR="00A15645">
        <w:rPr>
          <w:shd w:val="clear" w:color="auto" w:fill="FFFFFF"/>
        </w:rPr>
        <w:t>d</w:t>
      </w:r>
      <w:r w:rsidR="007B4099">
        <w:rPr>
          <w:shd w:val="clear" w:color="auto" w:fill="FFFFFF"/>
        </w:rPr>
        <w:t xml:space="preserve"> by more recent </w:t>
      </w:r>
      <w:r w:rsidR="00CE115F">
        <w:rPr>
          <w:shd w:val="clear" w:color="auto" w:fill="FFFFFF"/>
        </w:rPr>
        <w:t xml:space="preserve">(2012) </w:t>
      </w:r>
      <w:r w:rsidR="007B4099">
        <w:rPr>
          <w:shd w:val="clear" w:color="auto" w:fill="FFFFFF"/>
        </w:rPr>
        <w:t xml:space="preserve">statistics from the Center of Disease </w:t>
      </w:r>
      <w:r w:rsidR="00CE115F">
        <w:rPr>
          <w:shd w:val="clear" w:color="auto" w:fill="FFFFFF"/>
        </w:rPr>
        <w:t>Control and</w:t>
      </w:r>
      <w:r w:rsidR="00A15645">
        <w:rPr>
          <w:shd w:val="clear" w:color="auto" w:fill="FFFFFF"/>
        </w:rPr>
        <w:t xml:space="preserve"> Prevention (CDC), which state that “</w:t>
      </w:r>
      <w:r w:rsidR="002B1A06">
        <w:rPr>
          <w:shd w:val="clear" w:color="auto" w:fill="FFFFFF"/>
        </w:rPr>
        <w:t>a</w:t>
      </w:r>
      <w:r w:rsidR="002B1A06" w:rsidRPr="002B1A06">
        <w:rPr>
          <w:shd w:val="clear" w:color="auto" w:fill="FFFFFF"/>
        </w:rPr>
        <w:t>pproximately 15% of American adults (37.5 million) aged 18 and over report some trouble hearing</w:t>
      </w:r>
      <w:r w:rsidR="002B1A06">
        <w:rPr>
          <w:shd w:val="clear" w:color="auto" w:fill="FFFFFF"/>
        </w:rPr>
        <w:t>”</w:t>
      </w:r>
      <w:r w:rsidR="00BF09DF">
        <w:rPr>
          <w:shd w:val="clear" w:color="auto" w:fill="FFFFFF"/>
        </w:rPr>
        <w:t xml:space="preserve"> </w:t>
      </w:r>
      <w:r w:rsidR="00E7776F">
        <w:rPr>
          <w:shd w:val="clear" w:color="auto" w:fill="FFFFFF"/>
        </w:rPr>
        <w:fldChar w:fldCharType="begin" w:fldLock="1"/>
      </w:r>
      <w:r w:rsidR="00E7776F">
        <w:rPr>
          <w:shd w:val="clear" w:color="auto" w:fill="FFFFFF"/>
        </w:rPr>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mendeley":{"formattedCitation":"[3]","plainTextFormattedCitation":"[3]","previouslyFormattedCitation":"[3]"},"properties":{"noteIndex":0},"schema":"https://github.com/citation-style-language/schema/raw/master/csl-citation.json"}</w:instrText>
      </w:r>
      <w:r w:rsidR="00E7776F">
        <w:rPr>
          <w:shd w:val="clear" w:color="auto" w:fill="FFFFFF"/>
        </w:rPr>
        <w:fldChar w:fldCharType="separate"/>
      </w:r>
      <w:r w:rsidR="00E7776F" w:rsidRPr="00E7776F">
        <w:rPr>
          <w:noProof/>
          <w:shd w:val="clear" w:color="auto" w:fill="FFFFFF"/>
        </w:rPr>
        <w:t>[3]</w:t>
      </w:r>
      <w:r w:rsidR="00E7776F">
        <w:rPr>
          <w:shd w:val="clear" w:color="auto" w:fill="FFFFFF"/>
        </w:rPr>
        <w:fldChar w:fldCharType="end"/>
      </w:r>
      <w:r w:rsidR="00BF09DF">
        <w:rPr>
          <w:shd w:val="clear" w:color="auto" w:fill="FFFFFF"/>
        </w:rPr>
        <w:t>.</w:t>
      </w:r>
      <w:r w:rsidR="002B1A06">
        <w:rPr>
          <w:shd w:val="clear" w:color="auto" w:fill="FFFFFF"/>
        </w:rPr>
        <w:t xml:space="preserve"> </w:t>
      </w:r>
      <w:r w:rsidR="005E2919">
        <w:rPr>
          <w:shd w:val="clear" w:color="auto" w:fill="FFFFFF"/>
        </w:rPr>
        <w:t>While</w:t>
      </w:r>
      <w:r w:rsidR="009C2D63">
        <w:rPr>
          <w:shd w:val="clear" w:color="auto" w:fill="FFFFFF"/>
        </w:rPr>
        <w:t xml:space="preserve"> the CDC clarifies</w:t>
      </w:r>
      <w:r w:rsidR="005E2919">
        <w:rPr>
          <w:shd w:val="clear" w:color="auto" w:fill="FFFFFF"/>
        </w:rPr>
        <w:t xml:space="preserve"> </w:t>
      </w:r>
      <w:r w:rsidR="009C2D63">
        <w:rPr>
          <w:shd w:val="clear" w:color="auto" w:fill="FFFFFF"/>
        </w:rPr>
        <w:t xml:space="preserve">that </w:t>
      </w:r>
      <w:r w:rsidR="001E3B94">
        <w:rPr>
          <w:shd w:val="clear" w:color="auto" w:fill="FFFFFF"/>
        </w:rPr>
        <w:t>“</w:t>
      </w:r>
      <w:r w:rsidR="001E3B94" w:rsidRPr="001E3B94">
        <w:rPr>
          <w:shd w:val="clear" w:color="auto" w:fill="FFFFFF"/>
        </w:rPr>
        <w:t xml:space="preserve">the overall annual prevalence of hearing loss </w:t>
      </w:r>
      <w:r w:rsidR="005E2919">
        <w:rPr>
          <w:shd w:val="clear" w:color="auto" w:fill="FFFFFF"/>
        </w:rPr>
        <w:t xml:space="preserve">(has) </w:t>
      </w:r>
      <w:r w:rsidR="001E3B94" w:rsidRPr="001E3B94">
        <w:rPr>
          <w:shd w:val="clear" w:color="auto" w:fill="FFFFFF"/>
        </w:rPr>
        <w:t>dropped slightly</w:t>
      </w:r>
      <w:r w:rsidR="005E2919">
        <w:rPr>
          <w:shd w:val="clear" w:color="auto" w:fill="FFFFFF"/>
        </w:rPr>
        <w:t>”</w:t>
      </w:r>
      <w:r w:rsidR="00BF09DF">
        <w:rPr>
          <w:shd w:val="clear" w:color="auto" w:fill="FFFFFF"/>
        </w:rPr>
        <w:t xml:space="preserve"> </w:t>
      </w:r>
      <w:r w:rsidR="00E7776F">
        <w:rPr>
          <w:shd w:val="clear" w:color="auto" w:fill="FFFFFF"/>
        </w:rPr>
        <w:fldChar w:fldCharType="begin" w:fldLock="1"/>
      </w:r>
      <w:r w:rsidR="00E7776F">
        <w:rPr>
          <w:shd w:val="clear" w:color="auto" w:fill="FFFFFF"/>
        </w:rPr>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mendeley":{"formattedCitation":"[3]","plainTextFormattedCitation":"[3]","previouslyFormattedCitation":"[3]"},"properties":{"noteIndex":0},"schema":"https://github.com/citation-style-language/schema/raw/master/csl-citation.json"}</w:instrText>
      </w:r>
      <w:r w:rsidR="00E7776F">
        <w:rPr>
          <w:shd w:val="clear" w:color="auto" w:fill="FFFFFF"/>
        </w:rPr>
        <w:fldChar w:fldCharType="separate"/>
      </w:r>
      <w:r w:rsidR="00E7776F" w:rsidRPr="00E7776F">
        <w:rPr>
          <w:noProof/>
          <w:shd w:val="clear" w:color="auto" w:fill="FFFFFF"/>
        </w:rPr>
        <w:t>[3]</w:t>
      </w:r>
      <w:r w:rsidR="00E7776F">
        <w:rPr>
          <w:shd w:val="clear" w:color="auto" w:fill="FFFFFF"/>
        </w:rPr>
        <w:fldChar w:fldCharType="end"/>
      </w:r>
      <w:r w:rsidR="005E2919">
        <w:rPr>
          <w:shd w:val="clear" w:color="auto" w:fill="FFFFFF"/>
        </w:rPr>
        <w:t xml:space="preserve"> with the passing of time (from 16% in 1999 to 14% in 2012), </w:t>
      </w:r>
      <w:r w:rsidR="00EC4016">
        <w:rPr>
          <w:shd w:val="clear" w:color="auto" w:fill="FFFFFF"/>
        </w:rPr>
        <w:t>additional</w:t>
      </w:r>
      <w:r w:rsidR="00E42190">
        <w:rPr>
          <w:shd w:val="clear" w:color="auto" w:fill="FFFFFF"/>
        </w:rPr>
        <w:t xml:space="preserve"> </w:t>
      </w:r>
      <w:r w:rsidR="00C73EDB">
        <w:rPr>
          <w:shd w:val="clear" w:color="auto" w:fill="FFFFFF"/>
        </w:rPr>
        <w:lastRenderedPageBreak/>
        <w:t>findings</w:t>
      </w:r>
      <w:r w:rsidR="00EC4016">
        <w:rPr>
          <w:shd w:val="clear" w:color="auto" w:fill="FFFFFF"/>
        </w:rPr>
        <w:t xml:space="preserve"> from </w:t>
      </w:r>
      <w:r w:rsidR="00DA1CF9">
        <w:rPr>
          <w:shd w:val="clear" w:color="auto" w:fill="FFFFFF"/>
        </w:rPr>
        <w:t>the National Deaf Center on Post-Secondary Outcome</w:t>
      </w:r>
      <w:r w:rsidR="00081FAB">
        <w:rPr>
          <w:shd w:val="clear" w:color="auto" w:fill="FFFFFF"/>
        </w:rPr>
        <w:t>s</w:t>
      </w:r>
      <w:r w:rsidR="00DA1CF9">
        <w:rPr>
          <w:shd w:val="clear" w:color="auto" w:fill="FFFFFF"/>
        </w:rPr>
        <w:t xml:space="preserve"> reveal a</w:t>
      </w:r>
      <w:r w:rsidR="00BF09DF">
        <w:rPr>
          <w:shd w:val="clear" w:color="auto" w:fill="FFFFFF"/>
        </w:rPr>
        <w:t>n alarming truth about deafness: “</w:t>
      </w:r>
      <w:r w:rsidR="00BF09DF">
        <w:t xml:space="preserve">In 2014, only 48% of deaf people were employed, compared to 72% of hearing people” </w:t>
      </w:r>
      <w:r w:rsidR="00E7776F">
        <w:fldChar w:fldCharType="begin" w:fldLock="1"/>
      </w:r>
      <w:r w:rsidR="00E7776F">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1","issued":{"date-parts":[["2016"]]},"title":"Deaf People and Employment in the United States","type":"article-journal"},"uris":["http://www.mendeley.com/documents/?uuid=1491ca3a-aac2-4815-96c3-ee708ed7e0ab"]}],"mendeley":{"formattedCitation":"[4]","plainTextFormattedCitation":"[4]","previouslyFormattedCitation":"[4]"},"properties":{"noteIndex":0},"schema":"https://github.com/citation-style-language/schema/raw/master/csl-citation.json"}</w:instrText>
      </w:r>
      <w:r w:rsidR="00E7776F">
        <w:fldChar w:fldCharType="separate"/>
      </w:r>
      <w:r w:rsidR="00E7776F" w:rsidRPr="00E7776F">
        <w:rPr>
          <w:noProof/>
        </w:rPr>
        <w:t>[4]</w:t>
      </w:r>
      <w:r w:rsidR="00E7776F">
        <w:fldChar w:fldCharType="end"/>
      </w:r>
      <w:r w:rsidR="00BF09DF">
        <w:t>.</w:t>
      </w:r>
    </w:p>
    <w:p w14:paraId="55D5EB05" w14:textId="77777777" w:rsidR="00266429" w:rsidRPr="00BD1C67" w:rsidRDefault="00266429" w:rsidP="00934C1E">
      <w:pPr>
        <w:pStyle w:val="AllText"/>
      </w:pPr>
    </w:p>
    <w:p w14:paraId="23EDB9A5" w14:textId="4B214160" w:rsidR="00853090" w:rsidRDefault="00853090" w:rsidP="00934C1E">
      <w:pPr>
        <w:pStyle w:val="AllText"/>
      </w:pPr>
      <w:r w:rsidRPr="00853090">
        <w:rPr>
          <w:noProof/>
        </w:rPr>
        <w:drawing>
          <wp:inline distT="0" distB="0" distL="0" distR="0" wp14:anchorId="406B6077" wp14:editId="3F055882">
            <wp:extent cx="5943600" cy="1687830"/>
            <wp:effectExtent l="0" t="0" r="0" b="7620"/>
            <wp:docPr id="11" name="Picture 10">
              <a:extLst xmlns:a="http://schemas.openxmlformats.org/drawingml/2006/main">
                <a:ext uri="{FF2B5EF4-FFF2-40B4-BE49-F238E27FC236}">
                  <a16:creationId xmlns:a16="http://schemas.microsoft.com/office/drawing/2014/main" id="{0B0A9D3C-1C9F-422A-8BE8-482149F7F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0B0A9D3C-1C9F-422A-8BE8-482149F7FEAB}"/>
                        </a:ext>
                      </a:extLst>
                    </pic:cNvPr>
                    <pic:cNvPicPr>
                      <a:picLocks noChangeAspect="1"/>
                    </pic:cNvPicPr>
                  </pic:nvPicPr>
                  <pic:blipFill rotWithShape="1">
                    <a:blip r:embed="rId11"/>
                    <a:srcRect l="621" t="19369" r="1875"/>
                    <a:stretch/>
                  </pic:blipFill>
                  <pic:spPr bwMode="auto">
                    <a:xfrm>
                      <a:off x="0" y="0"/>
                      <a:ext cx="5943600" cy="1687830"/>
                    </a:xfrm>
                    <a:prstGeom prst="rect">
                      <a:avLst/>
                    </a:prstGeom>
                    <a:ln>
                      <a:noFill/>
                    </a:ln>
                    <a:extLst>
                      <a:ext uri="{53640926-AAD7-44D8-BBD7-CCE9431645EC}">
                        <a14:shadowObscured xmlns:a14="http://schemas.microsoft.com/office/drawing/2010/main"/>
                      </a:ext>
                    </a:extLst>
                  </pic:spPr>
                </pic:pic>
              </a:graphicData>
            </a:graphic>
          </wp:inline>
        </w:drawing>
      </w:r>
    </w:p>
    <w:p w14:paraId="144D9595" w14:textId="76358505" w:rsidR="00865785" w:rsidRDefault="00853090" w:rsidP="00E42190">
      <w:pPr>
        <w:pStyle w:val="AllFigures"/>
        <w:spacing w:before="0" w:after="0" w:line="480" w:lineRule="auto"/>
        <w:contextualSpacing/>
      </w:pPr>
      <w:r w:rsidRPr="00466128">
        <w:t xml:space="preserve">Figure 1: </w:t>
      </w:r>
      <w:r w:rsidR="00266429" w:rsidRPr="00466128">
        <w:t>Rates of employment</w:t>
      </w:r>
      <w:r w:rsidR="00CC759F" w:rsidRPr="00466128">
        <w:t xml:space="preserve"> in 2014</w:t>
      </w:r>
      <w:r w:rsidR="00266429" w:rsidRPr="00466128">
        <w:t>, according to the National Deaf Center on Post-Secondary Outcomes</w:t>
      </w:r>
      <w:r w:rsidRPr="00466128">
        <w:t xml:space="preserve"> </w:t>
      </w:r>
    </w:p>
    <w:p w14:paraId="7DB8D5BB" w14:textId="269A8D13" w:rsidR="00865785" w:rsidRDefault="00ED74CF" w:rsidP="00934C1E">
      <w:pPr>
        <w:pStyle w:val="AllText"/>
      </w:pPr>
      <w:r>
        <w:tab/>
      </w:r>
      <w:r w:rsidR="00EA43FE">
        <w:t xml:space="preserve">Unfortunately, </w:t>
      </w:r>
      <w:r w:rsidR="00441A78">
        <w:t>disparities in opportunities and (to some extent) outcomes are due in large part to physical disabilities</w:t>
      </w:r>
      <w:r w:rsidR="00D2563A">
        <w:t xml:space="preserve">, as </w:t>
      </w:r>
      <w:r w:rsidR="00451B4E">
        <w:t>shown</w:t>
      </w:r>
      <w:r w:rsidR="00D2563A">
        <w:t xml:space="preserve"> by </w:t>
      </w:r>
      <w:r w:rsidR="00CE7E85">
        <w:t xml:space="preserve">the </w:t>
      </w:r>
      <w:r w:rsidR="00146C2D">
        <w:t xml:space="preserve">countless </w:t>
      </w:r>
      <w:r w:rsidR="00D2563A">
        <w:t xml:space="preserve">statistics on deaf people. </w:t>
      </w:r>
      <w:r w:rsidR="00B21BB4">
        <w:t xml:space="preserve">Since deaf people are not capable of speech, they </w:t>
      </w:r>
      <w:r w:rsidR="00273E85">
        <w:t xml:space="preserve">choose to </w:t>
      </w:r>
      <w:r w:rsidR="00CB2927">
        <w:t>communicate through</w:t>
      </w:r>
      <w:r w:rsidR="005F363A">
        <w:t xml:space="preserve"> gesture-based languages such as ASL </w:t>
      </w:r>
      <w:r w:rsidR="002E005C">
        <w:t>(</w:t>
      </w:r>
      <w:r w:rsidR="005F363A">
        <w:t>American Sign Language</w:t>
      </w:r>
      <w:r w:rsidR="002E005C">
        <w:t>)</w:t>
      </w:r>
      <w:r w:rsidR="005F363A">
        <w:t xml:space="preserve">. </w:t>
      </w:r>
      <w:r w:rsidR="00B154FE">
        <w:t>Be</w:t>
      </w:r>
      <w:r w:rsidR="004929A7">
        <w:t xml:space="preserve">cause of this, however, </w:t>
      </w:r>
      <w:r w:rsidR="00770EB5">
        <w:t xml:space="preserve">prospects for work are limited for deaf people. </w:t>
      </w:r>
      <w:r w:rsidR="001C709A">
        <w:t>The harsh reality is that m</w:t>
      </w:r>
      <w:r w:rsidR="00CA4AC1">
        <w:t xml:space="preserve">any employers are </w:t>
      </w:r>
      <w:r w:rsidR="00AD1F9D">
        <w:t xml:space="preserve">unwilling to </w:t>
      </w:r>
      <w:r w:rsidR="00A0573A">
        <w:t>hire deaf employee</w:t>
      </w:r>
      <w:r w:rsidR="00B0119D">
        <w:t>s</w:t>
      </w:r>
      <w:r w:rsidR="00CB0CFF">
        <w:t xml:space="preserve">. </w:t>
      </w:r>
      <w:r w:rsidR="004F2758">
        <w:t>While t</w:t>
      </w:r>
      <w:r w:rsidR="003558E2">
        <w:t>he</w:t>
      </w:r>
      <w:r w:rsidR="00524294">
        <w:t xml:space="preserve"> ADA (American Discrimination Act) outlaw</w:t>
      </w:r>
      <w:r w:rsidR="004F2758">
        <w:t>s</w:t>
      </w:r>
      <w:r w:rsidR="00524294">
        <w:t xml:space="preserve"> </w:t>
      </w:r>
      <w:r w:rsidR="0065546C">
        <w:t xml:space="preserve">discriminatory practices based on race, gender, or disability, it does not prevent them entirely. </w:t>
      </w:r>
      <w:r w:rsidR="0084544F">
        <w:t>In fact, in a</w:t>
      </w:r>
      <w:r w:rsidR="00930CEF">
        <w:t>n American</w:t>
      </w:r>
      <w:r w:rsidR="0084544F">
        <w:t xml:space="preserve"> study </w:t>
      </w:r>
      <w:r w:rsidR="009B0D18">
        <w:t xml:space="preserve">which closely scrutinized </w:t>
      </w:r>
      <w:r w:rsidR="00F52358">
        <w:t xml:space="preserve">successful </w:t>
      </w:r>
      <w:r w:rsidR="009B0D18">
        <w:t xml:space="preserve">discrimination </w:t>
      </w:r>
      <w:r w:rsidR="00F52358">
        <w:t>lawsuits</w:t>
      </w:r>
      <w:r w:rsidR="009B0D18">
        <w:t xml:space="preserve"> made against companies, the EEOC (Equal E</w:t>
      </w:r>
      <w:r w:rsidR="00B34A97">
        <w:t>mployment Opportunity</w:t>
      </w:r>
      <w:r w:rsidR="00832696">
        <w:t xml:space="preserve"> Commission</w:t>
      </w:r>
      <w:r w:rsidR="00B34A97">
        <w:t xml:space="preserve">) concluded that </w:t>
      </w:r>
      <w:r w:rsidR="00A40AB8">
        <w:t>“young people who are deaf or hard of hearing may be advised to anticipate some resistance from employers</w:t>
      </w:r>
      <w:r w:rsidR="00725E00">
        <w:t xml:space="preserve">” </w:t>
      </w:r>
      <w:r w:rsidR="00E7776F">
        <w:fldChar w:fldCharType="begin" w:fldLock="1"/>
      </w:r>
      <w:r w:rsidR="00E7776F">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mendeley":{"formattedCitation":"[5]","plainTextFormattedCitation":"[5]","previouslyFormattedCitation":"[5]"},"properties":{"noteIndex":0},"schema":"https://github.com/citation-style-language/schema/raw/master/csl-citation.json"}</w:instrText>
      </w:r>
      <w:r w:rsidR="00E7776F">
        <w:fldChar w:fldCharType="separate"/>
      </w:r>
      <w:r w:rsidR="00E7776F" w:rsidRPr="00E7776F">
        <w:rPr>
          <w:noProof/>
        </w:rPr>
        <w:t>[5]</w:t>
      </w:r>
      <w:r w:rsidR="00E7776F">
        <w:fldChar w:fldCharType="end"/>
      </w:r>
      <w:r w:rsidR="00725E00">
        <w:t xml:space="preserve">. </w:t>
      </w:r>
    </w:p>
    <w:p w14:paraId="243F1132" w14:textId="44760E3D" w:rsidR="00024C52" w:rsidRDefault="00E42190" w:rsidP="00934C1E">
      <w:pPr>
        <w:pStyle w:val="AllText"/>
      </w:pPr>
      <w:r>
        <w:tab/>
      </w:r>
      <w:r w:rsidRPr="00E42190">
        <w:t xml:space="preserve">As outrageous as it sounds, even if a deaf candidate applies for a position while possessing qualifications that meet or exceed a company’s standards, the factor that determines their employment is whether or not they require excessive accommodation. From a corporate </w:t>
      </w:r>
      <w:r w:rsidRPr="00E42190">
        <w:lastRenderedPageBreak/>
        <w:t>perspective</w:t>
      </w:r>
      <w:r>
        <w:t xml:space="preserve">, </w:t>
      </w:r>
      <w:r w:rsidRPr="00E42190">
        <w:t>hiring employees who will only place undue burden on a company and its resources is generally not worth the cost. This idea also aligns with the EEOC’s secondary conclusion, which states that disabled applicants who “articulate well their qualifications” and provide long-term work-arounds or solutions to their disabilities are “more likely than others to find success in the world of work.”</w:t>
      </w:r>
    </w:p>
    <w:p w14:paraId="1CBC0E01" w14:textId="000D1E32" w:rsidR="0054076D" w:rsidRDefault="00ED74CF" w:rsidP="00934C1E">
      <w:pPr>
        <w:pStyle w:val="AllText"/>
      </w:pPr>
      <w:r>
        <w:tab/>
      </w:r>
      <w:r w:rsidR="00975E7A">
        <w:t>One solution that Sign AI brings to the table is</w:t>
      </w:r>
      <w:r w:rsidR="00503BB4">
        <w:t xml:space="preserve"> the function of</w:t>
      </w:r>
      <w:r w:rsidR="00975E7A">
        <w:t xml:space="preserve"> a </w:t>
      </w:r>
      <w:r w:rsidR="006A2A50">
        <w:t xml:space="preserve">basic, </w:t>
      </w:r>
      <w:r w:rsidR="00975E7A">
        <w:t>real-time</w:t>
      </w:r>
      <w:r w:rsidR="00957ACC">
        <w:t>, AI-based</w:t>
      </w:r>
      <w:r w:rsidR="00975E7A">
        <w:t xml:space="preserve"> ASL translation tool. </w:t>
      </w:r>
      <w:r w:rsidR="0054076D">
        <w:t xml:space="preserve">The inability to speak properly is one disadvantage of deaf persons that either prevents them from fully pursuing specific career paths or leads them to be unjustifiably discriminated against in their search for employment. This inability stems from the fact that speech is a product of both the ears and the mouth; the mouth produces the sounds, while the ears regulate them. Without coordination from both the mouth and ears, it becomes increasingly difficult to produce intelligible speech. Many non-deaf employers simply do not have the time to learn sign language for their deaf applicants. In the hiring process, most are likely to turn their attention to the non-deaf candidates, even if the deaf candidates have the necessary qualifications. Such discrimination is, by all accounts, unfair. However, there is some wisdom to be found in it, even if morally questionable. All businesses are utilitarian in that their goal is to maximize productivity while minimizing expenditure of any sort (human, financial, etc.). If a prospective employee demands more from a company than their fellow competitors, that company will likely settle for those competitors in hopes of making things easier on themselves. While Sign AI cannot shift this mindset, it can remedy, to an extent, the one disadvantage encumbering deaf persons when competing with their non-deaf peers. </w:t>
      </w:r>
    </w:p>
    <w:p w14:paraId="6C22C874" w14:textId="124C0416" w:rsidR="00975E7A" w:rsidRDefault="00ED74CF" w:rsidP="00934C1E">
      <w:pPr>
        <w:pStyle w:val="AllText"/>
      </w:pPr>
      <w:r>
        <w:tab/>
      </w:r>
      <w:r w:rsidR="0054076D">
        <w:t xml:space="preserve">As stated before, </w:t>
      </w:r>
      <w:r w:rsidR="005A7EFE">
        <w:t xml:space="preserve">while </w:t>
      </w:r>
      <w:r w:rsidR="0054076D">
        <w:t>d</w:t>
      </w:r>
      <w:r w:rsidR="00A73FA9">
        <w:t xml:space="preserve">eaf people face many barriers of entry regarding employment, </w:t>
      </w:r>
      <w:r w:rsidR="00D443BC">
        <w:t>c</w:t>
      </w:r>
      <w:r w:rsidR="00A73FA9">
        <w:t>ommunication</w:t>
      </w:r>
      <w:r w:rsidR="00BE098F">
        <w:t xml:space="preserve"> </w:t>
      </w:r>
      <w:r w:rsidR="00A73FA9">
        <w:t>is</w:t>
      </w:r>
      <w:r w:rsidR="00D443BC">
        <w:t>, by far,</w:t>
      </w:r>
      <w:r w:rsidR="00A73FA9">
        <w:t xml:space="preserve"> the </w:t>
      </w:r>
      <w:r w:rsidR="00D443BC">
        <w:t xml:space="preserve">most </w:t>
      </w:r>
      <w:r w:rsidR="00A73FA9">
        <w:t>pressing issue</w:t>
      </w:r>
      <w:r w:rsidR="002B57DE">
        <w:t xml:space="preserve">. </w:t>
      </w:r>
      <w:r w:rsidR="003C50FD">
        <w:t xml:space="preserve">In the workplace, </w:t>
      </w:r>
      <w:r w:rsidR="004D4483">
        <w:t xml:space="preserve">collaboration among </w:t>
      </w:r>
      <w:r w:rsidR="004D4483">
        <w:lastRenderedPageBreak/>
        <w:t>employees</w:t>
      </w:r>
      <w:r w:rsidR="00482A96">
        <w:t xml:space="preserve"> i</w:t>
      </w:r>
      <w:r w:rsidR="009E4667">
        <w:t>s important</w:t>
      </w:r>
      <w:r w:rsidR="004D4483">
        <w:t xml:space="preserve">. </w:t>
      </w:r>
      <w:r w:rsidR="00F01631">
        <w:t>Typically</w:t>
      </w:r>
      <w:r w:rsidR="00E61B9F">
        <w:t xml:space="preserve">, </w:t>
      </w:r>
      <w:r w:rsidR="004D4483">
        <w:t xml:space="preserve">company projects are completed not by a single person, but </w:t>
      </w:r>
      <w:r w:rsidR="0022161A">
        <w:t xml:space="preserve">by </w:t>
      </w:r>
      <w:r w:rsidR="004D4483">
        <w:t xml:space="preserve">teams of people making </w:t>
      </w:r>
      <w:r w:rsidR="00C66975">
        <w:t xml:space="preserve">collective </w:t>
      </w:r>
      <w:r w:rsidR="004D4483">
        <w:t>contributions</w:t>
      </w:r>
      <w:r w:rsidR="00503786">
        <w:t>.</w:t>
      </w:r>
      <w:r w:rsidR="00E7378B">
        <w:t xml:space="preserve"> </w:t>
      </w:r>
      <w:r w:rsidR="001F08E7">
        <w:t>A pre-requisite to e</w:t>
      </w:r>
      <w:r w:rsidR="008E67ED">
        <w:t xml:space="preserve">ffective </w:t>
      </w:r>
      <w:r w:rsidR="00F97F7C">
        <w:t xml:space="preserve">collaboration </w:t>
      </w:r>
      <w:r w:rsidR="001F08E7">
        <w:t>is</w:t>
      </w:r>
      <w:r w:rsidR="00F97F7C">
        <w:t xml:space="preserve"> </w:t>
      </w:r>
      <w:r w:rsidR="008E67ED">
        <w:t xml:space="preserve">effective </w:t>
      </w:r>
      <w:r w:rsidR="00F97F7C">
        <w:t xml:space="preserve">communication, </w:t>
      </w:r>
      <w:r w:rsidR="007A53B8">
        <w:t xml:space="preserve">especially in the </w:t>
      </w:r>
      <w:r w:rsidR="003D34B9">
        <w:t>nascent stages of a project</w:t>
      </w:r>
      <w:r w:rsidR="00735586">
        <w:t xml:space="preserve">, during which first impressions are gathered, and </w:t>
      </w:r>
      <w:r w:rsidR="007A53B8">
        <w:t xml:space="preserve">ideas are put forth for evaluation by others. </w:t>
      </w:r>
      <w:r w:rsidR="00CF57ED">
        <w:t xml:space="preserve">For deaf persons, communication comes in the form of sign language; however, for non-deaf persons, this is not the case. </w:t>
      </w:r>
      <w:r w:rsidR="008F713F">
        <w:t>Deaf persons have a hard time expressing their ideas to non-deaf persons, because sign language</w:t>
      </w:r>
      <w:r w:rsidR="005E606B">
        <w:t xml:space="preserve"> is fundamentally different to </w:t>
      </w:r>
      <w:r w:rsidR="00C62F52">
        <w:t xml:space="preserve">spoken language. </w:t>
      </w:r>
      <w:r w:rsidR="00482A96">
        <w:t>To</w:t>
      </w:r>
      <w:r w:rsidR="00720A8D">
        <w:t xml:space="preserve"> bridge the gap between </w:t>
      </w:r>
      <w:r w:rsidR="00482A96">
        <w:t xml:space="preserve">sign language and spoken language, </w:t>
      </w:r>
      <w:r w:rsidR="00DF21B6">
        <w:t>a</w:t>
      </w:r>
      <w:r w:rsidR="00367465">
        <w:t xml:space="preserve"> linguistic</w:t>
      </w:r>
      <w:r w:rsidR="00DF21B6">
        <w:t xml:space="preserve"> interface is needed between the two languages to translate one to the other</w:t>
      </w:r>
      <w:r w:rsidR="00C70F79">
        <w:t xml:space="preserve">. </w:t>
      </w:r>
      <w:r w:rsidR="000C147C">
        <w:t xml:space="preserve">Sign AI </w:t>
      </w:r>
      <w:r w:rsidR="00C70F79">
        <w:t>strives</w:t>
      </w:r>
      <w:r w:rsidR="000C147C">
        <w:t xml:space="preserve"> to fulfill this role</w:t>
      </w:r>
      <w:r w:rsidR="00C70F79">
        <w:t xml:space="preserve"> through a </w:t>
      </w:r>
      <w:r w:rsidR="00C00CEA">
        <w:t>trained AI</w:t>
      </w:r>
      <w:r w:rsidR="004B466F">
        <w:t>,</w:t>
      </w:r>
      <w:r w:rsidR="00C00CEA">
        <w:t xml:space="preserve"> a TTS</w:t>
      </w:r>
      <w:r w:rsidR="004B466F">
        <w:t xml:space="preserve"> (text-to-speech)</w:t>
      </w:r>
      <w:r w:rsidR="00C00CEA">
        <w:t xml:space="preserve"> feature that will speak out the meaning of </w:t>
      </w:r>
      <w:r w:rsidR="00E0376F">
        <w:t xml:space="preserve">various </w:t>
      </w:r>
      <w:r w:rsidR="00C00CEA">
        <w:t>ASL gestures</w:t>
      </w:r>
      <w:r w:rsidR="004B466F">
        <w:t xml:space="preserve">, and </w:t>
      </w:r>
      <w:r w:rsidR="00BA1CAC">
        <w:t xml:space="preserve">an STT </w:t>
      </w:r>
      <w:r w:rsidR="004B466F">
        <w:t xml:space="preserve">(speech-to-text) </w:t>
      </w:r>
      <w:r w:rsidR="00BA1CAC">
        <w:t xml:space="preserve">feature that will </w:t>
      </w:r>
      <w:r w:rsidR="004B466F">
        <w:t>translate from spoken word back to text</w:t>
      </w:r>
      <w:r w:rsidR="00C00CEA">
        <w:t xml:space="preserve">. </w:t>
      </w:r>
    </w:p>
    <w:p w14:paraId="5BE8CD07" w14:textId="12BB150B" w:rsidR="00F40A1E" w:rsidRPr="00A40AB8" w:rsidRDefault="006F2CE2" w:rsidP="00934C1E">
      <w:pPr>
        <w:pStyle w:val="AllText"/>
      </w:pPr>
      <w:r>
        <w:t xml:space="preserve"> </w:t>
      </w:r>
    </w:p>
    <w:p w14:paraId="1C503369" w14:textId="77777777" w:rsidR="00B007B4" w:rsidRDefault="00B007B4">
      <w:pPr>
        <w:jc w:val="left"/>
        <w:rPr>
          <w:b/>
          <w:iCs/>
          <w:noProof/>
          <w:sz w:val="24"/>
        </w:rPr>
      </w:pPr>
      <w:r>
        <w:br w:type="page"/>
      </w:r>
    </w:p>
    <w:p w14:paraId="4EF5EBE2" w14:textId="7F1E218E" w:rsidR="00AB031C" w:rsidRPr="00407596" w:rsidRDefault="00AB031C" w:rsidP="007D0CE9">
      <w:pPr>
        <w:pStyle w:val="Heading2"/>
        <w:spacing w:line="480" w:lineRule="auto"/>
      </w:pPr>
      <w:bookmarkStart w:id="7" w:name="_Toc27252656"/>
      <w:r w:rsidRPr="00407596">
        <w:rPr>
          <w:rFonts w:hint="eastAsia"/>
        </w:rPr>
        <w:lastRenderedPageBreak/>
        <w:t>Objective</w:t>
      </w:r>
      <w:bookmarkEnd w:id="7"/>
    </w:p>
    <w:p w14:paraId="4E1E5F41" w14:textId="198CD6D0" w:rsidR="00407596" w:rsidRPr="00407596" w:rsidRDefault="002311D7" w:rsidP="00934C1E">
      <w:pPr>
        <w:pStyle w:val="AllText"/>
      </w:pPr>
      <w:r>
        <w:t>The objective of Sign AI is to</w:t>
      </w:r>
      <w:r w:rsidR="004D556A">
        <w:t xml:space="preserve"> facilitate basic conversations between the deaf and non-deaf. </w:t>
      </w:r>
    </w:p>
    <w:p w14:paraId="2D9180E8" w14:textId="77777777" w:rsidR="00B007B4" w:rsidRDefault="00B007B4">
      <w:pPr>
        <w:jc w:val="left"/>
        <w:rPr>
          <w:b/>
          <w:iCs/>
          <w:noProof/>
          <w:sz w:val="24"/>
        </w:rPr>
      </w:pPr>
      <w:r>
        <w:br w:type="page"/>
      </w:r>
    </w:p>
    <w:p w14:paraId="7E392949" w14:textId="2C3494B3" w:rsidR="00407596" w:rsidRPr="00407596" w:rsidRDefault="00407596" w:rsidP="007D0CE9">
      <w:pPr>
        <w:pStyle w:val="Heading2"/>
        <w:spacing w:line="480" w:lineRule="auto"/>
      </w:pPr>
      <w:bookmarkStart w:id="8" w:name="_Toc27252657"/>
      <w:r w:rsidRPr="00407596">
        <w:rPr>
          <w:rFonts w:hint="eastAsia"/>
        </w:rPr>
        <w:lastRenderedPageBreak/>
        <w:t>Design Requirements</w:t>
      </w:r>
      <w:bookmarkEnd w:id="8"/>
    </w:p>
    <w:p w14:paraId="1B83E827" w14:textId="77777777" w:rsidR="00053D74" w:rsidRPr="00053D74" w:rsidRDefault="001F40B4" w:rsidP="00053D74">
      <w:pPr>
        <w:pStyle w:val="Bullets"/>
        <w:spacing w:after="0" w:line="480" w:lineRule="auto"/>
        <w:rPr>
          <w:kern w:val="16"/>
          <w:szCs w:val="22"/>
        </w:rPr>
      </w:pPr>
      <w:r w:rsidRPr="001F40B4">
        <w:t>The final product is a gesture-based translator, providing translation for each gesture</w:t>
      </w:r>
      <w:r w:rsidR="00053D74">
        <w:t xml:space="preserve"> </w:t>
      </w:r>
    </w:p>
    <w:p w14:paraId="2812563B" w14:textId="1534894C" w:rsidR="001F40B4" w:rsidRPr="00053D74" w:rsidRDefault="001F40B4" w:rsidP="00053D74">
      <w:pPr>
        <w:pStyle w:val="Bullets"/>
        <w:numPr>
          <w:ilvl w:val="0"/>
          <w:numId w:val="0"/>
        </w:numPr>
        <w:spacing w:after="0" w:line="480" w:lineRule="auto"/>
        <w:ind w:left="360"/>
        <w:rPr>
          <w:kern w:val="16"/>
          <w:szCs w:val="22"/>
        </w:rPr>
      </w:pPr>
      <w:r w:rsidRPr="001F40B4">
        <w:t>performed.</w:t>
      </w:r>
    </w:p>
    <w:p w14:paraId="1760AC17" w14:textId="379C12AF" w:rsidR="001F40B4" w:rsidRDefault="001F40B4" w:rsidP="00053D74">
      <w:pPr>
        <w:pStyle w:val="Bullets"/>
        <w:spacing w:after="0" w:line="480" w:lineRule="auto"/>
        <w:rPr>
          <w:kern w:val="16"/>
          <w:szCs w:val="22"/>
        </w:rPr>
      </w:pPr>
      <w:r w:rsidRPr="001F40B4">
        <w:t xml:space="preserve">The final product can translate a total of 100 gestures. </w:t>
      </w:r>
    </w:p>
    <w:p w14:paraId="483BD064" w14:textId="77777777" w:rsidR="001F40B4" w:rsidRDefault="001F40B4" w:rsidP="00053D74">
      <w:pPr>
        <w:pStyle w:val="Bullets"/>
        <w:spacing w:after="0" w:line="480" w:lineRule="auto"/>
      </w:pPr>
      <w:r w:rsidRPr="001F40B4">
        <w:t xml:space="preserve">The final product can differentiate between gestures with an accuracy of 70-90 percent. </w:t>
      </w:r>
    </w:p>
    <w:p w14:paraId="3D022C0C" w14:textId="39B65F93" w:rsidR="001F40B4" w:rsidRDefault="001F40B4" w:rsidP="00053D74">
      <w:pPr>
        <w:pStyle w:val="Bullets"/>
        <w:spacing w:after="0" w:line="480" w:lineRule="auto"/>
      </w:pPr>
      <w:r w:rsidRPr="001F40B4">
        <w:t>The final product will have gesture-to-speech and speech-to-text capabilities.</w:t>
      </w:r>
    </w:p>
    <w:p w14:paraId="247D5CAD" w14:textId="423ACC13" w:rsidR="001F40B4" w:rsidRDefault="001F40B4" w:rsidP="00053D74">
      <w:pPr>
        <w:pStyle w:val="Bullets"/>
        <w:spacing w:after="0" w:line="480" w:lineRule="auto"/>
      </w:pPr>
      <w:r w:rsidRPr="001F40B4">
        <w:t>The final product will have an LCD to display speech-to-text outputs.</w:t>
      </w:r>
    </w:p>
    <w:p w14:paraId="6D881939" w14:textId="0CDEB33E" w:rsidR="00121A1D" w:rsidRPr="001F40B4" w:rsidRDefault="00121A1D" w:rsidP="001F40B4">
      <w:pPr>
        <w:pStyle w:val="Bullets"/>
        <w:numPr>
          <w:ilvl w:val="0"/>
          <w:numId w:val="0"/>
        </w:numPr>
        <w:ind w:left="360"/>
        <w:rPr>
          <w:kern w:val="16"/>
          <w:szCs w:val="22"/>
        </w:rPr>
      </w:pPr>
      <w:r>
        <w:br w:type="page"/>
      </w:r>
    </w:p>
    <w:p w14:paraId="3CC6059A" w14:textId="58BEB6D4" w:rsidR="00407596" w:rsidRPr="00407596" w:rsidRDefault="00407596" w:rsidP="007D0CE9">
      <w:pPr>
        <w:pStyle w:val="Heading2"/>
        <w:spacing w:line="480" w:lineRule="auto"/>
      </w:pPr>
      <w:bookmarkStart w:id="9" w:name="_Toc27252658"/>
      <w:r w:rsidRPr="00407596">
        <w:rPr>
          <w:rFonts w:hint="eastAsia"/>
        </w:rPr>
        <w:lastRenderedPageBreak/>
        <w:t>Design Constraints</w:t>
      </w:r>
      <w:bookmarkEnd w:id="9"/>
    </w:p>
    <w:p w14:paraId="1DBA87F5" w14:textId="1194B268" w:rsidR="00090E3C" w:rsidRDefault="00090E3C" w:rsidP="00934C1E">
      <w:pPr>
        <w:pStyle w:val="AllText"/>
      </w:pPr>
      <w:r>
        <w:tab/>
      </w:r>
      <w:r w:rsidR="00016D16">
        <w:t>Although design constraints are few</w:t>
      </w:r>
      <w:r>
        <w:t xml:space="preserve"> in number</w:t>
      </w:r>
      <w:r w:rsidR="00DC4083">
        <w:t xml:space="preserve"> due to the </w:t>
      </w:r>
      <w:r w:rsidR="00960FAC">
        <w:t>“</w:t>
      </w:r>
      <w:r>
        <w:t>hands-off</w:t>
      </w:r>
      <w:r w:rsidR="00960FAC">
        <w:t>”</w:t>
      </w:r>
      <w:r>
        <w:t xml:space="preserve"> </w:t>
      </w:r>
      <w:r w:rsidR="00DC4083">
        <w:t>nature of an AI project</w:t>
      </w:r>
      <w:r w:rsidR="007F1B1A">
        <w:t>,</w:t>
      </w:r>
      <w:r>
        <w:t xml:space="preserve"> undoubtedly, they do exist. </w:t>
      </w:r>
      <w:r w:rsidR="00DC370B">
        <w:t xml:space="preserve">One constraint </w:t>
      </w:r>
      <w:r w:rsidR="002B547A">
        <w:t>lies in the ASL language itself</w:t>
      </w:r>
      <w:r w:rsidR="00FC53FA">
        <w:t xml:space="preserve">, while others </w:t>
      </w:r>
      <w:r w:rsidR="004C35EB">
        <w:t>in hardware</w:t>
      </w:r>
      <w:r w:rsidR="00F33FDA">
        <w:t xml:space="preserve"> and cost</w:t>
      </w:r>
      <w:r w:rsidR="00BC2428">
        <w:t>.</w:t>
      </w:r>
      <w:r w:rsidR="00F33FDA">
        <w:t xml:space="preserve"> </w:t>
      </w:r>
      <w:r w:rsidR="00BC2428">
        <w:t xml:space="preserve"> </w:t>
      </w:r>
      <w:r w:rsidR="008B2BD1">
        <w:t xml:space="preserve"> </w:t>
      </w:r>
    </w:p>
    <w:p w14:paraId="502D5A10" w14:textId="321D3E24" w:rsidR="005801F9" w:rsidRDefault="006A39ED" w:rsidP="00097029">
      <w:pPr>
        <w:pStyle w:val="Bullets"/>
        <w:spacing w:line="480" w:lineRule="auto"/>
      </w:pPr>
      <w:r>
        <w:t xml:space="preserve">Some gestures are not </w:t>
      </w:r>
      <w:r w:rsidR="00B52139">
        <w:t>arm</w:t>
      </w:r>
      <w:r>
        <w:t>-based</w:t>
      </w:r>
      <w:r w:rsidR="003209B3">
        <w:t xml:space="preserve"> or hand-based</w:t>
      </w:r>
      <w:r w:rsidR="00320583">
        <w:t xml:space="preserve">, which means that they </w:t>
      </w:r>
      <w:r>
        <w:t xml:space="preserve">cannot be measured by </w:t>
      </w:r>
      <w:r w:rsidR="001E54DC">
        <w:t>muscle sensors</w:t>
      </w:r>
      <w:r w:rsidR="00EE396F">
        <w:t xml:space="preserve">. </w:t>
      </w:r>
      <w:r w:rsidR="00BA3016">
        <w:t xml:space="preserve">In ASL, </w:t>
      </w:r>
      <w:r w:rsidR="00E616D0">
        <w:t xml:space="preserve">pronouns such as “he,” “she,” or “they” </w:t>
      </w:r>
      <w:r w:rsidR="006A12C6">
        <w:t>are expressed through a singular gesture</w:t>
      </w:r>
      <w:r w:rsidR="00015727">
        <w:t xml:space="preserve">: pointing a finger. </w:t>
      </w:r>
      <w:r w:rsidR="004F067F">
        <w:t xml:space="preserve">With the current setup of sensors, there is no </w:t>
      </w:r>
      <w:r w:rsidR="005E027F">
        <w:t xml:space="preserve">way to </w:t>
      </w:r>
      <w:r w:rsidR="005801F9">
        <w:t>determine</w:t>
      </w:r>
      <w:r w:rsidR="005E027F">
        <w:t xml:space="preserve"> </w:t>
      </w:r>
      <w:r w:rsidR="00882000">
        <w:t>if a gesture</w:t>
      </w:r>
      <w:r w:rsidR="00026278">
        <w:t xml:space="preserve"> meant for a pronoun is referring to</w:t>
      </w:r>
      <w:r w:rsidR="00A45939">
        <w:t xml:space="preserve"> a</w:t>
      </w:r>
      <w:r w:rsidR="00026278">
        <w:t xml:space="preserve"> “he,” “she,” or “they.”</w:t>
      </w:r>
      <w:r w:rsidR="00631DAA">
        <w:t xml:space="preserve"> </w:t>
      </w:r>
    </w:p>
    <w:p w14:paraId="3E8B01AF" w14:textId="20C78518" w:rsidR="006A39ED" w:rsidRDefault="00053D74" w:rsidP="00097029">
      <w:pPr>
        <w:pStyle w:val="Bullets"/>
        <w:spacing w:line="480" w:lineRule="auto"/>
      </w:pPr>
      <w:r>
        <w:t>Since most resources for the project are located on the cloud, c</w:t>
      </w:r>
      <w:r w:rsidR="00B8681C">
        <w:t xml:space="preserve">onnection to the Internet is required for </w:t>
      </w:r>
      <w:r>
        <w:t xml:space="preserve">operation. </w:t>
      </w:r>
      <w:r w:rsidR="00B8681C">
        <w:t xml:space="preserve"> </w:t>
      </w:r>
    </w:p>
    <w:p w14:paraId="7B9AFC43" w14:textId="2B896283" w:rsidR="006A39ED" w:rsidRPr="00407596" w:rsidRDefault="00537C4E" w:rsidP="00097029">
      <w:pPr>
        <w:pStyle w:val="Bullets"/>
        <w:spacing w:line="480" w:lineRule="auto"/>
      </w:pPr>
      <w:r>
        <w:t>Regarding expenses, the project will cost $300 in total</w:t>
      </w:r>
      <w:r w:rsidR="003B0ED6">
        <w:t xml:space="preserve">. </w:t>
      </w:r>
    </w:p>
    <w:p w14:paraId="4C666811" w14:textId="77777777" w:rsidR="006E707A" w:rsidRDefault="006E707A" w:rsidP="00097029">
      <w:pPr>
        <w:spacing w:line="480" w:lineRule="auto"/>
        <w:jc w:val="left"/>
        <w:rPr>
          <w:b/>
          <w:iCs/>
          <w:noProof/>
          <w:sz w:val="24"/>
        </w:rPr>
      </w:pPr>
      <w:r>
        <w:br w:type="page"/>
      </w:r>
    </w:p>
    <w:p w14:paraId="2F829746" w14:textId="57F1CFD8" w:rsidR="00407596" w:rsidRPr="00407596" w:rsidRDefault="00407596" w:rsidP="007D0CE9">
      <w:pPr>
        <w:pStyle w:val="Heading2"/>
        <w:spacing w:line="480" w:lineRule="auto"/>
      </w:pPr>
      <w:bookmarkStart w:id="10" w:name="_Toc27252659"/>
      <w:r w:rsidRPr="00407596">
        <w:rPr>
          <w:rFonts w:hint="eastAsia"/>
        </w:rPr>
        <w:lastRenderedPageBreak/>
        <w:t>Design Method</w:t>
      </w:r>
      <w:bookmarkEnd w:id="10"/>
    </w:p>
    <w:p w14:paraId="2C950809" w14:textId="09FD55D3" w:rsidR="002639F5" w:rsidRDefault="00501C6F" w:rsidP="00934C1E">
      <w:pPr>
        <w:pStyle w:val="AllText"/>
      </w:pPr>
      <w:r>
        <w:tab/>
      </w:r>
      <w:r w:rsidR="006D65F8">
        <w:t>It should be noted that t</w:t>
      </w:r>
      <w:r w:rsidR="005205C9">
        <w:t xml:space="preserve">he classification </w:t>
      </w:r>
      <w:r w:rsidR="006D65F8">
        <w:t xml:space="preserve">process hinges upon not only the accuracy of </w:t>
      </w:r>
      <w:r w:rsidR="00A25B42">
        <w:t>the</w:t>
      </w:r>
      <w:r w:rsidR="002B2D5E">
        <w:t xml:space="preserve"> </w:t>
      </w:r>
      <w:r w:rsidR="006D65F8">
        <w:t>neural network (AI), but also the reliability of the data that is being used to train it.</w:t>
      </w:r>
      <w:r w:rsidR="002F6C1A">
        <w:t xml:space="preserve"> </w:t>
      </w:r>
      <w:r w:rsidR="004232FE">
        <w:t>This data originates from the sensors</w:t>
      </w:r>
      <w:r w:rsidR="00D738E1">
        <w:t>, and t</w:t>
      </w:r>
      <w:r w:rsidR="004232FE">
        <w:t xml:space="preserve">he particular brand of sensors that will </w:t>
      </w:r>
      <w:r w:rsidR="00D738E1">
        <w:t xml:space="preserve">be implemented is the </w:t>
      </w:r>
      <w:proofErr w:type="spellStart"/>
      <w:r w:rsidR="00D738E1">
        <w:t>MyoWare</w:t>
      </w:r>
      <w:proofErr w:type="spellEnd"/>
      <w:r w:rsidR="00D738E1">
        <w:t xml:space="preserve"> Muscle Sensor developed by Advancer Technologies. </w:t>
      </w:r>
      <w:r w:rsidR="001B7059">
        <w:t>The definition of “reliable data” changes from project to project</w:t>
      </w:r>
      <w:r w:rsidR="00CA3CAD">
        <w:t xml:space="preserve">. In the case of Sign AI, however, </w:t>
      </w:r>
      <w:r w:rsidR="00803BBE">
        <w:t>it is</w:t>
      </w:r>
      <w:r w:rsidR="00CA3CAD">
        <w:t xml:space="preserve"> data tha</w:t>
      </w:r>
      <w:r w:rsidR="00591658">
        <w:t xml:space="preserve">t can </w:t>
      </w:r>
      <w:r w:rsidR="00CA3CAD">
        <w:t>capture</w:t>
      </w:r>
      <w:r w:rsidR="009450BD">
        <w:t xml:space="preserve"> via EMG measurements</w:t>
      </w:r>
      <w:r w:rsidR="00CA3CAD">
        <w:t xml:space="preserve"> </w:t>
      </w:r>
      <w:r w:rsidR="00D42AE3">
        <w:t xml:space="preserve">the </w:t>
      </w:r>
      <w:r w:rsidR="00FE621E">
        <w:t>disparate</w:t>
      </w:r>
      <w:r w:rsidR="00A034CF">
        <w:t xml:space="preserve"> characteristics of </w:t>
      </w:r>
      <w:r w:rsidR="003B6BF5">
        <w:t>each gesture</w:t>
      </w:r>
      <w:r w:rsidR="009450BD">
        <w:t xml:space="preserve">. </w:t>
      </w:r>
      <w:r w:rsidR="003B6BF5">
        <w:t xml:space="preserve"> </w:t>
      </w:r>
    </w:p>
    <w:p w14:paraId="5A4D07DE" w14:textId="5451F75A" w:rsidR="00512BBB" w:rsidRDefault="00501C6F" w:rsidP="00934C1E">
      <w:pPr>
        <w:pStyle w:val="AllText"/>
      </w:pPr>
      <w:r>
        <w:tab/>
      </w:r>
      <w:r w:rsidR="001A1652">
        <w:t>Naturally, in a project that is wholly dependent on data, the first step is to collect it. Then comes the pre-processing stage</w:t>
      </w:r>
      <w:r w:rsidR="00EA665C">
        <w:t>,</w:t>
      </w:r>
      <w:r w:rsidR="001A1652">
        <w:t xml:space="preserve"> where EMG data is formatted in a way that can be passed on to a neural network for training. </w:t>
      </w:r>
      <w:r w:rsidR="00EA665C">
        <w:t xml:space="preserve">Data collection is expected to be </w:t>
      </w:r>
      <w:r w:rsidR="0000598C">
        <w:t xml:space="preserve">a major </w:t>
      </w:r>
      <w:r w:rsidR="00EA665C">
        <w:t xml:space="preserve">bottleneck </w:t>
      </w:r>
      <w:r w:rsidR="0000598C">
        <w:t>in the development of Sign AI</w:t>
      </w:r>
      <w:r w:rsidR="00EA665C">
        <w:t>, as it i</w:t>
      </w:r>
      <w:r w:rsidR="0000598C">
        <w:t>s</w:t>
      </w:r>
      <w:r w:rsidR="00EA665C">
        <w:t xml:space="preserve"> a time-consuming endeavor</w:t>
      </w:r>
      <w:r w:rsidR="0000598C">
        <w:t xml:space="preserve">. </w:t>
      </w:r>
      <w:r w:rsidR="007F2229">
        <w:t>Not to mention, t</w:t>
      </w:r>
      <w:r w:rsidR="001F209B">
        <w:t xml:space="preserve">he tasks of collecting data and training the neural network cannot be pipelined because the neural network takes in the collected data as an input. </w:t>
      </w:r>
      <w:r w:rsidR="007F2229">
        <w:t xml:space="preserve">As a solution, pseudo-data will be randomly generated in place of real sensor data. </w:t>
      </w:r>
    </w:p>
    <w:p w14:paraId="4A75CEE4" w14:textId="678B1CEC" w:rsidR="007F2229" w:rsidRDefault="00501C6F" w:rsidP="00934C1E">
      <w:pPr>
        <w:pStyle w:val="AllText"/>
      </w:pPr>
      <w:r>
        <w:tab/>
      </w:r>
      <w:r w:rsidR="007F2229">
        <w:t xml:space="preserve">Before the pseudo-data is generated, however, a plan has to be drafted relating to how it will be implemented into the project. </w:t>
      </w:r>
      <w:r w:rsidR="00914132">
        <w:t>To recap, t</w:t>
      </w:r>
      <w:r w:rsidR="00A8438C">
        <w:t xml:space="preserve">he end goal is to develop </w:t>
      </w:r>
      <w:r w:rsidR="000C4E38">
        <w:t>a</w:t>
      </w:r>
      <w:r w:rsidR="00A8438C">
        <w:t xml:space="preserve"> neural network that can differentiate between various types of</w:t>
      </w:r>
      <w:r w:rsidR="00D038CD">
        <w:t xml:space="preserve"> sensor</w:t>
      </w:r>
      <w:r w:rsidR="00A8438C">
        <w:t xml:space="preserve"> data. </w:t>
      </w:r>
      <w:r w:rsidR="000C4E38">
        <w:t xml:space="preserve">Considering this, the pseudo-data must represent a wide range of data. One idea was to plot </w:t>
      </w:r>
      <w:r w:rsidR="006D54CB">
        <w:t xml:space="preserve">a </w:t>
      </w:r>
      <w:r w:rsidR="000C4E38">
        <w:t>sample of points on an x-y graph, with each bounded by a pre-determined y-limit. First, the graphs will be generated</w:t>
      </w:r>
      <w:r w:rsidR="004A6FFA">
        <w:t xml:space="preserve"> by a script</w:t>
      </w:r>
      <w:r w:rsidR="00B53792">
        <w:t xml:space="preserve">; </w:t>
      </w:r>
      <w:r w:rsidR="004A6FFA">
        <w:t>then</w:t>
      </w:r>
      <w:r w:rsidR="00B53792">
        <w:t>, they</w:t>
      </w:r>
      <w:r w:rsidR="002557CE">
        <w:t xml:space="preserve"> will be</w:t>
      </w:r>
      <w:r w:rsidR="000C4E38">
        <w:t xml:space="preserve"> formatted accordingly for use of the neural network. </w:t>
      </w:r>
      <w:r w:rsidR="00A90D7D">
        <w:t xml:space="preserve">These procedures encompass the second step. </w:t>
      </w:r>
    </w:p>
    <w:p w14:paraId="72E79913" w14:textId="77777777" w:rsidR="00767E2A" w:rsidRDefault="00767E2A">
      <w:pPr>
        <w:jc w:val="left"/>
        <w:rPr>
          <w:kern w:val="16"/>
          <w:sz w:val="24"/>
          <w:szCs w:val="22"/>
        </w:rPr>
      </w:pPr>
      <w:r>
        <w:br w:type="page"/>
      </w:r>
    </w:p>
    <w:p w14:paraId="44876453" w14:textId="761326D3" w:rsidR="00EC2F7D" w:rsidRDefault="00570069" w:rsidP="00934C1E">
      <w:pPr>
        <w:pStyle w:val="AllText"/>
      </w:pPr>
      <w:r>
        <w:lastRenderedPageBreak/>
        <w:tab/>
      </w:r>
      <w:r w:rsidR="00910685">
        <w:t xml:space="preserve">The third step would be the design of the neural network itself. Architectures for neural networks are </w:t>
      </w:r>
      <w:r w:rsidR="00304494">
        <w:t>plenty</w:t>
      </w:r>
      <w:r w:rsidR="00926A49">
        <w:t>,</w:t>
      </w:r>
      <w:r w:rsidR="00304494">
        <w:t xml:space="preserve"> and some </w:t>
      </w:r>
      <w:r w:rsidR="00926A49">
        <w:t xml:space="preserve">even </w:t>
      </w:r>
      <w:r w:rsidR="00304494">
        <w:t xml:space="preserve">specialize in solving niche problems. </w:t>
      </w:r>
      <w:r w:rsidR="007F27E2">
        <w:t xml:space="preserve">For example, there exists the recurrent neural network (or RNN, for short) which is used for pattern recognition is text and speech. </w:t>
      </w:r>
      <w:r w:rsidR="00BE23ED">
        <w:t xml:space="preserve">When it comes to image processing, the </w:t>
      </w:r>
      <w:proofErr w:type="spellStart"/>
      <w:r w:rsidR="00BE23ED">
        <w:t>ConvNet</w:t>
      </w:r>
      <w:proofErr w:type="spellEnd"/>
      <w:r w:rsidR="00BE23ED">
        <w:t xml:space="preserve"> (or convolutional </w:t>
      </w:r>
      <w:r w:rsidR="00D10A12">
        <w:t xml:space="preserve">neural </w:t>
      </w:r>
      <w:r w:rsidR="00BE23ED">
        <w:t xml:space="preserve">network) was developed to fulfill the need. </w:t>
      </w:r>
      <w:r w:rsidR="00767E2A">
        <w:t xml:space="preserve">Due to its universal application in the realm of image processing, the </w:t>
      </w:r>
      <w:r w:rsidR="00722D55">
        <w:t xml:space="preserve">standard </w:t>
      </w:r>
      <w:proofErr w:type="spellStart"/>
      <w:r w:rsidR="00767E2A">
        <w:t>ConvNet</w:t>
      </w:r>
      <w:proofErr w:type="spellEnd"/>
      <w:r w:rsidR="00767E2A">
        <w:t xml:space="preserve"> design </w:t>
      </w:r>
      <w:r w:rsidR="00722D55">
        <w:t xml:space="preserve">(found on the TensorFlow website) </w:t>
      </w:r>
      <w:r w:rsidR="00767E2A">
        <w:t>will be used as a base by the Sign AI</w:t>
      </w:r>
      <w:r w:rsidR="0064673F">
        <w:t xml:space="preserve">. Justifications on </w:t>
      </w:r>
      <w:r>
        <w:t xml:space="preserve">why a </w:t>
      </w:r>
      <w:proofErr w:type="spellStart"/>
      <w:r>
        <w:t>ConvNet</w:t>
      </w:r>
      <w:proofErr w:type="spellEnd"/>
      <w:r>
        <w:t xml:space="preserve"> is being used</w:t>
      </w:r>
      <w:r w:rsidR="0064673F">
        <w:t xml:space="preserve"> can be found in the implementation plan</w:t>
      </w:r>
      <w:r w:rsidR="00767E2A">
        <w:t>.</w:t>
      </w:r>
      <w:r w:rsidR="006C6BC9">
        <w:t xml:space="preserve"> </w:t>
      </w:r>
      <w:r w:rsidR="00EC2F7D">
        <w:t xml:space="preserve">Following the third step is the fourth, which is exporting the finalized neural network on a </w:t>
      </w:r>
      <w:r w:rsidR="00B25BB0">
        <w:t>Raspberry Pi</w:t>
      </w:r>
      <w:r w:rsidR="00EC2F7D">
        <w:t xml:space="preserve"> and </w:t>
      </w:r>
      <w:r w:rsidR="00EB680C">
        <w:t>assembling</w:t>
      </w:r>
      <w:r w:rsidR="00EC2F7D">
        <w:t xml:space="preserve"> the necessary hardware for the </w:t>
      </w:r>
      <w:r w:rsidR="00B27232">
        <w:t>gesture</w:t>
      </w:r>
      <w:r w:rsidR="00EC2F7D">
        <w:t xml:space="preserve">-to-speech and speech-to-text functionalities. </w:t>
      </w:r>
    </w:p>
    <w:p w14:paraId="7FF77D88" w14:textId="5497D53F" w:rsidR="006C1FDE" w:rsidRDefault="006C1FDE" w:rsidP="007D0CE9">
      <w:pPr>
        <w:spacing w:line="480" w:lineRule="auto"/>
      </w:pPr>
    </w:p>
    <w:p w14:paraId="179224AB" w14:textId="77777777" w:rsidR="00407596" w:rsidRPr="00407596" w:rsidRDefault="00407596" w:rsidP="00934C1E">
      <w:pPr>
        <w:pStyle w:val="AllText"/>
      </w:pPr>
    </w:p>
    <w:p w14:paraId="5C95662C" w14:textId="77777777" w:rsidR="00A74C39" w:rsidRPr="00407596" w:rsidRDefault="00A74C39" w:rsidP="007D0CE9">
      <w:pPr>
        <w:pStyle w:val="FigureCap"/>
        <w:spacing w:after="0" w:line="480" w:lineRule="auto"/>
        <w:rPr>
          <w:sz w:val="28"/>
        </w:rPr>
      </w:pPr>
      <w:r w:rsidRPr="00407596">
        <w:br w:type="page"/>
      </w:r>
    </w:p>
    <w:p w14:paraId="6A7D8CB5" w14:textId="7DAD6C79" w:rsidR="00A52E41" w:rsidRPr="00407596" w:rsidRDefault="00AB031C" w:rsidP="007D0CE9">
      <w:pPr>
        <w:pStyle w:val="Head1"/>
        <w:spacing w:before="0" w:after="0" w:line="480" w:lineRule="auto"/>
      </w:pPr>
      <w:bookmarkStart w:id="11" w:name="_Toc27252660"/>
      <w:r w:rsidRPr="00407596">
        <w:rPr>
          <w:rFonts w:hint="eastAsia"/>
        </w:rPr>
        <w:lastRenderedPageBreak/>
        <w:t>Project Description</w:t>
      </w:r>
      <w:bookmarkEnd w:id="11"/>
    </w:p>
    <w:p w14:paraId="2E78D5BD" w14:textId="2935418A" w:rsidR="00AB031C" w:rsidRPr="00407596" w:rsidRDefault="00AB031C" w:rsidP="007D0CE9">
      <w:pPr>
        <w:pStyle w:val="Heading2"/>
        <w:spacing w:line="480" w:lineRule="auto"/>
      </w:pPr>
      <w:bookmarkStart w:id="12" w:name="_Toc27252661"/>
      <w:r w:rsidRPr="00407596">
        <w:rPr>
          <w:rFonts w:hint="eastAsia"/>
        </w:rPr>
        <w:t>System Description</w:t>
      </w:r>
      <w:bookmarkEnd w:id="12"/>
    </w:p>
    <w:p w14:paraId="6CAC75AB" w14:textId="71230737" w:rsidR="003D6B7B" w:rsidRPr="00407596" w:rsidRDefault="00094009" w:rsidP="00934C1E">
      <w:pPr>
        <w:pStyle w:val="AllText"/>
      </w:pPr>
      <w:r>
        <w:tab/>
        <w:t xml:space="preserve">The system has 3 main parts: the neural network, the sensors, and the communication features. </w:t>
      </w:r>
      <w:r w:rsidR="005A2CA4">
        <w:t xml:space="preserve">The neural network is the crux of the system, as it is for all intents and purposes the translator itself. Working in tandem with the neural network is the sensors, which feed data to it. This data is processed by the neural network to determine which gesture is being performed by the user. Lastly, there are the communication features in the form of gesture-to-speech and speech-to-text. As stated before, the Sign AI seeks to provide deaf users with the capability to speak as well as be spoken to. This means that the Sign AI must not only translate the gestures, but also develop a method of allowing deaf user to understand spoken word; one way this can be done is through a speech-to-text functionality.  </w:t>
      </w:r>
    </w:p>
    <w:p w14:paraId="2F2B224C" w14:textId="374C4F5E" w:rsidR="00AB031C" w:rsidRPr="00407596" w:rsidRDefault="00AB031C" w:rsidP="007D0CE9">
      <w:pPr>
        <w:pStyle w:val="Heading2"/>
        <w:spacing w:line="480" w:lineRule="auto"/>
      </w:pPr>
      <w:bookmarkStart w:id="13" w:name="_Toc27252662"/>
      <w:r w:rsidRPr="00407596">
        <w:rPr>
          <w:rFonts w:hint="eastAsia"/>
        </w:rPr>
        <w:t>System Diagram</w:t>
      </w:r>
      <w:bookmarkEnd w:id="13"/>
    </w:p>
    <w:p w14:paraId="7A56CCDB" w14:textId="683834D5" w:rsidR="008A2E2B" w:rsidRPr="00407596" w:rsidRDefault="00466128" w:rsidP="00934C1E">
      <w:pPr>
        <w:pStyle w:val="AllText"/>
      </w:pPr>
      <w:r>
        <w:t xml:space="preserve">The system diagram is displayed in Figure </w:t>
      </w:r>
      <w:r w:rsidR="00BC535A">
        <w:t>2</w:t>
      </w:r>
      <w:r>
        <w:t xml:space="preserve">. </w:t>
      </w:r>
      <w:r w:rsidR="00197410">
        <w:t>To begin</w:t>
      </w:r>
      <w:r>
        <w:t xml:space="preserve">, </w:t>
      </w:r>
      <w:r w:rsidR="00E561C5">
        <w:t xml:space="preserve">the </w:t>
      </w:r>
      <w:r>
        <w:t>elements underneath the Raspberry Pi are</w:t>
      </w:r>
      <w:r w:rsidR="00BC535A">
        <w:t xml:space="preserve"> the</w:t>
      </w:r>
      <w:r>
        <w:t xml:space="preserve"> software</w:t>
      </w:r>
      <w:r w:rsidR="0053555C">
        <w:t xml:space="preserve"> programs</w:t>
      </w:r>
      <w:r>
        <w:t xml:space="preserve"> installed on it. </w:t>
      </w:r>
      <w:r w:rsidR="001D6C86">
        <w:t>The h</w:t>
      </w:r>
      <w:r w:rsidR="00E561C5">
        <w:t>ardware</w:t>
      </w:r>
      <w:r w:rsidR="001D6C86">
        <w:t xml:space="preserve"> elements</w:t>
      </w:r>
      <w:r w:rsidR="00E561C5">
        <w:t xml:space="preserve"> on the left (</w:t>
      </w:r>
      <w:r w:rsidR="00C955BF">
        <w:t xml:space="preserve">i.e. </w:t>
      </w:r>
      <w:r w:rsidR="00E561C5">
        <w:t xml:space="preserve">the microphone and the sensors) provide the Raspberry Pi with inputs, while </w:t>
      </w:r>
      <w:r w:rsidR="001D6C86">
        <w:t xml:space="preserve">the </w:t>
      </w:r>
      <w:r w:rsidR="00E561C5">
        <w:t xml:space="preserve">hardware </w:t>
      </w:r>
      <w:r w:rsidR="001D6C86">
        <w:t xml:space="preserve">elements </w:t>
      </w:r>
      <w:r w:rsidR="00E561C5">
        <w:t>on the right (</w:t>
      </w:r>
      <w:r w:rsidR="00C955BF">
        <w:t>i.e.</w:t>
      </w:r>
      <w:r w:rsidR="00E561C5">
        <w:t xml:space="preserve"> the speaker and LCD display) actualize </w:t>
      </w:r>
      <w:r w:rsidR="00954C5A">
        <w:t xml:space="preserve">the </w:t>
      </w:r>
      <w:r w:rsidR="00E561C5">
        <w:t xml:space="preserve">outputs. </w:t>
      </w:r>
    </w:p>
    <w:p w14:paraId="6EFDD841" w14:textId="5DA01063" w:rsidR="003D6B7B" w:rsidRPr="00407596" w:rsidRDefault="00466128" w:rsidP="007D0CE9">
      <w:pPr>
        <w:pStyle w:val="AllFigures"/>
        <w:spacing w:before="0" w:after="0" w:line="480" w:lineRule="auto"/>
      </w:pPr>
      <w:r>
        <w:lastRenderedPageBreak/>
        <w:drawing>
          <wp:inline distT="0" distB="0" distL="0" distR="0" wp14:anchorId="55ACD7E8" wp14:editId="3F4360F1">
            <wp:extent cx="6341110" cy="26544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7634" cy="2678156"/>
                    </a:xfrm>
                    <a:prstGeom prst="rect">
                      <a:avLst/>
                    </a:prstGeom>
                    <a:noFill/>
                  </pic:spPr>
                </pic:pic>
              </a:graphicData>
            </a:graphic>
          </wp:inline>
        </w:drawing>
      </w:r>
    </w:p>
    <w:p w14:paraId="1B5E28A1" w14:textId="315A0991" w:rsidR="003D6B7B" w:rsidRPr="00407596" w:rsidRDefault="00BC535A" w:rsidP="007D0CE9">
      <w:pPr>
        <w:pStyle w:val="FigureCap"/>
        <w:spacing w:after="0" w:line="480" w:lineRule="auto"/>
      </w:pPr>
      <w:bookmarkStart w:id="14" w:name="_Ref399936040"/>
      <w:r>
        <w:t>The s</w:t>
      </w:r>
      <w:r w:rsidR="003D6B7B" w:rsidRPr="00407596">
        <w:rPr>
          <w:rFonts w:hint="eastAsia"/>
        </w:rPr>
        <w:t xml:space="preserve">ystem </w:t>
      </w:r>
      <w:r>
        <w:t>d</w:t>
      </w:r>
      <w:r w:rsidR="003D6B7B" w:rsidRPr="00407596">
        <w:rPr>
          <w:rFonts w:hint="eastAsia"/>
        </w:rPr>
        <w:t>iagram</w:t>
      </w:r>
      <w:bookmarkEnd w:id="14"/>
    </w:p>
    <w:p w14:paraId="06497B70" w14:textId="278D145C" w:rsidR="00AB031C" w:rsidRPr="00407596" w:rsidRDefault="00AB031C" w:rsidP="007D0CE9">
      <w:pPr>
        <w:pStyle w:val="Heading2"/>
        <w:spacing w:line="480" w:lineRule="auto"/>
      </w:pPr>
      <w:bookmarkStart w:id="15" w:name="_Toc27252663"/>
      <w:r w:rsidRPr="00407596">
        <w:rPr>
          <w:rFonts w:hint="eastAsia"/>
        </w:rPr>
        <w:t>System Functions</w:t>
      </w:r>
      <w:bookmarkEnd w:id="15"/>
    </w:p>
    <w:p w14:paraId="268F0B77" w14:textId="22E8E1E8" w:rsidR="00614924" w:rsidRDefault="00C02FEF" w:rsidP="00934C1E">
      <w:pPr>
        <w:pStyle w:val="AllText"/>
      </w:pPr>
      <w:r>
        <w:tab/>
      </w:r>
      <w:r w:rsidR="00F64735">
        <w:t xml:space="preserve">The system diagram can be decomposed into 3 separate sub-systems: the sensor-to-Pi subsystem, mic-to-display subsystem, and AI-to-speaker subsystem. Each subsystem, when put together, is responsible for facilitating the flow of data throughout the overall system. </w:t>
      </w:r>
      <w:r w:rsidR="008F4C2C">
        <w:t xml:space="preserve">The sub-systems are explained in more detail in the coming pages. </w:t>
      </w:r>
    </w:p>
    <w:p w14:paraId="14297D3A" w14:textId="77777777" w:rsidR="00614924" w:rsidRDefault="00614924">
      <w:pPr>
        <w:jc w:val="left"/>
        <w:rPr>
          <w:kern w:val="16"/>
          <w:sz w:val="24"/>
          <w:szCs w:val="22"/>
        </w:rPr>
      </w:pPr>
      <w:r>
        <w:br w:type="page"/>
      </w:r>
    </w:p>
    <w:p w14:paraId="1F1699CC" w14:textId="7EC71C4A" w:rsidR="00614924" w:rsidRDefault="00C02FEF" w:rsidP="00934C1E">
      <w:pPr>
        <w:pStyle w:val="AllText"/>
      </w:pPr>
      <w:r>
        <w:lastRenderedPageBreak/>
        <w:tab/>
      </w:r>
      <w:r w:rsidR="00FC0E14">
        <w:t xml:space="preserve">Unlike the Arduino, the Raspberry Pi 3 does not have an innate method of processing analog signals. In fact, it does not even have analog pins; every pin on a Raspberry Pi is for digital information. Therefore, an ADC converter is required to connect data coming from the </w:t>
      </w:r>
      <w:proofErr w:type="spellStart"/>
      <w:r w:rsidR="00FC0E14">
        <w:t>MyoWare</w:t>
      </w:r>
      <w:proofErr w:type="spellEnd"/>
      <w:r w:rsidR="00FC0E14">
        <w:t xml:space="preserve"> muscle sensor</w:t>
      </w:r>
      <w:r w:rsidR="000A2B4F">
        <w:t>s</w:t>
      </w:r>
      <w:r w:rsidR="00FC0E14">
        <w:t xml:space="preserve"> to the Raspberry Pi. </w:t>
      </w:r>
      <w:r w:rsidR="00AC4C51">
        <w:t>Obviously,</w:t>
      </w:r>
      <w:r w:rsidR="002860C0">
        <w:t xml:space="preserve"> some data will be lost when the analog-to-digital conversion is performed. </w:t>
      </w:r>
      <w:r w:rsidR="00AC4C51">
        <w:t xml:space="preserve">However, this is a necessary evil due to the </w:t>
      </w:r>
      <w:r w:rsidR="00830176">
        <w:t>limitations</w:t>
      </w:r>
      <w:r w:rsidR="00AC4C51">
        <w:t xml:space="preserve"> of the Raspberry Pi</w:t>
      </w:r>
      <w:r w:rsidR="00830176">
        <w:t>.</w:t>
      </w:r>
      <w:r w:rsidR="00AC4C51">
        <w:t xml:space="preserve"> </w:t>
      </w:r>
    </w:p>
    <w:p w14:paraId="3AB106E3" w14:textId="77777777" w:rsidR="00BE1D65" w:rsidRDefault="00BE1D65" w:rsidP="00934C1E">
      <w:pPr>
        <w:pStyle w:val="AllText"/>
      </w:pPr>
    </w:p>
    <w:p w14:paraId="59AC2DBC" w14:textId="43B59BD3" w:rsidR="00614924" w:rsidRDefault="00FC0E14" w:rsidP="00934C1E">
      <w:pPr>
        <w:pStyle w:val="AllText"/>
      </w:pPr>
      <w:r>
        <w:rPr>
          <w:noProof/>
        </w:rPr>
        <w:drawing>
          <wp:inline distT="0" distB="0" distL="0" distR="0" wp14:anchorId="66BC4207" wp14:editId="4FE7C973">
            <wp:extent cx="5802630" cy="172477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5581" cy="1755377"/>
                    </a:xfrm>
                    <a:prstGeom prst="rect">
                      <a:avLst/>
                    </a:prstGeom>
                    <a:noFill/>
                  </pic:spPr>
                </pic:pic>
              </a:graphicData>
            </a:graphic>
          </wp:inline>
        </w:drawing>
      </w:r>
    </w:p>
    <w:p w14:paraId="01F938CA" w14:textId="2DBE8C11" w:rsidR="00FC0E14" w:rsidRDefault="00FC0E14" w:rsidP="00FC0E14">
      <w:pPr>
        <w:pStyle w:val="FigureCap"/>
        <w:spacing w:after="0" w:line="480" w:lineRule="auto"/>
      </w:pPr>
      <w:r>
        <w:t>The sensor-to-Pi subsystem</w:t>
      </w:r>
    </w:p>
    <w:p w14:paraId="2322B650" w14:textId="77777777" w:rsidR="00ED4FE8" w:rsidRDefault="00ED4FE8">
      <w:pPr>
        <w:jc w:val="left"/>
        <w:rPr>
          <w:kern w:val="16"/>
          <w:sz w:val="24"/>
          <w:szCs w:val="22"/>
        </w:rPr>
      </w:pPr>
      <w:r>
        <w:br w:type="page"/>
      </w:r>
    </w:p>
    <w:p w14:paraId="17F62A33" w14:textId="2E2C60C9" w:rsidR="00FC0E14" w:rsidRDefault="00C02FEF" w:rsidP="00934C1E">
      <w:pPr>
        <w:pStyle w:val="AllText"/>
      </w:pPr>
      <w:r>
        <w:lastRenderedPageBreak/>
        <w:tab/>
      </w:r>
      <w:r w:rsidR="002C18AF">
        <w:t>One of the primary functions of the Sign AI is to allow deaf users to be able to understand their non-deaf peers through a speech-to-text function.</w:t>
      </w:r>
      <w:r w:rsidR="00D538DE">
        <w:t xml:space="preserve"> This speech-to-text function is achieved through the use of a microphone</w:t>
      </w:r>
      <w:r w:rsidR="00DA61C1">
        <w:t xml:space="preserve"> (</w:t>
      </w:r>
      <w:r w:rsidR="00D538DE">
        <w:t>which encodes audio input into a</w:t>
      </w:r>
      <w:r w:rsidR="00DA61C1">
        <w:t xml:space="preserve"> data </w:t>
      </w:r>
      <w:r w:rsidR="00D538DE">
        <w:t>file</w:t>
      </w:r>
      <w:r w:rsidR="00DA61C1">
        <w:t>) and</w:t>
      </w:r>
      <w:r w:rsidR="00D538DE">
        <w:t xml:space="preserve"> a speech-to-text software</w:t>
      </w:r>
      <w:r w:rsidR="00DA61C1">
        <w:t xml:space="preserve"> (which process</w:t>
      </w:r>
      <w:r w:rsidR="00933106">
        <w:t>es</w:t>
      </w:r>
      <w:r w:rsidR="00DA61C1">
        <w:t xml:space="preserve"> the data file in question</w:t>
      </w:r>
      <w:r w:rsidR="003F47AE">
        <w:t xml:space="preserve"> and</w:t>
      </w:r>
      <w:r w:rsidR="00D538DE">
        <w:t xml:space="preserve"> returns a text file</w:t>
      </w:r>
      <w:r w:rsidR="00DA61C1">
        <w:t>)</w:t>
      </w:r>
      <w:r w:rsidR="00D538DE">
        <w:t>.</w:t>
      </w:r>
      <w:r w:rsidR="006F5BF8">
        <w:t xml:space="preserve"> First, an audio file will flow from the microphone to the Raspberry Pi. Then, audio-to-text conversion happens once the speech-to-text software is</w:t>
      </w:r>
      <w:r w:rsidR="00BB7A15">
        <w:t xml:space="preserve"> allowed</w:t>
      </w:r>
      <w:r w:rsidR="006F5BF8">
        <w:t xml:space="preserve"> run by the Raspberry Pi; the output is a text file.</w:t>
      </w:r>
      <w:r w:rsidR="00D538DE">
        <w:t xml:space="preserve"> </w:t>
      </w:r>
      <w:r w:rsidR="00863DF5">
        <w:t xml:space="preserve">In the </w:t>
      </w:r>
      <w:r w:rsidR="00960A42">
        <w:t>final</w:t>
      </w:r>
      <w:r w:rsidR="00863DF5">
        <w:t xml:space="preserve"> step,</w:t>
      </w:r>
      <w:r w:rsidR="006F5BF8">
        <w:t xml:space="preserve"> th</w:t>
      </w:r>
      <w:r w:rsidR="006D341F">
        <w:t>is</w:t>
      </w:r>
      <w:r w:rsidR="00863DF5">
        <w:t xml:space="preserve"> text file will appear in the LCD display</w:t>
      </w:r>
      <w:r w:rsidR="00324130">
        <w:t xml:space="preserve"> for the deaf user to read</w:t>
      </w:r>
      <w:r w:rsidR="00863DF5">
        <w:t xml:space="preserve">. </w:t>
      </w:r>
    </w:p>
    <w:p w14:paraId="70D4631C" w14:textId="77777777" w:rsidR="00BE1D65" w:rsidRDefault="00BE1D65" w:rsidP="00934C1E">
      <w:pPr>
        <w:pStyle w:val="AllText"/>
      </w:pPr>
    </w:p>
    <w:p w14:paraId="3C0DE935" w14:textId="5FC68079" w:rsidR="00FC0E14" w:rsidRDefault="00FC0E14" w:rsidP="00934C1E">
      <w:pPr>
        <w:pStyle w:val="AllText"/>
      </w:pPr>
      <w:r>
        <w:rPr>
          <w:noProof/>
        </w:rPr>
        <w:drawing>
          <wp:inline distT="0" distB="0" distL="0" distR="0" wp14:anchorId="19D81F1F" wp14:editId="61386E6F">
            <wp:extent cx="5967908" cy="260265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13081" cy="2622354"/>
                    </a:xfrm>
                    <a:prstGeom prst="rect">
                      <a:avLst/>
                    </a:prstGeom>
                    <a:noFill/>
                  </pic:spPr>
                </pic:pic>
              </a:graphicData>
            </a:graphic>
          </wp:inline>
        </w:drawing>
      </w:r>
    </w:p>
    <w:p w14:paraId="504D3227" w14:textId="1D539709" w:rsidR="000672BB" w:rsidRDefault="000672BB" w:rsidP="000672BB">
      <w:pPr>
        <w:pStyle w:val="FigureCap"/>
        <w:spacing w:after="0" w:line="480" w:lineRule="auto"/>
      </w:pPr>
      <w:r>
        <w:t>The mic-to-display subsystem</w:t>
      </w:r>
    </w:p>
    <w:p w14:paraId="5D3B9379" w14:textId="77777777" w:rsidR="000672BB" w:rsidRDefault="000672BB" w:rsidP="00934C1E">
      <w:pPr>
        <w:pStyle w:val="AllText"/>
      </w:pPr>
    </w:p>
    <w:p w14:paraId="65894FC7" w14:textId="77777777" w:rsidR="000672BB" w:rsidRDefault="000672BB">
      <w:pPr>
        <w:jc w:val="left"/>
        <w:rPr>
          <w:kern w:val="16"/>
          <w:sz w:val="24"/>
          <w:szCs w:val="22"/>
        </w:rPr>
      </w:pPr>
      <w:r>
        <w:br w:type="page"/>
      </w:r>
    </w:p>
    <w:p w14:paraId="452BC057" w14:textId="071CEF5E" w:rsidR="00FC0E14" w:rsidRDefault="004C7593" w:rsidP="00934C1E">
      <w:pPr>
        <w:pStyle w:val="AllText"/>
      </w:pPr>
      <w:r>
        <w:lastRenderedPageBreak/>
        <w:tab/>
      </w:r>
      <w:r w:rsidR="00E069F0">
        <w:t>Last but not least is the subsystem involving the neural network and speaker</w:t>
      </w:r>
      <w:r w:rsidR="00A0122A">
        <w:t>; b</w:t>
      </w:r>
      <w:r w:rsidR="00E069F0">
        <w:t xml:space="preserve">oth </w:t>
      </w:r>
      <w:r w:rsidR="00A0122A">
        <w:t>components</w:t>
      </w:r>
      <w:r w:rsidR="00E069F0">
        <w:t xml:space="preserve"> are required to perform text-to-speech</w:t>
      </w:r>
      <w:r w:rsidR="001B6EC1">
        <w:t xml:space="preserve"> conversion</w:t>
      </w:r>
      <w:r w:rsidR="00E069F0">
        <w:t xml:space="preserve">. </w:t>
      </w:r>
      <w:r w:rsidR="00A0122A">
        <w:t xml:space="preserve">Once it receives input from the muscle sensors, the neural network then classifies the data that is fed into it as one of the gestures in its database. </w:t>
      </w:r>
      <w:r w:rsidR="004B0FD3">
        <w:t xml:space="preserve">After this process, the neural network packages its classification into a text file that is </w:t>
      </w:r>
      <w:r w:rsidR="00562075">
        <w:t xml:space="preserve">subsequently </w:t>
      </w:r>
      <w:r w:rsidR="004B0FD3">
        <w:t xml:space="preserve">read by the Raspberry Pi. Flaring to life afterwards is the text-to-speech software, which processes the </w:t>
      </w:r>
      <w:r w:rsidR="00924C00">
        <w:t>most recent</w:t>
      </w:r>
      <w:r w:rsidR="004B0FD3">
        <w:t xml:space="preserve"> file and returns an audio file that is broadcast and amplified by the speaker. </w:t>
      </w:r>
    </w:p>
    <w:p w14:paraId="5C3319F9" w14:textId="77777777" w:rsidR="007C68AE" w:rsidRDefault="007C68AE" w:rsidP="00934C1E">
      <w:pPr>
        <w:pStyle w:val="AllText"/>
      </w:pPr>
    </w:p>
    <w:p w14:paraId="48F38E70" w14:textId="6D8ECEE3" w:rsidR="00FC0E14" w:rsidRDefault="00FC0E14" w:rsidP="00934C1E">
      <w:pPr>
        <w:pStyle w:val="AllText"/>
      </w:pPr>
      <w:r>
        <w:rPr>
          <w:noProof/>
        </w:rPr>
        <w:drawing>
          <wp:inline distT="0" distB="0" distL="0" distR="0" wp14:anchorId="1F392E30" wp14:editId="6BB8DADA">
            <wp:extent cx="5895340" cy="31502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7221" cy="3183297"/>
                    </a:xfrm>
                    <a:prstGeom prst="rect">
                      <a:avLst/>
                    </a:prstGeom>
                    <a:noFill/>
                  </pic:spPr>
                </pic:pic>
              </a:graphicData>
            </a:graphic>
          </wp:inline>
        </w:drawing>
      </w:r>
    </w:p>
    <w:p w14:paraId="2F785EEB" w14:textId="786765F8" w:rsidR="007C68AE" w:rsidRDefault="007C68AE" w:rsidP="007C68AE">
      <w:pPr>
        <w:pStyle w:val="FigureCap"/>
        <w:spacing w:after="0" w:line="480" w:lineRule="auto"/>
      </w:pPr>
      <w:r>
        <w:t>The AI-to-speaker subsystem</w:t>
      </w:r>
    </w:p>
    <w:p w14:paraId="3107EC04" w14:textId="77777777" w:rsidR="00FC0E14" w:rsidRPr="00407596" w:rsidRDefault="00FC0E14" w:rsidP="00FC0E14">
      <w:pPr>
        <w:pStyle w:val="FigureCap"/>
        <w:numPr>
          <w:ilvl w:val="0"/>
          <w:numId w:val="0"/>
        </w:numPr>
        <w:spacing w:after="0" w:line="480" w:lineRule="auto"/>
        <w:jc w:val="both"/>
      </w:pPr>
    </w:p>
    <w:p w14:paraId="2927D907" w14:textId="77777777" w:rsidR="00FC0E14" w:rsidRPr="00614924" w:rsidRDefault="00FC0E14" w:rsidP="00934C1E">
      <w:pPr>
        <w:pStyle w:val="AllText"/>
      </w:pPr>
    </w:p>
    <w:p w14:paraId="6D13F43C" w14:textId="77777777" w:rsidR="009D4E06" w:rsidRDefault="009D4E06" w:rsidP="007D0CE9">
      <w:pPr>
        <w:spacing w:line="480" w:lineRule="auto"/>
        <w:jc w:val="left"/>
        <w:rPr>
          <w:b/>
          <w:kern w:val="0"/>
          <w:sz w:val="28"/>
          <w:szCs w:val="24"/>
        </w:rPr>
      </w:pPr>
      <w:r>
        <w:br w:type="page"/>
      </w:r>
    </w:p>
    <w:p w14:paraId="318DA55F" w14:textId="77777777" w:rsidR="009D4E06" w:rsidRDefault="009D4E06" w:rsidP="007D0CE9">
      <w:pPr>
        <w:pStyle w:val="Head1"/>
        <w:spacing w:before="0" w:after="0" w:line="480" w:lineRule="auto"/>
      </w:pPr>
      <w:bookmarkStart w:id="16" w:name="_Toc27252664"/>
      <w:r>
        <w:rPr>
          <w:rFonts w:hint="eastAsia"/>
        </w:rPr>
        <w:lastRenderedPageBreak/>
        <w:t>Implementation Plan</w:t>
      </w:r>
      <w:bookmarkEnd w:id="16"/>
      <w:r>
        <w:rPr>
          <w:rFonts w:hint="eastAsia"/>
        </w:rPr>
        <w:t xml:space="preserve"> </w:t>
      </w:r>
    </w:p>
    <w:p w14:paraId="220E05DB" w14:textId="63D0AC66" w:rsidR="00F81E81" w:rsidRPr="00407596" w:rsidRDefault="00F81E81" w:rsidP="007D0CE9">
      <w:pPr>
        <w:pStyle w:val="Heading2"/>
        <w:spacing w:line="480" w:lineRule="auto"/>
      </w:pPr>
      <w:bookmarkStart w:id="17" w:name="_Toc27252665"/>
      <w:r w:rsidRPr="00407596">
        <w:rPr>
          <w:rFonts w:hint="eastAsia"/>
        </w:rPr>
        <w:t>Tasks</w:t>
      </w:r>
      <w:bookmarkEnd w:id="17"/>
    </w:p>
    <w:p w14:paraId="2EDFED40" w14:textId="64042F4A" w:rsidR="0074281A" w:rsidRPr="00DC372F" w:rsidRDefault="0074281A" w:rsidP="0074281A">
      <w:pPr>
        <w:pStyle w:val="Bullets"/>
        <w:spacing w:after="0" w:line="480" w:lineRule="auto"/>
        <w:rPr>
          <w:szCs w:val="24"/>
        </w:rPr>
      </w:pPr>
      <w:r w:rsidRPr="00DC372F">
        <w:rPr>
          <w:szCs w:val="24"/>
        </w:rPr>
        <w:t xml:space="preserve">Task </w:t>
      </w:r>
      <w:r>
        <w:rPr>
          <w:szCs w:val="24"/>
        </w:rPr>
        <w:t>1</w:t>
      </w:r>
      <w:r w:rsidRPr="00DC372F">
        <w:rPr>
          <w:szCs w:val="24"/>
        </w:rPr>
        <w:t>: Data Acquisition and Data Processing</w:t>
      </w:r>
    </w:p>
    <w:p w14:paraId="5F9D8F08" w14:textId="77777777" w:rsidR="0074281A" w:rsidRPr="00DC372F" w:rsidRDefault="0074281A" w:rsidP="0074281A">
      <w:pPr>
        <w:spacing w:line="480" w:lineRule="auto"/>
        <w:ind w:left="1440"/>
        <w:jc w:val="left"/>
        <w:rPr>
          <w:sz w:val="24"/>
          <w:szCs w:val="24"/>
        </w:rPr>
      </w:pPr>
      <w:r w:rsidRPr="00DC372F">
        <w:rPr>
          <w:sz w:val="24"/>
          <w:szCs w:val="24"/>
        </w:rPr>
        <w:t>Subtask 2.1: Recruit test subjects for project.</w:t>
      </w:r>
    </w:p>
    <w:p w14:paraId="3A851D7E" w14:textId="77777777" w:rsidR="0074281A" w:rsidRPr="00DC372F" w:rsidRDefault="0074281A" w:rsidP="0074281A">
      <w:pPr>
        <w:spacing w:line="480" w:lineRule="auto"/>
        <w:ind w:left="1440"/>
        <w:jc w:val="left"/>
        <w:rPr>
          <w:sz w:val="24"/>
          <w:szCs w:val="24"/>
        </w:rPr>
      </w:pPr>
      <w:r w:rsidRPr="00DC372F">
        <w:rPr>
          <w:sz w:val="24"/>
          <w:szCs w:val="24"/>
        </w:rPr>
        <w:t xml:space="preserve">Subtask 2.2: Interface microcomputer and sensing devices; then, collect data. </w:t>
      </w:r>
    </w:p>
    <w:p w14:paraId="1FC940B8" w14:textId="77777777" w:rsidR="0074281A" w:rsidRPr="00DC372F" w:rsidRDefault="0074281A" w:rsidP="0074281A">
      <w:pPr>
        <w:spacing w:line="480" w:lineRule="auto"/>
        <w:ind w:left="1440"/>
        <w:jc w:val="left"/>
        <w:rPr>
          <w:sz w:val="24"/>
          <w:szCs w:val="24"/>
        </w:rPr>
      </w:pPr>
      <w:r w:rsidRPr="00DC372F">
        <w:rPr>
          <w:sz w:val="24"/>
          <w:szCs w:val="24"/>
        </w:rPr>
        <w:t xml:space="preserve">Subtask 2.3: Write code to automatically document all sensor outputs. </w:t>
      </w:r>
    </w:p>
    <w:p w14:paraId="06C49370" w14:textId="77777777" w:rsidR="0074281A" w:rsidRPr="00DC372F" w:rsidRDefault="0074281A" w:rsidP="0074281A">
      <w:pPr>
        <w:spacing w:line="480" w:lineRule="auto"/>
        <w:ind w:left="1440"/>
        <w:jc w:val="left"/>
        <w:rPr>
          <w:sz w:val="24"/>
          <w:szCs w:val="24"/>
        </w:rPr>
      </w:pPr>
      <w:r w:rsidRPr="00DC372F">
        <w:rPr>
          <w:sz w:val="24"/>
          <w:szCs w:val="24"/>
        </w:rPr>
        <w:t xml:space="preserve">Subtask 2.4: Write code to automatically filter undesired data. </w:t>
      </w:r>
    </w:p>
    <w:p w14:paraId="54B7EBDA" w14:textId="709CF01F" w:rsidR="0074281A" w:rsidRPr="0074281A" w:rsidRDefault="0074281A" w:rsidP="0074281A">
      <w:pPr>
        <w:spacing w:line="480" w:lineRule="auto"/>
        <w:ind w:left="1440"/>
        <w:jc w:val="left"/>
        <w:rPr>
          <w:sz w:val="24"/>
          <w:szCs w:val="24"/>
        </w:rPr>
      </w:pPr>
      <w:r w:rsidRPr="00DC372F">
        <w:rPr>
          <w:sz w:val="24"/>
          <w:szCs w:val="24"/>
        </w:rPr>
        <w:t xml:space="preserve">Subtask 2.5: Write code to automatically format data for use in a neural network. </w:t>
      </w:r>
    </w:p>
    <w:p w14:paraId="035C4443" w14:textId="34368B2D" w:rsidR="00A32199" w:rsidRPr="00DC372F" w:rsidRDefault="002629C8" w:rsidP="00DC372F">
      <w:pPr>
        <w:pStyle w:val="Bullets"/>
        <w:spacing w:after="0" w:line="480" w:lineRule="auto"/>
        <w:rPr>
          <w:szCs w:val="24"/>
        </w:rPr>
      </w:pPr>
      <w:r w:rsidRPr="00DC372F">
        <w:rPr>
          <w:szCs w:val="24"/>
        </w:rPr>
        <w:t xml:space="preserve">Task </w:t>
      </w:r>
      <w:r w:rsidR="0074281A">
        <w:rPr>
          <w:szCs w:val="24"/>
        </w:rPr>
        <w:t>2</w:t>
      </w:r>
      <w:r w:rsidRPr="00DC372F">
        <w:rPr>
          <w:szCs w:val="24"/>
        </w:rPr>
        <w:t xml:space="preserve">: </w:t>
      </w:r>
      <w:r w:rsidR="00C54B46" w:rsidRPr="00DC372F">
        <w:rPr>
          <w:szCs w:val="24"/>
        </w:rPr>
        <w:t>Neural Network Design</w:t>
      </w:r>
    </w:p>
    <w:p w14:paraId="599DC2D9" w14:textId="6BEBF1BE" w:rsidR="00FD47B3" w:rsidRPr="00DC372F" w:rsidRDefault="00FD47B3" w:rsidP="00DC372F">
      <w:pPr>
        <w:spacing w:line="480" w:lineRule="auto"/>
        <w:ind w:left="1440"/>
        <w:jc w:val="left"/>
        <w:rPr>
          <w:sz w:val="24"/>
          <w:szCs w:val="24"/>
        </w:rPr>
      </w:pPr>
      <w:r w:rsidRPr="00DC372F">
        <w:rPr>
          <w:sz w:val="24"/>
          <w:szCs w:val="24"/>
        </w:rPr>
        <w:t xml:space="preserve">Subtask 1.1: </w:t>
      </w:r>
      <w:r w:rsidR="00D53DEE" w:rsidRPr="00DC372F">
        <w:rPr>
          <w:sz w:val="24"/>
          <w:szCs w:val="24"/>
        </w:rPr>
        <w:t>Propose a data visualization for sensor data.</w:t>
      </w:r>
    </w:p>
    <w:p w14:paraId="55A5F18B" w14:textId="492CB61C" w:rsidR="00D53DEE" w:rsidRPr="00DC372F" w:rsidRDefault="00D53DEE" w:rsidP="00DC372F">
      <w:pPr>
        <w:spacing w:line="480" w:lineRule="auto"/>
        <w:ind w:left="1440"/>
        <w:jc w:val="left"/>
        <w:rPr>
          <w:sz w:val="24"/>
          <w:szCs w:val="24"/>
        </w:rPr>
      </w:pPr>
      <w:r w:rsidRPr="00DC372F">
        <w:rPr>
          <w:sz w:val="24"/>
          <w:szCs w:val="24"/>
        </w:rPr>
        <w:t xml:space="preserve">Subtask 1.2: Determine a suitable neural network architecture for the project. </w:t>
      </w:r>
    </w:p>
    <w:p w14:paraId="7532B797" w14:textId="5B7FEEA2" w:rsidR="00D53DEE" w:rsidRPr="00DC372F" w:rsidRDefault="0040726E" w:rsidP="00DC372F">
      <w:pPr>
        <w:spacing w:line="480" w:lineRule="auto"/>
        <w:ind w:left="1440"/>
        <w:jc w:val="left"/>
        <w:rPr>
          <w:sz w:val="24"/>
          <w:szCs w:val="24"/>
        </w:rPr>
      </w:pPr>
      <w:r w:rsidRPr="00DC372F">
        <w:rPr>
          <w:sz w:val="24"/>
          <w:szCs w:val="24"/>
        </w:rPr>
        <w:t xml:space="preserve">Subtask 1.3: Verify the feasibility of proposed data visualization method and neural network architecture. </w:t>
      </w:r>
    </w:p>
    <w:p w14:paraId="7A010000" w14:textId="4F450270" w:rsidR="00F565BA" w:rsidRPr="00DC372F" w:rsidRDefault="002629C8" w:rsidP="00DC372F">
      <w:pPr>
        <w:pStyle w:val="Bullets"/>
        <w:spacing w:after="0" w:line="480" w:lineRule="auto"/>
        <w:rPr>
          <w:szCs w:val="24"/>
        </w:rPr>
      </w:pPr>
      <w:r w:rsidRPr="00DC372F">
        <w:rPr>
          <w:szCs w:val="24"/>
        </w:rPr>
        <w:t xml:space="preserve">Task </w:t>
      </w:r>
      <w:r w:rsidR="002C1FCD" w:rsidRPr="00DC372F">
        <w:rPr>
          <w:szCs w:val="24"/>
        </w:rPr>
        <w:t>3</w:t>
      </w:r>
      <w:r w:rsidRPr="00DC372F">
        <w:rPr>
          <w:szCs w:val="24"/>
        </w:rPr>
        <w:t xml:space="preserve">: </w:t>
      </w:r>
      <w:r w:rsidR="00360445" w:rsidRPr="00DC372F">
        <w:rPr>
          <w:szCs w:val="24"/>
        </w:rPr>
        <w:t>Neural Network Implementation</w:t>
      </w:r>
    </w:p>
    <w:p w14:paraId="257B5749" w14:textId="37C543AA" w:rsidR="008C679F" w:rsidRPr="00DC372F" w:rsidRDefault="00636C56" w:rsidP="00DC372F">
      <w:pPr>
        <w:spacing w:line="480" w:lineRule="auto"/>
        <w:ind w:left="1440"/>
        <w:jc w:val="left"/>
        <w:rPr>
          <w:sz w:val="24"/>
          <w:szCs w:val="24"/>
        </w:rPr>
      </w:pPr>
      <w:r w:rsidRPr="00DC372F">
        <w:rPr>
          <w:sz w:val="24"/>
          <w:szCs w:val="24"/>
        </w:rPr>
        <w:t>Subtask 3.1: Create a TensorFlow model based on</w:t>
      </w:r>
      <w:r w:rsidR="00A32227" w:rsidRPr="00DC372F">
        <w:rPr>
          <w:sz w:val="24"/>
          <w:szCs w:val="24"/>
        </w:rPr>
        <w:t xml:space="preserve"> the results of</w:t>
      </w:r>
      <w:r w:rsidRPr="00DC372F">
        <w:rPr>
          <w:sz w:val="24"/>
          <w:szCs w:val="24"/>
        </w:rPr>
        <w:t xml:space="preserve"> </w:t>
      </w:r>
      <w:r w:rsidR="00A32227" w:rsidRPr="00DC372F">
        <w:rPr>
          <w:sz w:val="24"/>
          <w:szCs w:val="24"/>
        </w:rPr>
        <w:t xml:space="preserve">Task 1. </w:t>
      </w:r>
    </w:p>
    <w:p w14:paraId="46DD6FAC" w14:textId="6E741AC6" w:rsidR="00A32227" w:rsidRPr="00DC372F" w:rsidRDefault="00A32227" w:rsidP="00DC372F">
      <w:pPr>
        <w:spacing w:line="480" w:lineRule="auto"/>
        <w:ind w:left="1440"/>
        <w:jc w:val="left"/>
        <w:rPr>
          <w:sz w:val="24"/>
          <w:szCs w:val="24"/>
        </w:rPr>
      </w:pPr>
      <w:r w:rsidRPr="00DC372F">
        <w:rPr>
          <w:sz w:val="24"/>
          <w:szCs w:val="24"/>
        </w:rPr>
        <w:t xml:space="preserve">Subtask 3.2: Train TensorFlow model </w:t>
      </w:r>
      <w:r w:rsidR="00F2263A" w:rsidRPr="00DC372F">
        <w:rPr>
          <w:sz w:val="24"/>
          <w:szCs w:val="24"/>
        </w:rPr>
        <w:t xml:space="preserve">using acquired sensor data. </w:t>
      </w:r>
    </w:p>
    <w:p w14:paraId="773406C0" w14:textId="3FC98CEB" w:rsidR="00F2263A" w:rsidRPr="00DC372F" w:rsidRDefault="00F2263A" w:rsidP="00DC372F">
      <w:pPr>
        <w:spacing w:line="480" w:lineRule="auto"/>
        <w:ind w:left="1440"/>
        <w:jc w:val="left"/>
        <w:rPr>
          <w:sz w:val="24"/>
          <w:szCs w:val="24"/>
        </w:rPr>
      </w:pPr>
      <w:r w:rsidRPr="00DC372F">
        <w:rPr>
          <w:sz w:val="24"/>
          <w:szCs w:val="24"/>
        </w:rPr>
        <w:t xml:space="preserve">Subtask 3.3: Refine TensorFlow model to optimize accuracy. </w:t>
      </w:r>
    </w:p>
    <w:p w14:paraId="322FE352" w14:textId="7B97ADF0" w:rsidR="00F2263A" w:rsidRPr="00DC372F" w:rsidRDefault="00475857" w:rsidP="00DC372F">
      <w:pPr>
        <w:spacing w:line="480" w:lineRule="auto"/>
        <w:ind w:left="1440"/>
        <w:jc w:val="left"/>
        <w:rPr>
          <w:sz w:val="24"/>
          <w:szCs w:val="24"/>
        </w:rPr>
      </w:pPr>
      <w:r w:rsidRPr="00DC372F">
        <w:rPr>
          <w:sz w:val="24"/>
          <w:szCs w:val="24"/>
        </w:rPr>
        <w:t xml:space="preserve">Subtask 3.4: Determine method of deployment for TensorFlow model. </w:t>
      </w:r>
    </w:p>
    <w:p w14:paraId="04F8D6B0" w14:textId="0D1C067C" w:rsidR="00475857" w:rsidRPr="00DC372F" w:rsidRDefault="00475857" w:rsidP="00DC372F">
      <w:pPr>
        <w:spacing w:line="480" w:lineRule="auto"/>
        <w:ind w:left="1440"/>
        <w:jc w:val="left"/>
        <w:rPr>
          <w:sz w:val="24"/>
          <w:szCs w:val="24"/>
        </w:rPr>
      </w:pPr>
      <w:r w:rsidRPr="00DC372F">
        <w:rPr>
          <w:sz w:val="24"/>
          <w:szCs w:val="24"/>
        </w:rPr>
        <w:t xml:space="preserve">Subtask 3.5: </w:t>
      </w:r>
      <w:r w:rsidR="00826F08" w:rsidRPr="00DC372F">
        <w:rPr>
          <w:sz w:val="24"/>
          <w:szCs w:val="24"/>
        </w:rPr>
        <w:t xml:space="preserve">Develop a script for facilitating data flow to TensorFlow model. </w:t>
      </w:r>
    </w:p>
    <w:p w14:paraId="07317301" w14:textId="230B46A7" w:rsidR="00826F08" w:rsidRPr="00DC372F" w:rsidRDefault="00826F08" w:rsidP="00DC372F">
      <w:pPr>
        <w:spacing w:line="480" w:lineRule="auto"/>
        <w:ind w:left="1440"/>
        <w:jc w:val="left"/>
        <w:rPr>
          <w:sz w:val="24"/>
          <w:szCs w:val="24"/>
        </w:rPr>
      </w:pPr>
      <w:r w:rsidRPr="00DC372F">
        <w:rPr>
          <w:sz w:val="24"/>
          <w:szCs w:val="24"/>
        </w:rPr>
        <w:t xml:space="preserve">Subtask 3.6: </w:t>
      </w:r>
      <w:r w:rsidR="007E4533" w:rsidRPr="00DC372F">
        <w:rPr>
          <w:sz w:val="24"/>
          <w:szCs w:val="24"/>
        </w:rPr>
        <w:t xml:space="preserve">Test finalized TensorFlow model in real time. </w:t>
      </w:r>
    </w:p>
    <w:p w14:paraId="1FEB2ABD" w14:textId="7D5E77F6" w:rsidR="004D4593" w:rsidRPr="00DC372F" w:rsidRDefault="00F565BA" w:rsidP="00DC372F">
      <w:pPr>
        <w:pStyle w:val="Bullets"/>
        <w:spacing w:after="0" w:line="480" w:lineRule="auto"/>
        <w:rPr>
          <w:szCs w:val="24"/>
        </w:rPr>
      </w:pPr>
      <w:r w:rsidRPr="00DC372F">
        <w:rPr>
          <w:szCs w:val="24"/>
        </w:rPr>
        <w:t>Task 4:</w:t>
      </w:r>
      <w:r w:rsidR="0043618D" w:rsidRPr="00DC372F">
        <w:rPr>
          <w:szCs w:val="24"/>
        </w:rPr>
        <w:t xml:space="preserve"> Design of Gesture-to-Speech Feature</w:t>
      </w:r>
      <w:r w:rsidRPr="00DC372F">
        <w:rPr>
          <w:szCs w:val="24"/>
        </w:rPr>
        <w:t xml:space="preserve"> </w:t>
      </w:r>
    </w:p>
    <w:p w14:paraId="2C2D089C" w14:textId="68ABE03A" w:rsidR="00B11EB3" w:rsidRPr="00DC372F" w:rsidRDefault="00B11EB3" w:rsidP="00DC372F">
      <w:pPr>
        <w:spacing w:line="480" w:lineRule="auto"/>
        <w:ind w:left="1440"/>
        <w:jc w:val="left"/>
        <w:rPr>
          <w:sz w:val="24"/>
          <w:szCs w:val="24"/>
        </w:rPr>
      </w:pPr>
      <w:r w:rsidRPr="00DC372F">
        <w:rPr>
          <w:sz w:val="24"/>
          <w:szCs w:val="24"/>
        </w:rPr>
        <w:t xml:space="preserve">Subtask 4.1: </w:t>
      </w:r>
      <w:r w:rsidR="00A71CDA" w:rsidRPr="00DC372F">
        <w:rPr>
          <w:sz w:val="24"/>
          <w:szCs w:val="24"/>
        </w:rPr>
        <w:t xml:space="preserve">Determine required hardware and software. </w:t>
      </w:r>
    </w:p>
    <w:p w14:paraId="6A799A1C" w14:textId="01D5286E" w:rsidR="00A71CDA" w:rsidRPr="00DC372F" w:rsidRDefault="00A71CDA" w:rsidP="00DC372F">
      <w:pPr>
        <w:spacing w:line="480" w:lineRule="auto"/>
        <w:ind w:left="1440"/>
        <w:jc w:val="left"/>
        <w:rPr>
          <w:sz w:val="24"/>
          <w:szCs w:val="24"/>
        </w:rPr>
      </w:pPr>
      <w:r w:rsidRPr="00DC372F">
        <w:rPr>
          <w:sz w:val="24"/>
          <w:szCs w:val="24"/>
        </w:rPr>
        <w:t xml:space="preserve">Subtask 4.2: Research part specifications. </w:t>
      </w:r>
    </w:p>
    <w:p w14:paraId="697CAD3F" w14:textId="3E1FBB7B" w:rsidR="00A71CDA" w:rsidRPr="00DC372F" w:rsidRDefault="00A71CDA" w:rsidP="00DC372F">
      <w:pPr>
        <w:spacing w:line="480" w:lineRule="auto"/>
        <w:ind w:left="1440"/>
        <w:jc w:val="left"/>
        <w:rPr>
          <w:sz w:val="24"/>
          <w:szCs w:val="24"/>
        </w:rPr>
      </w:pPr>
      <w:r w:rsidRPr="00DC372F">
        <w:rPr>
          <w:sz w:val="24"/>
          <w:szCs w:val="24"/>
        </w:rPr>
        <w:lastRenderedPageBreak/>
        <w:t xml:space="preserve">Subtask 4.3: Interface the software with the hardware. </w:t>
      </w:r>
    </w:p>
    <w:p w14:paraId="6268253D" w14:textId="782F941B" w:rsidR="00A71CDA" w:rsidRPr="00DC372F" w:rsidRDefault="00A71CDA" w:rsidP="00DC372F">
      <w:pPr>
        <w:spacing w:line="480" w:lineRule="auto"/>
        <w:ind w:left="1440"/>
        <w:jc w:val="left"/>
        <w:rPr>
          <w:sz w:val="24"/>
          <w:szCs w:val="24"/>
        </w:rPr>
      </w:pPr>
      <w:r w:rsidRPr="00DC372F">
        <w:rPr>
          <w:sz w:val="24"/>
          <w:szCs w:val="24"/>
        </w:rPr>
        <w:t xml:space="preserve">Subtask 4.4: Assemble the required hardware. </w:t>
      </w:r>
    </w:p>
    <w:p w14:paraId="3F32ACC5" w14:textId="44D7DA05" w:rsidR="0043618D" w:rsidRPr="00DC372F" w:rsidRDefault="0043618D" w:rsidP="00DC372F">
      <w:pPr>
        <w:pStyle w:val="Bullets"/>
        <w:spacing w:after="0" w:line="480" w:lineRule="auto"/>
        <w:rPr>
          <w:szCs w:val="24"/>
        </w:rPr>
      </w:pPr>
      <w:r w:rsidRPr="00DC372F">
        <w:rPr>
          <w:szCs w:val="24"/>
        </w:rPr>
        <w:t>Task 5: Design of Speech-to-Text Feature</w:t>
      </w:r>
    </w:p>
    <w:p w14:paraId="01FC8BEF" w14:textId="1D324F36" w:rsidR="00A71CDA" w:rsidRPr="00DC372F" w:rsidRDefault="00A71CDA" w:rsidP="00DC372F">
      <w:pPr>
        <w:spacing w:line="480" w:lineRule="auto"/>
        <w:ind w:left="1440"/>
        <w:jc w:val="left"/>
        <w:rPr>
          <w:sz w:val="24"/>
          <w:szCs w:val="24"/>
        </w:rPr>
      </w:pPr>
      <w:r w:rsidRPr="00DC372F">
        <w:rPr>
          <w:sz w:val="24"/>
          <w:szCs w:val="24"/>
        </w:rPr>
        <w:t xml:space="preserve">Subtask </w:t>
      </w:r>
      <w:r w:rsidR="002E769A" w:rsidRPr="00DC372F">
        <w:rPr>
          <w:sz w:val="24"/>
          <w:szCs w:val="24"/>
        </w:rPr>
        <w:t>5</w:t>
      </w:r>
      <w:r w:rsidRPr="00DC372F">
        <w:rPr>
          <w:sz w:val="24"/>
          <w:szCs w:val="24"/>
        </w:rPr>
        <w:t xml:space="preserve">.1: Determine required hardware and software. </w:t>
      </w:r>
    </w:p>
    <w:p w14:paraId="5090FBCE" w14:textId="0D8FA27C" w:rsidR="00A71CDA" w:rsidRPr="00DC372F" w:rsidRDefault="00A71CDA" w:rsidP="00DC372F">
      <w:pPr>
        <w:spacing w:line="480" w:lineRule="auto"/>
        <w:ind w:left="1440"/>
        <w:jc w:val="left"/>
        <w:rPr>
          <w:sz w:val="24"/>
          <w:szCs w:val="24"/>
        </w:rPr>
      </w:pPr>
      <w:r w:rsidRPr="00DC372F">
        <w:rPr>
          <w:sz w:val="24"/>
          <w:szCs w:val="24"/>
        </w:rPr>
        <w:t xml:space="preserve">Subtask </w:t>
      </w:r>
      <w:r w:rsidR="002E769A" w:rsidRPr="00DC372F">
        <w:rPr>
          <w:sz w:val="24"/>
          <w:szCs w:val="24"/>
        </w:rPr>
        <w:t>5</w:t>
      </w:r>
      <w:r w:rsidRPr="00DC372F">
        <w:rPr>
          <w:sz w:val="24"/>
          <w:szCs w:val="24"/>
        </w:rPr>
        <w:t xml:space="preserve">.2: Research part specifications. </w:t>
      </w:r>
    </w:p>
    <w:p w14:paraId="6518FF94" w14:textId="27B6AA0E" w:rsidR="00A71CDA" w:rsidRPr="00DC372F" w:rsidRDefault="00A71CDA" w:rsidP="00DC372F">
      <w:pPr>
        <w:spacing w:line="480" w:lineRule="auto"/>
        <w:ind w:left="1440"/>
        <w:jc w:val="left"/>
        <w:rPr>
          <w:sz w:val="24"/>
          <w:szCs w:val="24"/>
        </w:rPr>
      </w:pPr>
      <w:r w:rsidRPr="00DC372F">
        <w:rPr>
          <w:sz w:val="24"/>
          <w:szCs w:val="24"/>
        </w:rPr>
        <w:t xml:space="preserve">Subtask </w:t>
      </w:r>
      <w:r w:rsidR="002E769A" w:rsidRPr="00DC372F">
        <w:rPr>
          <w:sz w:val="24"/>
          <w:szCs w:val="24"/>
        </w:rPr>
        <w:t>5</w:t>
      </w:r>
      <w:r w:rsidRPr="00DC372F">
        <w:rPr>
          <w:sz w:val="24"/>
          <w:szCs w:val="24"/>
        </w:rPr>
        <w:t xml:space="preserve">.3: Interface the software with the hardware. </w:t>
      </w:r>
    </w:p>
    <w:p w14:paraId="0B11B745" w14:textId="77EA3CFA" w:rsidR="00A71CDA" w:rsidRDefault="00A71CDA" w:rsidP="00DC372F">
      <w:pPr>
        <w:spacing w:line="480" w:lineRule="auto"/>
        <w:ind w:left="1440"/>
        <w:jc w:val="left"/>
        <w:rPr>
          <w:sz w:val="24"/>
          <w:szCs w:val="24"/>
        </w:rPr>
      </w:pPr>
      <w:r w:rsidRPr="00DC372F">
        <w:rPr>
          <w:sz w:val="24"/>
          <w:szCs w:val="24"/>
        </w:rPr>
        <w:t xml:space="preserve">Subtask </w:t>
      </w:r>
      <w:r w:rsidR="002E769A" w:rsidRPr="00DC372F">
        <w:rPr>
          <w:sz w:val="24"/>
          <w:szCs w:val="24"/>
        </w:rPr>
        <w:t>5</w:t>
      </w:r>
      <w:r w:rsidRPr="00DC372F">
        <w:rPr>
          <w:sz w:val="24"/>
          <w:szCs w:val="24"/>
        </w:rPr>
        <w:t xml:space="preserve">.4: Assemble the required hardware. </w:t>
      </w:r>
    </w:p>
    <w:p w14:paraId="70322BDE" w14:textId="5BBC7946" w:rsidR="00735455" w:rsidRPr="00DC372F" w:rsidRDefault="00735455" w:rsidP="00735455">
      <w:pPr>
        <w:pStyle w:val="Bullets"/>
      </w:pPr>
      <w:r>
        <w:t>Task 6: System Assembly, Testing, and Refinement</w:t>
      </w:r>
    </w:p>
    <w:p w14:paraId="27D3C36A" w14:textId="77777777" w:rsidR="00A71CDA" w:rsidRPr="00E44EA2" w:rsidRDefault="00A71CDA" w:rsidP="00E44EA2">
      <w:pPr>
        <w:jc w:val="left"/>
      </w:pPr>
    </w:p>
    <w:p w14:paraId="52DF0C02" w14:textId="10296A99" w:rsidR="00A74C39" w:rsidRPr="009A3F12" w:rsidRDefault="00A74C39" w:rsidP="009A3F12">
      <w:pPr>
        <w:ind w:left="1440" w:hanging="360"/>
        <w:rPr>
          <w:sz w:val="28"/>
        </w:rPr>
      </w:pPr>
      <w:r w:rsidRPr="00407596">
        <w:br w:type="page"/>
      </w:r>
    </w:p>
    <w:p w14:paraId="26B24CE6" w14:textId="12F4C915" w:rsidR="00F81E81" w:rsidRPr="00407596" w:rsidRDefault="00E90AAF" w:rsidP="007D0CE9">
      <w:pPr>
        <w:pStyle w:val="Heading2"/>
        <w:spacing w:line="480" w:lineRule="auto"/>
      </w:pPr>
      <w:bookmarkStart w:id="18" w:name="_Toc27252666"/>
      <w:r w:rsidRPr="00407596">
        <w:rPr>
          <w:rFonts w:hint="eastAsia"/>
        </w:rPr>
        <w:lastRenderedPageBreak/>
        <w:t>Timeline/Milestones/Delivery Plan</w:t>
      </w:r>
      <w:bookmarkEnd w:id="18"/>
    </w:p>
    <w:p w14:paraId="4C3D8D4A" w14:textId="487B2E2A" w:rsidR="003D675E" w:rsidRPr="00407596" w:rsidRDefault="00555DA8" w:rsidP="003D675E">
      <w:pPr>
        <w:pStyle w:val="TableHead"/>
        <w:spacing w:before="0" w:after="0" w:line="480" w:lineRule="auto"/>
      </w:pPr>
      <w:bookmarkStart w:id="19" w:name="_Toc8127223"/>
      <w:r w:rsidRPr="00407596">
        <w:t>Project Timeline and Delivery Plan</w:t>
      </w:r>
      <w:bookmarkEnd w:id="19"/>
    </w:p>
    <w:tbl>
      <w:tblPr>
        <w:tblStyle w:val="TableGrid"/>
        <w:tblW w:w="0" w:type="auto"/>
        <w:tblLook w:val="04A0" w:firstRow="1" w:lastRow="0" w:firstColumn="1" w:lastColumn="0" w:noHBand="0" w:noVBand="1"/>
      </w:tblPr>
      <w:tblGrid>
        <w:gridCol w:w="1424"/>
        <w:gridCol w:w="1937"/>
        <w:gridCol w:w="4460"/>
        <w:gridCol w:w="1539"/>
      </w:tblGrid>
      <w:tr w:rsidR="00407596" w:rsidRPr="00407596" w14:paraId="6E5080A5" w14:textId="77777777" w:rsidTr="008A27A3">
        <w:tc>
          <w:tcPr>
            <w:tcW w:w="1458" w:type="dxa"/>
            <w:tcBorders>
              <w:top w:val="single" w:sz="12" w:space="0" w:color="auto"/>
              <w:left w:val="nil"/>
              <w:bottom w:val="double" w:sz="4" w:space="0" w:color="auto"/>
            </w:tcBorders>
          </w:tcPr>
          <w:p w14:paraId="7AFE8F6B" w14:textId="0A4E3837" w:rsidR="0014114C" w:rsidRPr="00407596" w:rsidRDefault="0014114C" w:rsidP="007D0CE9">
            <w:pPr>
              <w:pStyle w:val="TABLEROW"/>
              <w:spacing w:before="0" w:after="0" w:line="480" w:lineRule="auto"/>
              <w:rPr>
                <w:rFonts w:eastAsiaTheme="minorEastAsia"/>
                <w:b/>
              </w:rPr>
            </w:pPr>
            <w:r w:rsidRPr="00407596">
              <w:rPr>
                <w:rFonts w:eastAsiaTheme="minorEastAsia" w:hint="eastAsia"/>
                <w:b/>
              </w:rPr>
              <w:t>Time</w:t>
            </w:r>
          </w:p>
        </w:tc>
        <w:tc>
          <w:tcPr>
            <w:tcW w:w="1980" w:type="dxa"/>
            <w:tcBorders>
              <w:top w:val="single" w:sz="12" w:space="0" w:color="auto"/>
              <w:bottom w:val="double" w:sz="4" w:space="0" w:color="auto"/>
            </w:tcBorders>
          </w:tcPr>
          <w:p w14:paraId="12D0ECCB" w14:textId="77777777" w:rsidR="0014114C" w:rsidRPr="00407596" w:rsidRDefault="0014114C" w:rsidP="007D0CE9">
            <w:pPr>
              <w:pStyle w:val="TABLEROW"/>
              <w:spacing w:before="0" w:after="0" w:line="480" w:lineRule="auto"/>
              <w:rPr>
                <w:rFonts w:eastAsiaTheme="minorEastAsia"/>
                <w:b/>
              </w:rPr>
            </w:pPr>
            <w:r w:rsidRPr="00407596">
              <w:rPr>
                <w:rFonts w:eastAsiaTheme="minorEastAsia" w:hint="eastAsia"/>
                <w:b/>
              </w:rPr>
              <w:t>Task</w:t>
            </w:r>
          </w:p>
        </w:tc>
        <w:tc>
          <w:tcPr>
            <w:tcW w:w="4590" w:type="dxa"/>
            <w:tcBorders>
              <w:top w:val="single" w:sz="12" w:space="0" w:color="auto"/>
              <w:bottom w:val="double" w:sz="4" w:space="0" w:color="auto"/>
            </w:tcBorders>
          </w:tcPr>
          <w:p w14:paraId="7418D107" w14:textId="77777777" w:rsidR="0014114C" w:rsidRPr="00407596" w:rsidRDefault="0014114C" w:rsidP="007D0CE9">
            <w:pPr>
              <w:pStyle w:val="TABLEROW"/>
              <w:spacing w:before="0" w:after="0" w:line="480" w:lineRule="auto"/>
              <w:rPr>
                <w:rFonts w:eastAsiaTheme="minorEastAsia"/>
                <w:b/>
              </w:rPr>
            </w:pPr>
            <w:r w:rsidRPr="00407596">
              <w:rPr>
                <w:rFonts w:eastAsiaTheme="minorEastAsia" w:hint="eastAsia"/>
                <w:b/>
              </w:rPr>
              <w:t>Comments</w:t>
            </w:r>
          </w:p>
        </w:tc>
        <w:tc>
          <w:tcPr>
            <w:tcW w:w="1548" w:type="dxa"/>
            <w:tcBorders>
              <w:top w:val="single" w:sz="12" w:space="0" w:color="auto"/>
              <w:bottom w:val="double" w:sz="4" w:space="0" w:color="auto"/>
              <w:right w:val="nil"/>
            </w:tcBorders>
          </w:tcPr>
          <w:p w14:paraId="7717FCF7" w14:textId="77777777" w:rsidR="0014114C" w:rsidRPr="00407596" w:rsidRDefault="0014114C" w:rsidP="007D0CE9">
            <w:pPr>
              <w:pStyle w:val="TABLEROW"/>
              <w:spacing w:before="0" w:after="0" w:line="480" w:lineRule="auto"/>
              <w:rPr>
                <w:rFonts w:eastAsiaTheme="minorEastAsia"/>
                <w:b/>
              </w:rPr>
            </w:pPr>
            <w:r w:rsidRPr="00407596">
              <w:rPr>
                <w:rFonts w:eastAsiaTheme="minorEastAsia" w:hint="eastAsia"/>
                <w:b/>
              </w:rPr>
              <w:t>Responsible Personnel</w:t>
            </w:r>
          </w:p>
        </w:tc>
      </w:tr>
      <w:tr w:rsidR="00407596" w:rsidRPr="00407596" w14:paraId="03868FEE" w14:textId="77777777" w:rsidTr="008A27A3">
        <w:tc>
          <w:tcPr>
            <w:tcW w:w="1458" w:type="dxa"/>
            <w:tcBorders>
              <w:top w:val="double" w:sz="4" w:space="0" w:color="auto"/>
              <w:left w:val="nil"/>
            </w:tcBorders>
          </w:tcPr>
          <w:p w14:paraId="21642FF5" w14:textId="29D452F8" w:rsidR="0014114C" w:rsidRPr="00407596" w:rsidRDefault="00327E34" w:rsidP="007D0CE9">
            <w:pPr>
              <w:pStyle w:val="TABLEROW"/>
              <w:spacing w:before="0" w:after="0" w:line="480" w:lineRule="auto"/>
              <w:rPr>
                <w:rFonts w:eastAsiaTheme="minorEastAsia"/>
              </w:rPr>
            </w:pPr>
            <w:r w:rsidRPr="00407596">
              <w:rPr>
                <w:rFonts w:eastAsiaTheme="minorEastAsia" w:hint="eastAsia"/>
              </w:rPr>
              <w:t>Week 1</w:t>
            </w:r>
            <w:r w:rsidR="00674635">
              <w:rPr>
                <w:rFonts w:eastAsiaTheme="minorEastAsia"/>
              </w:rPr>
              <w:t>-5</w:t>
            </w:r>
          </w:p>
        </w:tc>
        <w:tc>
          <w:tcPr>
            <w:tcW w:w="1980" w:type="dxa"/>
            <w:tcBorders>
              <w:top w:val="double" w:sz="4" w:space="0" w:color="auto"/>
            </w:tcBorders>
          </w:tcPr>
          <w:p w14:paraId="1B9080C7" w14:textId="3729D185" w:rsidR="0014114C" w:rsidRPr="00407596" w:rsidRDefault="00674635" w:rsidP="007D0CE9">
            <w:pPr>
              <w:pStyle w:val="TABLEROW"/>
              <w:spacing w:before="0" w:after="0" w:line="480" w:lineRule="auto"/>
              <w:jc w:val="both"/>
              <w:rPr>
                <w:rFonts w:eastAsiaTheme="minorEastAsia"/>
              </w:rPr>
            </w:pPr>
            <w:r>
              <w:rPr>
                <w:rFonts w:eastAsiaTheme="minorEastAsia"/>
              </w:rPr>
              <w:t>Project Planning</w:t>
            </w:r>
          </w:p>
        </w:tc>
        <w:tc>
          <w:tcPr>
            <w:tcW w:w="4590" w:type="dxa"/>
            <w:tcBorders>
              <w:top w:val="double" w:sz="4" w:space="0" w:color="auto"/>
            </w:tcBorders>
          </w:tcPr>
          <w:p w14:paraId="11A923AB" w14:textId="5A57A69E" w:rsidR="0014114C" w:rsidRPr="00407596" w:rsidRDefault="0014114C" w:rsidP="007D0CE9">
            <w:pPr>
              <w:pStyle w:val="TABLEROW"/>
              <w:spacing w:before="0" w:after="0" w:line="480" w:lineRule="auto"/>
              <w:jc w:val="both"/>
              <w:rPr>
                <w:rFonts w:eastAsiaTheme="minorEastAsia"/>
              </w:rPr>
            </w:pPr>
          </w:p>
        </w:tc>
        <w:tc>
          <w:tcPr>
            <w:tcW w:w="1548" w:type="dxa"/>
            <w:tcBorders>
              <w:top w:val="double" w:sz="4" w:space="0" w:color="auto"/>
              <w:right w:val="nil"/>
            </w:tcBorders>
          </w:tcPr>
          <w:p w14:paraId="20CA14A4" w14:textId="1BF3F961" w:rsidR="0014114C" w:rsidRPr="00407596" w:rsidRDefault="00674635" w:rsidP="007D0CE9">
            <w:pPr>
              <w:pStyle w:val="TABLEROW"/>
              <w:spacing w:before="0" w:after="0" w:line="480" w:lineRule="auto"/>
              <w:rPr>
                <w:rFonts w:eastAsiaTheme="minorEastAsia"/>
              </w:rPr>
            </w:pPr>
            <w:r>
              <w:rPr>
                <w:rFonts w:eastAsiaTheme="minorEastAsia"/>
              </w:rPr>
              <w:t>Josheb Dayrit</w:t>
            </w:r>
          </w:p>
        </w:tc>
      </w:tr>
      <w:tr w:rsidR="00407596" w:rsidRPr="00407596" w14:paraId="6286D5C1" w14:textId="77777777" w:rsidTr="008A27A3">
        <w:tc>
          <w:tcPr>
            <w:tcW w:w="1458" w:type="dxa"/>
            <w:tcBorders>
              <w:left w:val="nil"/>
            </w:tcBorders>
          </w:tcPr>
          <w:p w14:paraId="5C4C415A" w14:textId="4E0DAA97" w:rsidR="0014114C" w:rsidRPr="00407596" w:rsidRDefault="00327E34" w:rsidP="007D0CE9">
            <w:pPr>
              <w:pStyle w:val="TABLEROW"/>
              <w:spacing w:before="0" w:after="0" w:line="480" w:lineRule="auto"/>
              <w:rPr>
                <w:rFonts w:eastAsiaTheme="minorEastAsia"/>
              </w:rPr>
            </w:pPr>
            <w:r w:rsidRPr="00407596">
              <w:rPr>
                <w:rFonts w:eastAsiaTheme="minorEastAsia" w:hint="eastAsia"/>
              </w:rPr>
              <w:t xml:space="preserve">Week </w:t>
            </w:r>
            <w:r w:rsidR="00674635">
              <w:rPr>
                <w:rFonts w:eastAsiaTheme="minorEastAsia"/>
              </w:rPr>
              <w:t>6-7</w:t>
            </w:r>
          </w:p>
        </w:tc>
        <w:tc>
          <w:tcPr>
            <w:tcW w:w="1980" w:type="dxa"/>
          </w:tcPr>
          <w:p w14:paraId="7473F3C2" w14:textId="254AD7AB" w:rsidR="0014114C" w:rsidRPr="00407596" w:rsidRDefault="00327E34" w:rsidP="007D0CE9">
            <w:pPr>
              <w:pStyle w:val="TABLEROW"/>
              <w:spacing w:before="0" w:after="0" w:line="480" w:lineRule="auto"/>
              <w:jc w:val="both"/>
              <w:rPr>
                <w:rFonts w:eastAsiaTheme="minorEastAsia"/>
              </w:rPr>
            </w:pPr>
            <w:r w:rsidRPr="00407596">
              <w:rPr>
                <w:rFonts w:eastAsiaTheme="minorEastAsia" w:hint="eastAsia"/>
              </w:rPr>
              <w:t>Subtask 2.</w:t>
            </w:r>
            <w:r w:rsidR="00674635">
              <w:rPr>
                <w:rFonts w:eastAsiaTheme="minorEastAsia"/>
              </w:rPr>
              <w:t>1 &amp; 2.2</w:t>
            </w:r>
          </w:p>
        </w:tc>
        <w:tc>
          <w:tcPr>
            <w:tcW w:w="4590" w:type="dxa"/>
          </w:tcPr>
          <w:p w14:paraId="1F5B400E" w14:textId="6A121C2F" w:rsidR="0014114C" w:rsidRPr="00407596" w:rsidRDefault="00674635" w:rsidP="007D0CE9">
            <w:pPr>
              <w:pStyle w:val="TABLEROW"/>
              <w:spacing w:before="0" w:after="0" w:line="480" w:lineRule="auto"/>
              <w:jc w:val="both"/>
              <w:rPr>
                <w:rFonts w:eastAsiaTheme="minorEastAsia"/>
              </w:rPr>
            </w:pPr>
            <w:r>
              <w:rPr>
                <w:rFonts w:eastAsiaTheme="minorEastAsia"/>
              </w:rPr>
              <w:t xml:space="preserve">Data visualization method and neural network architecture.  </w:t>
            </w:r>
          </w:p>
        </w:tc>
        <w:tc>
          <w:tcPr>
            <w:tcW w:w="1548" w:type="dxa"/>
            <w:tcBorders>
              <w:right w:val="nil"/>
            </w:tcBorders>
          </w:tcPr>
          <w:p w14:paraId="0AB52631" w14:textId="78022B1A" w:rsidR="0014114C" w:rsidRPr="00407596" w:rsidRDefault="00674635" w:rsidP="007D0CE9">
            <w:pPr>
              <w:pStyle w:val="TABLEROW"/>
              <w:spacing w:before="0" w:after="0" w:line="480" w:lineRule="auto"/>
              <w:rPr>
                <w:rFonts w:eastAsiaTheme="minorEastAsia"/>
              </w:rPr>
            </w:pPr>
            <w:r>
              <w:rPr>
                <w:rFonts w:eastAsiaTheme="minorEastAsia"/>
              </w:rPr>
              <w:t>Josheb Dayrit</w:t>
            </w:r>
          </w:p>
        </w:tc>
      </w:tr>
      <w:tr w:rsidR="00407596" w:rsidRPr="00407596" w14:paraId="063F0586" w14:textId="77777777" w:rsidTr="008A27A3">
        <w:tc>
          <w:tcPr>
            <w:tcW w:w="1458" w:type="dxa"/>
            <w:tcBorders>
              <w:left w:val="nil"/>
            </w:tcBorders>
          </w:tcPr>
          <w:p w14:paraId="69C3308A" w14:textId="05D09161" w:rsidR="00327E34" w:rsidRPr="00407596" w:rsidRDefault="00674635" w:rsidP="007D0CE9">
            <w:pPr>
              <w:pStyle w:val="TABLEROW"/>
              <w:spacing w:before="0" w:after="0" w:line="480" w:lineRule="auto"/>
              <w:rPr>
                <w:rFonts w:eastAsiaTheme="minorEastAsia"/>
              </w:rPr>
            </w:pPr>
            <w:r>
              <w:rPr>
                <w:rFonts w:eastAsiaTheme="minorEastAsia"/>
              </w:rPr>
              <w:t>Week 8-11</w:t>
            </w:r>
          </w:p>
        </w:tc>
        <w:tc>
          <w:tcPr>
            <w:tcW w:w="1980" w:type="dxa"/>
          </w:tcPr>
          <w:p w14:paraId="002A1FC3" w14:textId="601699A9" w:rsidR="00327E34" w:rsidRPr="00407596" w:rsidRDefault="00674635" w:rsidP="007D0CE9">
            <w:pPr>
              <w:pStyle w:val="TABLEROW"/>
              <w:spacing w:before="0" w:after="0" w:line="480" w:lineRule="auto"/>
              <w:jc w:val="both"/>
              <w:rPr>
                <w:rFonts w:eastAsiaTheme="minorEastAsia"/>
              </w:rPr>
            </w:pPr>
            <w:r>
              <w:rPr>
                <w:rFonts w:eastAsiaTheme="minorEastAsia"/>
              </w:rPr>
              <w:t>Subtask 2.3, Subtask 4.1 &amp; 4.2, Subtask 5.1 &amp; 5.2</w:t>
            </w:r>
          </w:p>
        </w:tc>
        <w:tc>
          <w:tcPr>
            <w:tcW w:w="4590" w:type="dxa"/>
          </w:tcPr>
          <w:p w14:paraId="6B113874" w14:textId="1AFE6790" w:rsidR="00327E34" w:rsidRPr="00407596" w:rsidRDefault="00674635" w:rsidP="007D0CE9">
            <w:pPr>
              <w:pStyle w:val="TABLEROW"/>
              <w:spacing w:before="0" w:after="0" w:line="480" w:lineRule="auto"/>
              <w:jc w:val="both"/>
              <w:rPr>
                <w:rFonts w:eastAsiaTheme="minorEastAsia"/>
              </w:rPr>
            </w:pPr>
            <w:r>
              <w:rPr>
                <w:rFonts w:eastAsiaTheme="minorEastAsia"/>
              </w:rPr>
              <w:t xml:space="preserve">Are the proposed data visualization method and neural network architecture viable for use in project?  </w:t>
            </w:r>
          </w:p>
        </w:tc>
        <w:tc>
          <w:tcPr>
            <w:tcW w:w="1548" w:type="dxa"/>
            <w:tcBorders>
              <w:right w:val="nil"/>
            </w:tcBorders>
          </w:tcPr>
          <w:p w14:paraId="0EAFB853" w14:textId="0D4E9B4A" w:rsidR="00327E34" w:rsidRPr="00407596" w:rsidRDefault="00674635" w:rsidP="007D0CE9">
            <w:pPr>
              <w:pStyle w:val="TABLEROW"/>
              <w:spacing w:before="0" w:after="0" w:line="480" w:lineRule="auto"/>
              <w:rPr>
                <w:rFonts w:eastAsiaTheme="minorEastAsia"/>
              </w:rPr>
            </w:pPr>
            <w:r>
              <w:rPr>
                <w:rFonts w:eastAsiaTheme="minorEastAsia"/>
              </w:rPr>
              <w:t>Josheb Dayrit</w:t>
            </w:r>
          </w:p>
        </w:tc>
      </w:tr>
      <w:tr w:rsidR="00407596" w:rsidRPr="00407596" w14:paraId="239DA4B5" w14:textId="77777777" w:rsidTr="008A27A3">
        <w:tc>
          <w:tcPr>
            <w:tcW w:w="1458" w:type="dxa"/>
            <w:tcBorders>
              <w:left w:val="nil"/>
            </w:tcBorders>
          </w:tcPr>
          <w:p w14:paraId="3AC39017" w14:textId="7AD1FC76" w:rsidR="00327E34" w:rsidRPr="00407596" w:rsidRDefault="00555DA8" w:rsidP="007D0CE9">
            <w:pPr>
              <w:pStyle w:val="TABLEROW"/>
              <w:spacing w:before="0" w:after="0" w:line="480" w:lineRule="auto"/>
              <w:rPr>
                <w:rFonts w:eastAsiaTheme="minorEastAsia"/>
              </w:rPr>
            </w:pPr>
            <w:r w:rsidRPr="00407596">
              <w:rPr>
                <w:rFonts w:eastAsiaTheme="minorEastAsia" w:hint="eastAsia"/>
              </w:rPr>
              <w:t xml:space="preserve">Week </w:t>
            </w:r>
            <w:r w:rsidR="00674635">
              <w:rPr>
                <w:rFonts w:eastAsiaTheme="minorEastAsia"/>
              </w:rPr>
              <w:t>12-15</w:t>
            </w:r>
          </w:p>
        </w:tc>
        <w:tc>
          <w:tcPr>
            <w:tcW w:w="1980" w:type="dxa"/>
          </w:tcPr>
          <w:p w14:paraId="7B7B94D9" w14:textId="53B5A043" w:rsidR="00327E34" w:rsidRPr="00407596" w:rsidRDefault="00674635" w:rsidP="007D0CE9">
            <w:pPr>
              <w:pStyle w:val="TABLEROW"/>
              <w:spacing w:before="0" w:after="0" w:line="480" w:lineRule="auto"/>
              <w:jc w:val="both"/>
              <w:rPr>
                <w:rFonts w:eastAsiaTheme="minorEastAsia"/>
              </w:rPr>
            </w:pPr>
            <w:r>
              <w:rPr>
                <w:rFonts w:eastAsiaTheme="minorEastAsia"/>
              </w:rPr>
              <w:t>Subtask 1.1, 1.2, 1.3, 1.4, &amp; 1.5</w:t>
            </w:r>
          </w:p>
        </w:tc>
        <w:tc>
          <w:tcPr>
            <w:tcW w:w="4590" w:type="dxa"/>
          </w:tcPr>
          <w:p w14:paraId="4F0A4882" w14:textId="1E4DEE27" w:rsidR="00327E34" w:rsidRPr="00407596" w:rsidRDefault="00674635" w:rsidP="007D0CE9">
            <w:pPr>
              <w:pStyle w:val="TABLEROW"/>
              <w:spacing w:before="0" w:after="0" w:line="480" w:lineRule="auto"/>
              <w:jc w:val="both"/>
              <w:rPr>
                <w:rFonts w:eastAsiaTheme="minorEastAsia"/>
              </w:rPr>
            </w:pPr>
            <w:r>
              <w:rPr>
                <w:rFonts w:eastAsiaTheme="minorEastAsia"/>
              </w:rPr>
              <w:t xml:space="preserve">Collection and processing of sensor data. </w:t>
            </w:r>
          </w:p>
        </w:tc>
        <w:tc>
          <w:tcPr>
            <w:tcW w:w="1548" w:type="dxa"/>
            <w:tcBorders>
              <w:right w:val="nil"/>
            </w:tcBorders>
          </w:tcPr>
          <w:p w14:paraId="588C90D8" w14:textId="7952594E" w:rsidR="00327E34" w:rsidRPr="00407596" w:rsidRDefault="00674635" w:rsidP="007D0CE9">
            <w:pPr>
              <w:pStyle w:val="TABLEROW"/>
              <w:spacing w:before="0" w:after="0" w:line="480" w:lineRule="auto"/>
              <w:rPr>
                <w:rFonts w:eastAsiaTheme="minorEastAsia"/>
              </w:rPr>
            </w:pPr>
            <w:r>
              <w:rPr>
                <w:rFonts w:eastAsiaTheme="minorEastAsia"/>
              </w:rPr>
              <w:t>Josheb Dayrit</w:t>
            </w:r>
          </w:p>
        </w:tc>
      </w:tr>
      <w:tr w:rsidR="001736EB" w:rsidRPr="00407596" w14:paraId="5B25DF93" w14:textId="77777777" w:rsidTr="008A27A3">
        <w:tc>
          <w:tcPr>
            <w:tcW w:w="1458" w:type="dxa"/>
            <w:tcBorders>
              <w:left w:val="nil"/>
            </w:tcBorders>
          </w:tcPr>
          <w:p w14:paraId="620307C2" w14:textId="7C1FDE75" w:rsidR="001736EB" w:rsidRPr="00407596" w:rsidRDefault="00674635" w:rsidP="007D0CE9">
            <w:pPr>
              <w:pStyle w:val="TABLEROW"/>
              <w:spacing w:before="0" w:after="0" w:line="480" w:lineRule="auto"/>
              <w:rPr>
                <w:rFonts w:eastAsiaTheme="minorEastAsia"/>
              </w:rPr>
            </w:pPr>
            <w:r>
              <w:rPr>
                <w:rFonts w:eastAsiaTheme="minorEastAsia"/>
              </w:rPr>
              <w:t>Week 16-19</w:t>
            </w:r>
          </w:p>
        </w:tc>
        <w:tc>
          <w:tcPr>
            <w:tcW w:w="1980" w:type="dxa"/>
          </w:tcPr>
          <w:p w14:paraId="294D979D" w14:textId="4AC1C7C4" w:rsidR="001736EB" w:rsidRPr="00407596" w:rsidRDefault="00674635" w:rsidP="007D0CE9">
            <w:pPr>
              <w:pStyle w:val="TABLEROW"/>
              <w:spacing w:before="0" w:after="0" w:line="480" w:lineRule="auto"/>
              <w:jc w:val="both"/>
              <w:rPr>
                <w:rFonts w:eastAsiaTheme="minorEastAsia"/>
              </w:rPr>
            </w:pPr>
            <w:r>
              <w:rPr>
                <w:rFonts w:eastAsiaTheme="minorEastAsia"/>
              </w:rPr>
              <w:t>Subtask 3.1, 3.2, 3.3, 3.4, 3.5, 3.6</w:t>
            </w:r>
          </w:p>
        </w:tc>
        <w:tc>
          <w:tcPr>
            <w:tcW w:w="4590" w:type="dxa"/>
          </w:tcPr>
          <w:p w14:paraId="20BE185C" w14:textId="75F5CB75" w:rsidR="001736EB" w:rsidRPr="00407596" w:rsidRDefault="00674635" w:rsidP="007D0CE9">
            <w:pPr>
              <w:pStyle w:val="TABLEROW"/>
              <w:spacing w:before="0" w:after="0" w:line="480" w:lineRule="auto"/>
              <w:jc w:val="both"/>
              <w:rPr>
                <w:rFonts w:eastAsiaTheme="minorEastAsia"/>
              </w:rPr>
            </w:pPr>
            <w:r>
              <w:rPr>
                <w:rFonts w:eastAsiaTheme="minorEastAsia"/>
              </w:rPr>
              <w:t xml:space="preserve">Deployment of neural network on microcomputer. </w:t>
            </w:r>
          </w:p>
        </w:tc>
        <w:tc>
          <w:tcPr>
            <w:tcW w:w="1548" w:type="dxa"/>
            <w:tcBorders>
              <w:right w:val="nil"/>
            </w:tcBorders>
          </w:tcPr>
          <w:p w14:paraId="37B94F59" w14:textId="3A3FA945" w:rsidR="001736EB" w:rsidRPr="00407596" w:rsidRDefault="00674635" w:rsidP="007D0CE9">
            <w:pPr>
              <w:pStyle w:val="TABLEROW"/>
              <w:spacing w:before="0" w:after="0" w:line="480" w:lineRule="auto"/>
              <w:rPr>
                <w:rFonts w:eastAsiaTheme="minorEastAsia"/>
              </w:rPr>
            </w:pPr>
            <w:r>
              <w:rPr>
                <w:rFonts w:eastAsiaTheme="minorEastAsia"/>
              </w:rPr>
              <w:t>Josheb Dayrit</w:t>
            </w:r>
          </w:p>
        </w:tc>
      </w:tr>
      <w:tr w:rsidR="00674635" w:rsidRPr="00407596" w14:paraId="4BACD7DB" w14:textId="77777777" w:rsidTr="008A27A3">
        <w:tc>
          <w:tcPr>
            <w:tcW w:w="1458" w:type="dxa"/>
            <w:tcBorders>
              <w:left w:val="nil"/>
              <w:bottom w:val="single" w:sz="12" w:space="0" w:color="auto"/>
            </w:tcBorders>
          </w:tcPr>
          <w:p w14:paraId="744C17BB" w14:textId="0B64CE84" w:rsidR="00674635" w:rsidRDefault="00674635" w:rsidP="007D0CE9">
            <w:pPr>
              <w:pStyle w:val="TABLEROW"/>
              <w:spacing w:before="0" w:after="0" w:line="480" w:lineRule="auto"/>
              <w:rPr>
                <w:rFonts w:eastAsiaTheme="minorEastAsia"/>
              </w:rPr>
            </w:pPr>
            <w:r>
              <w:rPr>
                <w:rFonts w:eastAsiaTheme="minorEastAsia"/>
              </w:rPr>
              <w:t>Week 20-22</w:t>
            </w:r>
          </w:p>
        </w:tc>
        <w:tc>
          <w:tcPr>
            <w:tcW w:w="1980" w:type="dxa"/>
            <w:tcBorders>
              <w:bottom w:val="single" w:sz="12" w:space="0" w:color="auto"/>
            </w:tcBorders>
          </w:tcPr>
          <w:p w14:paraId="263768C8" w14:textId="6E7C63C4" w:rsidR="00674635" w:rsidRDefault="00674635" w:rsidP="007D0CE9">
            <w:pPr>
              <w:pStyle w:val="TABLEROW"/>
              <w:spacing w:before="0" w:after="0" w:line="480" w:lineRule="auto"/>
              <w:jc w:val="both"/>
              <w:rPr>
                <w:rFonts w:eastAsiaTheme="minorEastAsia"/>
              </w:rPr>
            </w:pPr>
            <w:r>
              <w:rPr>
                <w:rFonts w:eastAsiaTheme="minorEastAsia"/>
              </w:rPr>
              <w:t>Subtask 4.3 &amp; 4.4, Subtask 5.3 &amp; 5.4, Task 6</w:t>
            </w:r>
          </w:p>
        </w:tc>
        <w:tc>
          <w:tcPr>
            <w:tcW w:w="4590" w:type="dxa"/>
            <w:tcBorders>
              <w:bottom w:val="single" w:sz="12" w:space="0" w:color="auto"/>
            </w:tcBorders>
          </w:tcPr>
          <w:p w14:paraId="36BB8045" w14:textId="0CB1A0D9" w:rsidR="00674635" w:rsidRDefault="00674635" w:rsidP="007D0CE9">
            <w:pPr>
              <w:pStyle w:val="TABLEROW"/>
              <w:spacing w:before="0" w:after="0" w:line="480" w:lineRule="auto"/>
              <w:jc w:val="both"/>
              <w:rPr>
                <w:rFonts w:eastAsiaTheme="minorEastAsia"/>
              </w:rPr>
            </w:pPr>
            <w:r>
              <w:rPr>
                <w:rFonts w:eastAsiaTheme="minorEastAsia"/>
              </w:rPr>
              <w:t xml:space="preserve">Putting all the pieces together. </w:t>
            </w:r>
          </w:p>
        </w:tc>
        <w:tc>
          <w:tcPr>
            <w:tcW w:w="1548" w:type="dxa"/>
            <w:tcBorders>
              <w:bottom w:val="single" w:sz="12" w:space="0" w:color="auto"/>
              <w:right w:val="nil"/>
            </w:tcBorders>
          </w:tcPr>
          <w:p w14:paraId="5234B912" w14:textId="5649A4E0" w:rsidR="00674635" w:rsidRPr="00407596" w:rsidRDefault="00674635" w:rsidP="007D0CE9">
            <w:pPr>
              <w:pStyle w:val="TABLEROW"/>
              <w:spacing w:before="0" w:after="0" w:line="480" w:lineRule="auto"/>
              <w:rPr>
                <w:rFonts w:eastAsiaTheme="minorEastAsia"/>
              </w:rPr>
            </w:pPr>
            <w:r>
              <w:rPr>
                <w:rFonts w:eastAsiaTheme="minorEastAsia"/>
              </w:rPr>
              <w:t>Josheb Dayrit</w:t>
            </w:r>
          </w:p>
        </w:tc>
      </w:tr>
    </w:tbl>
    <w:p w14:paraId="71C47F5B" w14:textId="77777777" w:rsidR="00A74C39" w:rsidRPr="00407596" w:rsidRDefault="00A74C39" w:rsidP="007D0CE9">
      <w:pPr>
        <w:spacing w:line="480" w:lineRule="auto"/>
        <w:jc w:val="left"/>
        <w:rPr>
          <w:b/>
          <w:kern w:val="0"/>
          <w:sz w:val="28"/>
          <w:szCs w:val="24"/>
        </w:rPr>
      </w:pPr>
      <w:r w:rsidRPr="00407596">
        <w:br w:type="page"/>
      </w:r>
    </w:p>
    <w:p w14:paraId="1A56AA77" w14:textId="77777777" w:rsidR="003021AF" w:rsidRPr="002520F0" w:rsidRDefault="003021AF" w:rsidP="007D0CE9">
      <w:pPr>
        <w:pStyle w:val="Head1"/>
        <w:spacing w:before="0" w:after="0" w:line="480" w:lineRule="auto"/>
        <w:rPr>
          <w:sz w:val="24"/>
        </w:rPr>
      </w:pPr>
      <w:bookmarkStart w:id="20" w:name="_Toc27252667"/>
      <w:r w:rsidRPr="002520F0">
        <w:rPr>
          <w:rFonts w:hint="eastAsia"/>
          <w:sz w:val="24"/>
        </w:rPr>
        <w:lastRenderedPageBreak/>
        <w:t>Implementation</w:t>
      </w:r>
      <w:bookmarkEnd w:id="20"/>
    </w:p>
    <w:p w14:paraId="3AA6F602" w14:textId="2B0B8946" w:rsidR="00B63545" w:rsidRPr="002520F0" w:rsidRDefault="00BB7BF2" w:rsidP="001937CF">
      <w:pPr>
        <w:pStyle w:val="Heading2"/>
        <w:spacing w:line="480" w:lineRule="auto"/>
        <w:rPr>
          <w:szCs w:val="24"/>
        </w:rPr>
      </w:pPr>
      <w:bookmarkStart w:id="21" w:name="_Toc27252668"/>
      <w:r w:rsidRPr="002520F0">
        <w:rPr>
          <w:rFonts w:hint="eastAsia"/>
          <w:szCs w:val="24"/>
        </w:rPr>
        <w:t xml:space="preserve">Implementation of Task </w:t>
      </w:r>
      <w:r w:rsidR="00FE5C4E">
        <w:rPr>
          <w:szCs w:val="24"/>
        </w:rPr>
        <w:t>2</w:t>
      </w:r>
      <w:r w:rsidRPr="002520F0">
        <w:rPr>
          <w:rFonts w:hint="eastAsia"/>
          <w:szCs w:val="24"/>
        </w:rPr>
        <w:t>.</w:t>
      </w:r>
      <w:bookmarkEnd w:id="21"/>
    </w:p>
    <w:p w14:paraId="68E62614" w14:textId="08EDA7C6" w:rsidR="002520F0" w:rsidRDefault="00F64DBC" w:rsidP="002520F0">
      <w:pPr>
        <w:pStyle w:val="Heading3"/>
        <w:spacing w:line="480" w:lineRule="auto"/>
        <w:rPr>
          <w:szCs w:val="24"/>
        </w:rPr>
      </w:pPr>
      <w:bookmarkStart w:id="22" w:name="_Toc27252669"/>
      <w:r w:rsidRPr="002520F0">
        <w:rPr>
          <w:szCs w:val="24"/>
        </w:rPr>
        <w:t xml:space="preserve">Implementation of </w:t>
      </w:r>
      <w:r w:rsidR="006609D8" w:rsidRPr="002520F0">
        <w:rPr>
          <w:szCs w:val="24"/>
        </w:rPr>
        <w:t>Subt</w:t>
      </w:r>
      <w:r w:rsidR="009C08DF" w:rsidRPr="002520F0">
        <w:rPr>
          <w:szCs w:val="24"/>
        </w:rPr>
        <w:t>ask</w:t>
      </w:r>
      <w:r w:rsidR="00FE5C4E">
        <w:rPr>
          <w:szCs w:val="24"/>
        </w:rPr>
        <w:t xml:space="preserve"> 2</w:t>
      </w:r>
      <w:r w:rsidR="009C08DF" w:rsidRPr="002520F0">
        <w:rPr>
          <w:szCs w:val="24"/>
        </w:rPr>
        <w:t>.1</w:t>
      </w:r>
      <w:bookmarkEnd w:id="22"/>
    </w:p>
    <w:p w14:paraId="3E990D93" w14:textId="6F506A4E" w:rsidR="002520F0" w:rsidRDefault="006100F4" w:rsidP="00934C1E">
      <w:pPr>
        <w:pStyle w:val="AllText"/>
      </w:pPr>
      <w:r>
        <w:tab/>
      </w:r>
      <w:r w:rsidR="00831661">
        <w:t>How data is represented</w:t>
      </w:r>
      <w:r w:rsidR="00791A7E">
        <w:t xml:space="preserve">, in addition to the data itself, has an impact on the performance of a neural network. </w:t>
      </w:r>
      <w:r w:rsidR="007775A0">
        <w:t xml:space="preserve">For a project that seeks to perform the translation of ASL gestures using a neural network, </w:t>
      </w:r>
      <w:r w:rsidR="00BA02BB">
        <w:t xml:space="preserve">data is </w:t>
      </w:r>
      <w:r w:rsidR="0033644C">
        <w:t>traditionally</w:t>
      </w:r>
      <w:r w:rsidR="00BA02BB">
        <w:t xml:space="preserve"> represented as </w:t>
      </w:r>
      <w:r w:rsidR="00297FE9">
        <w:t xml:space="preserve">static </w:t>
      </w:r>
      <w:r w:rsidR="00BA02BB">
        <w:t>image</w:t>
      </w:r>
      <w:r w:rsidR="00297FE9">
        <w:t>s</w:t>
      </w:r>
      <w:r w:rsidR="00BC715F">
        <w:t xml:space="preserve"> </w:t>
      </w:r>
      <w:r w:rsidR="00BA02BB">
        <w:t xml:space="preserve">of the </w:t>
      </w:r>
      <w:r w:rsidR="000C6C38">
        <w:t xml:space="preserve">ASL </w:t>
      </w:r>
      <w:r w:rsidR="00BA02BB">
        <w:t>gesture</w:t>
      </w:r>
      <w:r w:rsidR="00670D37">
        <w:t>s</w:t>
      </w:r>
      <w:r w:rsidR="00BA02BB">
        <w:t xml:space="preserve"> </w:t>
      </w:r>
      <w:r w:rsidR="00670D37">
        <w:t>themselves</w:t>
      </w:r>
      <w:r w:rsidR="001957D5">
        <w:t>.</w:t>
      </w:r>
      <w:r w:rsidR="00670D37">
        <w:t xml:space="preserve"> </w:t>
      </w:r>
      <w:r w:rsidR="00C0454F">
        <w:t xml:space="preserve">While this method of visualizing data has produced serviceable outcomes for most ASL projects, it is not a method that is without flaws. </w:t>
      </w:r>
    </w:p>
    <w:p w14:paraId="1075D519" w14:textId="3B45A278" w:rsidR="0062061A" w:rsidRDefault="006100F4" w:rsidP="00934C1E">
      <w:pPr>
        <w:pStyle w:val="AllText"/>
      </w:pPr>
      <w:r>
        <w:tab/>
      </w:r>
      <w:r w:rsidR="00882936">
        <w:t>To start</w:t>
      </w:r>
      <w:r w:rsidR="00A2354D">
        <w:t>, i</w:t>
      </w:r>
      <w:r w:rsidR="00297FE9">
        <w:t>t should be noted that s</w:t>
      </w:r>
      <w:r w:rsidR="009D4CD2">
        <w:t>tatic images can</w:t>
      </w:r>
      <w:r w:rsidR="003D2ECE">
        <w:t xml:space="preserve"> indeed</w:t>
      </w:r>
      <w:r w:rsidR="009D4CD2">
        <w:t xml:space="preserve"> </w:t>
      </w:r>
      <w:r w:rsidR="002D1730">
        <w:t>depict</w:t>
      </w:r>
      <w:r w:rsidR="009D4CD2">
        <w:t xml:space="preserve"> </w:t>
      </w:r>
      <w:r w:rsidR="008730CC">
        <w:t xml:space="preserve">certain sets of </w:t>
      </w:r>
      <w:r w:rsidR="00AE0736">
        <w:t xml:space="preserve">gestures perfectly. </w:t>
      </w:r>
      <w:r w:rsidR="008364CC">
        <w:t>For</w:t>
      </w:r>
      <w:r w:rsidR="008730CC">
        <w:t xml:space="preserve"> </w:t>
      </w:r>
      <w:r w:rsidR="00C47455">
        <w:t>these</w:t>
      </w:r>
      <w:r w:rsidR="008730CC">
        <w:t xml:space="preserve"> gestures</w:t>
      </w:r>
      <w:r w:rsidR="00A00CE5">
        <w:t xml:space="preserve">, </w:t>
      </w:r>
      <w:r w:rsidR="00771B82">
        <w:t xml:space="preserve">the </w:t>
      </w:r>
      <w:r w:rsidR="005B24CB">
        <w:t>final position</w:t>
      </w:r>
      <w:r w:rsidR="00771B82">
        <w:t xml:space="preserve"> of hand </w:t>
      </w:r>
      <w:r w:rsidR="007C69B3">
        <w:t xml:space="preserve">is the distinguishing </w:t>
      </w:r>
      <w:r w:rsidR="00FC465C">
        <w:t>characteristi</w:t>
      </w:r>
      <w:r w:rsidR="00EF3AB3">
        <w:t>c</w:t>
      </w:r>
      <w:r w:rsidR="00F459A9">
        <w:t xml:space="preserve">, and it </w:t>
      </w:r>
      <w:r w:rsidR="00EF3AB3">
        <w:t xml:space="preserve">can usually be contained in a single frame. </w:t>
      </w:r>
      <w:r w:rsidR="00AE0736">
        <w:t xml:space="preserve">However, </w:t>
      </w:r>
      <w:r w:rsidR="00297FE9">
        <w:t xml:space="preserve">this is not the case for </w:t>
      </w:r>
      <w:r w:rsidR="00AE0736">
        <w:t xml:space="preserve">gestures </w:t>
      </w:r>
      <w:r w:rsidR="00DC4925">
        <w:t xml:space="preserve">where </w:t>
      </w:r>
      <w:r w:rsidR="00AE0736">
        <w:t>rotation or movement</w:t>
      </w:r>
      <w:r w:rsidR="004A3724">
        <w:t xml:space="preserve"> is a key characteristic</w:t>
      </w:r>
      <w:r w:rsidR="007D00EA">
        <w:t>, as</w:t>
      </w:r>
      <w:r w:rsidR="00F75239">
        <w:t xml:space="preserve"> – unlike other gestures –</w:t>
      </w:r>
      <w:r w:rsidR="007D00EA">
        <w:t xml:space="preserve"> t</w:t>
      </w:r>
      <w:r w:rsidR="00D86BED">
        <w:t>hey</w:t>
      </w:r>
      <w:r w:rsidR="00DC4925">
        <w:t xml:space="preserve"> </w:t>
      </w:r>
      <w:r w:rsidR="00323DBB">
        <w:t>cannot be contained in a single frame</w:t>
      </w:r>
      <w:r w:rsidR="00AE0736">
        <w:t xml:space="preserve">. </w:t>
      </w:r>
      <w:r w:rsidR="00436BDB">
        <w:t>Fig. 6 and Fig 7., which are found in the next page, show just how similar some gestures are when only considering their final position. The ASL gestures described by Fig.6 and Fig.7 are “try” and “rock,” respectively. Though the orientation of both gestures is a bit different in the figures specified, it should be noted that the palms are balled up for both gestures.</w:t>
      </w:r>
      <w:r w:rsidR="00140EE4">
        <w:t xml:space="preserve"> Not to mention, there are other gestures where the palm is balled up (i.e. the ASL for the letter “A”). These overlaps in final hand position will make it hard for the neural network to differentiate between gestures if given that information alone.</w:t>
      </w:r>
      <w:r w:rsidR="00436BDB">
        <w:t xml:space="preserve"> </w:t>
      </w:r>
      <w:r w:rsidR="005549B0">
        <w:t xml:space="preserve">The reason why </w:t>
      </w:r>
      <w:r w:rsidR="002C4CB6">
        <w:t>most</w:t>
      </w:r>
      <w:r w:rsidR="00BF7BED">
        <w:t xml:space="preserve"> </w:t>
      </w:r>
      <w:r w:rsidR="00CC7294">
        <w:t xml:space="preserve">AI-based </w:t>
      </w:r>
      <w:r w:rsidR="005549B0">
        <w:t>ASL project</w:t>
      </w:r>
      <w:r w:rsidR="008604A2">
        <w:t>s</w:t>
      </w:r>
      <w:r w:rsidR="005549B0">
        <w:t xml:space="preserve"> </w:t>
      </w:r>
      <w:r w:rsidR="002C4CB6">
        <w:t>do</w:t>
      </w:r>
      <w:r w:rsidR="005549B0">
        <w:t xml:space="preserve"> not venture beyond</w:t>
      </w:r>
      <w:r w:rsidR="00274931">
        <w:t xml:space="preserve"> certain</w:t>
      </w:r>
      <w:r w:rsidR="005549B0">
        <w:t xml:space="preserve"> </w:t>
      </w:r>
      <w:r w:rsidR="008604A2">
        <w:t>gestures</w:t>
      </w:r>
      <w:r w:rsidR="00274931">
        <w:t xml:space="preserve"> </w:t>
      </w:r>
      <w:r w:rsidR="000155A4">
        <w:t xml:space="preserve">is because the method through which </w:t>
      </w:r>
      <w:r w:rsidR="002C4CB6">
        <w:t xml:space="preserve">their </w:t>
      </w:r>
      <w:r w:rsidR="00E62EBC">
        <w:t>data is expressed</w:t>
      </w:r>
      <w:r w:rsidR="000155A4">
        <w:t xml:space="preserve"> is </w:t>
      </w:r>
      <w:r w:rsidR="00CA33D9">
        <w:t>narrowly-focused</w:t>
      </w:r>
      <w:r w:rsidR="000D649F">
        <w:t xml:space="preserve">, suitable for some </w:t>
      </w:r>
      <w:r w:rsidR="00E62EBC">
        <w:t>circumstances</w:t>
      </w:r>
      <w:r w:rsidR="000D649F">
        <w:t xml:space="preserve"> but not others</w:t>
      </w:r>
      <w:r w:rsidR="000155A4">
        <w:t xml:space="preserve">. </w:t>
      </w:r>
      <w:r w:rsidR="00916D19">
        <w:t xml:space="preserve">There is an inherent constraint to how </w:t>
      </w:r>
      <w:r w:rsidR="00C2439E">
        <w:t>the</w:t>
      </w:r>
      <w:r w:rsidR="007665F5">
        <w:t>ir</w:t>
      </w:r>
      <w:r w:rsidR="00E43B6B">
        <w:t xml:space="preserve"> data is visualize</w:t>
      </w:r>
      <w:r w:rsidR="0083122F">
        <w:t>d</w:t>
      </w:r>
      <w:r w:rsidR="00274931">
        <w:t>, and</w:t>
      </w:r>
      <w:r w:rsidR="00916D19">
        <w:t xml:space="preserve"> that </w:t>
      </w:r>
      <w:r w:rsidR="00274931">
        <w:t xml:space="preserve">constraint </w:t>
      </w:r>
      <w:r w:rsidR="00916D19">
        <w:t xml:space="preserve">prevents </w:t>
      </w:r>
      <w:r w:rsidR="00F0184A">
        <w:t>the</w:t>
      </w:r>
      <w:r w:rsidR="002C4CB6">
        <w:t>ir</w:t>
      </w:r>
      <w:r w:rsidR="00F0184A">
        <w:t xml:space="preserve"> neural network</w:t>
      </w:r>
      <w:r w:rsidR="00916D19">
        <w:t xml:space="preserve"> from</w:t>
      </w:r>
      <w:r w:rsidR="00274931">
        <w:t xml:space="preserve"> doing translation</w:t>
      </w:r>
      <w:r w:rsidR="00B715E0">
        <w:t xml:space="preserve"> work</w:t>
      </w:r>
      <w:r w:rsidR="00274931">
        <w:t xml:space="preserve"> on other gestures. </w:t>
      </w:r>
    </w:p>
    <w:p w14:paraId="3E9D7C56" w14:textId="051A91E4" w:rsidR="0062061A" w:rsidRDefault="0062061A" w:rsidP="0062061A">
      <w:pPr>
        <w:pStyle w:val="AllText"/>
        <w:jc w:val="center"/>
      </w:pPr>
      <w:r w:rsidRPr="0062061A">
        <w:rPr>
          <w:noProof/>
        </w:rPr>
        <w:lastRenderedPageBreak/>
        <w:drawing>
          <wp:inline distT="0" distB="0" distL="0" distR="0" wp14:anchorId="1B268419" wp14:editId="3C04EF35">
            <wp:extent cx="3287577" cy="262128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16536" cy="2644370"/>
                    </a:xfrm>
                    <a:prstGeom prst="rect">
                      <a:avLst/>
                    </a:prstGeom>
                  </pic:spPr>
                </pic:pic>
              </a:graphicData>
            </a:graphic>
          </wp:inline>
        </w:drawing>
      </w:r>
    </w:p>
    <w:p w14:paraId="55646778" w14:textId="376DD826" w:rsidR="0062061A" w:rsidRDefault="0062061A" w:rsidP="0062061A">
      <w:pPr>
        <w:pStyle w:val="FigureCap"/>
        <w:spacing w:after="0" w:line="480" w:lineRule="auto"/>
        <w:contextualSpacing/>
      </w:pPr>
      <w:r>
        <w:t>ASL for “try” (final hand position)</w:t>
      </w:r>
    </w:p>
    <w:p w14:paraId="0C09F449" w14:textId="77777777" w:rsidR="004237E9" w:rsidRDefault="004237E9" w:rsidP="004237E9">
      <w:pPr>
        <w:pStyle w:val="FigureCap"/>
        <w:numPr>
          <w:ilvl w:val="0"/>
          <w:numId w:val="0"/>
        </w:numPr>
        <w:spacing w:after="0" w:line="480" w:lineRule="auto"/>
        <w:contextualSpacing/>
        <w:jc w:val="both"/>
      </w:pPr>
    </w:p>
    <w:p w14:paraId="227DB2AA" w14:textId="4F2C6A73" w:rsidR="0062061A" w:rsidRDefault="0062061A" w:rsidP="0062061A">
      <w:pPr>
        <w:pStyle w:val="AllText"/>
        <w:jc w:val="center"/>
      </w:pPr>
      <w:r w:rsidRPr="0062061A">
        <w:rPr>
          <w:noProof/>
        </w:rPr>
        <w:drawing>
          <wp:inline distT="0" distB="0" distL="0" distR="0" wp14:anchorId="6F32FF0D" wp14:editId="3A942966">
            <wp:extent cx="3421380" cy="2613554"/>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1034" cy="2620928"/>
                    </a:xfrm>
                    <a:prstGeom prst="rect">
                      <a:avLst/>
                    </a:prstGeom>
                  </pic:spPr>
                </pic:pic>
              </a:graphicData>
            </a:graphic>
          </wp:inline>
        </w:drawing>
      </w:r>
    </w:p>
    <w:p w14:paraId="530C72D6" w14:textId="75267349" w:rsidR="0062061A" w:rsidRDefault="0062061A" w:rsidP="0062061A">
      <w:pPr>
        <w:pStyle w:val="FigureCap"/>
        <w:spacing w:after="0" w:line="480" w:lineRule="auto"/>
        <w:contextualSpacing/>
      </w:pPr>
      <w:r>
        <w:t>ASL for “rock” (final</w:t>
      </w:r>
      <w:r w:rsidR="0019289A">
        <w:t xml:space="preserve"> hand</w:t>
      </w:r>
      <w:r>
        <w:t xml:space="preserve"> position)</w:t>
      </w:r>
    </w:p>
    <w:p w14:paraId="0B545D14" w14:textId="77777777" w:rsidR="004237E9" w:rsidRDefault="006100F4" w:rsidP="00934C1E">
      <w:pPr>
        <w:pStyle w:val="AllText"/>
      </w:pPr>
      <w:r>
        <w:tab/>
      </w:r>
    </w:p>
    <w:p w14:paraId="55123AFD" w14:textId="77777777" w:rsidR="004237E9" w:rsidRDefault="004237E9">
      <w:pPr>
        <w:jc w:val="left"/>
        <w:rPr>
          <w:kern w:val="16"/>
          <w:sz w:val="24"/>
          <w:szCs w:val="22"/>
        </w:rPr>
      </w:pPr>
      <w:r>
        <w:br w:type="page"/>
      </w:r>
    </w:p>
    <w:p w14:paraId="2AC6E225" w14:textId="3E837AFE" w:rsidR="003D33D2" w:rsidRDefault="00830929" w:rsidP="00934C1E">
      <w:pPr>
        <w:pStyle w:val="AllText"/>
      </w:pPr>
      <w:r>
        <w:lastRenderedPageBreak/>
        <w:t xml:space="preserve">Another </w:t>
      </w:r>
      <w:r w:rsidR="00BB042A">
        <w:t>inherent defect</w:t>
      </w:r>
      <w:r>
        <w:t xml:space="preserve"> </w:t>
      </w:r>
      <w:r w:rsidR="004D4274">
        <w:t>of</w:t>
      </w:r>
      <w:r>
        <w:t xml:space="preserve"> image data is </w:t>
      </w:r>
      <w:r w:rsidR="004D4274">
        <w:t>the presence</w:t>
      </w:r>
      <w:r w:rsidR="00E649CE">
        <w:t xml:space="preserve"> of </w:t>
      </w:r>
      <w:r>
        <w:t>image noise</w:t>
      </w:r>
      <w:r w:rsidR="00C47ED6">
        <w:t>, which is often hard to decouple</w:t>
      </w:r>
      <w:r w:rsidR="00C2743A">
        <w:t xml:space="preserve"> from the desired parts of an image</w:t>
      </w:r>
      <w:r>
        <w:t xml:space="preserve">. </w:t>
      </w:r>
      <w:r w:rsidR="00697F82">
        <w:t xml:space="preserve">According to a paper on </w:t>
      </w:r>
      <w:r w:rsidR="0049292B">
        <w:t>techniques for image noise reduction</w:t>
      </w:r>
      <w:r w:rsidR="00361E2F">
        <w:t xml:space="preserve">, </w:t>
      </w:r>
      <w:r w:rsidR="0048024F">
        <w:t xml:space="preserve">Indian </w:t>
      </w:r>
      <w:r w:rsidR="00A71971">
        <w:t xml:space="preserve">engineering </w:t>
      </w:r>
      <w:r w:rsidR="00361E2F">
        <w:t xml:space="preserve">professors </w:t>
      </w:r>
      <w:proofErr w:type="spellStart"/>
      <w:r w:rsidR="00361E2F">
        <w:t>Mythili</w:t>
      </w:r>
      <w:proofErr w:type="spellEnd"/>
      <w:r w:rsidR="00361E2F">
        <w:t xml:space="preserve"> and Kavitha describe </w:t>
      </w:r>
      <w:r w:rsidR="00035D75">
        <w:t>8 types of image noise</w:t>
      </w:r>
      <w:r w:rsidR="0048024F">
        <w:t xml:space="preserve"> in </w:t>
      </w:r>
      <w:r w:rsidR="00F70279">
        <w:t xml:space="preserve">great </w:t>
      </w:r>
      <w:r w:rsidR="0048024F">
        <w:t>detail</w:t>
      </w:r>
      <w:r w:rsidR="00035D75">
        <w:t xml:space="preserve">: </w:t>
      </w:r>
      <w:r w:rsidR="0048024F">
        <w:t>a</w:t>
      </w:r>
      <w:r w:rsidR="0048024F" w:rsidRPr="0048024F">
        <w:t>mplifier noise</w:t>
      </w:r>
      <w:r w:rsidR="0048024F">
        <w:t xml:space="preserve"> </w:t>
      </w:r>
      <w:r w:rsidR="0048024F" w:rsidRPr="0048024F">
        <w:t>(</w:t>
      </w:r>
      <w:r w:rsidR="0048024F">
        <w:t>g</w:t>
      </w:r>
      <w:r w:rsidR="0048024F" w:rsidRPr="0048024F">
        <w:t xml:space="preserve">aussian noise), </w:t>
      </w:r>
      <w:r w:rsidR="0048024F">
        <w:t>s</w:t>
      </w:r>
      <w:r w:rsidR="0048024F" w:rsidRPr="0048024F">
        <w:t>alt-and-pepper noise (</w:t>
      </w:r>
      <w:r w:rsidR="0048024F">
        <w:t>i</w:t>
      </w:r>
      <w:r w:rsidR="0048024F" w:rsidRPr="0048024F">
        <w:t>mpulse noise),</w:t>
      </w:r>
      <w:r w:rsidR="0048024F">
        <w:t xml:space="preserve"> s</w:t>
      </w:r>
      <w:r w:rsidR="0048024F" w:rsidRPr="0048024F">
        <w:t>hot noise,</w:t>
      </w:r>
      <w:r w:rsidR="0048024F">
        <w:t xml:space="preserve"> q</w:t>
      </w:r>
      <w:r w:rsidR="0048024F" w:rsidRPr="0048024F">
        <w:t>uantization noise (uniform noise),</w:t>
      </w:r>
      <w:r w:rsidR="0048024F">
        <w:t xml:space="preserve"> f</w:t>
      </w:r>
      <w:r w:rsidR="0048024F" w:rsidRPr="0048024F">
        <w:t>ilm grain, on-isotropic noise,</w:t>
      </w:r>
      <w:r w:rsidR="0048024F">
        <w:t xml:space="preserve"> s</w:t>
      </w:r>
      <w:r w:rsidR="0048024F" w:rsidRPr="0048024F">
        <w:t>peckle noise (</w:t>
      </w:r>
      <w:r w:rsidR="0048024F">
        <w:t>m</w:t>
      </w:r>
      <w:r w:rsidR="0048024F" w:rsidRPr="0048024F">
        <w:t>ultiplicative noise)</w:t>
      </w:r>
      <w:r w:rsidR="00037553">
        <w:t>,</w:t>
      </w:r>
      <w:r w:rsidR="0048024F" w:rsidRPr="0048024F">
        <w:t xml:space="preserve"> and </w:t>
      </w:r>
      <w:r w:rsidR="00037553">
        <w:t>p</w:t>
      </w:r>
      <w:r w:rsidR="0048024F" w:rsidRPr="0048024F">
        <w:t>eriodic noise.</w:t>
      </w:r>
      <w:r w:rsidR="00892932">
        <w:t xml:space="preserve"> Though some discussion is devoted to each category of noise, discussions on </w:t>
      </w:r>
      <w:r w:rsidR="00265C48">
        <w:t>impulse noise</w:t>
      </w:r>
      <w:r w:rsidR="00A91998">
        <w:t xml:space="preserve">, gaussian noise, and </w:t>
      </w:r>
      <w:r w:rsidR="000547D3">
        <w:t>speckle noise are particularly lengt</w:t>
      </w:r>
      <w:r w:rsidR="00DD76CB">
        <w:t>hy</w:t>
      </w:r>
      <w:r w:rsidR="00F37390">
        <w:t>, as these are the most common types of image noise found in images</w:t>
      </w:r>
      <w:r w:rsidR="00DD76CB">
        <w:t xml:space="preserve">. </w:t>
      </w:r>
    </w:p>
    <w:p w14:paraId="727D06DC" w14:textId="2B9CA93D" w:rsidR="003D33D2" w:rsidRDefault="003D33D2" w:rsidP="00934C1E">
      <w:pPr>
        <w:pStyle w:val="AllText"/>
      </w:pPr>
      <w:r>
        <w:tab/>
      </w:r>
      <w:r w:rsidR="00FB01C0">
        <w:t xml:space="preserve">The first type of noise discussed by the paper is </w:t>
      </w:r>
      <w:r w:rsidR="002756EB">
        <w:t>amplifier noise</w:t>
      </w:r>
      <w:r w:rsidR="005B6631">
        <w:t xml:space="preserve"> (or Gaussian noise)</w:t>
      </w:r>
      <w:r w:rsidR="002756EB">
        <w:t>, wherein it is stated that amplifier noise is “additive”</w:t>
      </w:r>
      <w:r w:rsidR="00E7776F">
        <w:t xml:space="preserve"> </w:t>
      </w:r>
      <w:r w:rsidR="00E7776F">
        <w:fldChar w:fldCharType="begin" w:fldLock="1"/>
      </w:r>
      <w:r w:rsidR="00E7776F">
        <w:instrText>ADDIN CSL_CITATION {"citationItems":[{"id":"ITEM-1","itemData":{"author":[{"dropping-particle":"","family":"Mythili","given":"C","non-dropping-particle":"","parse-names":false,"suffix":""},{"dropping-particle":"","family":"Kavitha","given":"V","non-dropping-particle":"","parse-names":false,"suffix":""}],"container-title":"The research bulletin of Jordan, ACM","id":"ITEM-1","issue":"11","issued":{"date-parts":[["2011"]]},"page":"41-44","title":"Efficient technique for color image noise reduction","type":"article-journal","volume":"1"},"uris":["http://www.mendeley.com/documents/?uuid=d0b87f24-b5a4-4f22-ab11-de699247bfd4"]}],"mendeley":{"formattedCitation":"[6]","plainTextFormattedCitation":"[6]","previouslyFormattedCitation":"[6]"},"properties":{"noteIndex":0},"schema":"https://github.com/citation-style-language/schema/raw/master/csl-citation.json"}</w:instrText>
      </w:r>
      <w:r w:rsidR="00E7776F">
        <w:fldChar w:fldCharType="separate"/>
      </w:r>
      <w:r w:rsidR="00E7776F" w:rsidRPr="00E7776F">
        <w:rPr>
          <w:noProof/>
        </w:rPr>
        <w:t>[6]</w:t>
      </w:r>
      <w:r w:rsidR="00E7776F">
        <w:fldChar w:fldCharType="end"/>
      </w:r>
      <w:r w:rsidR="00E7776F">
        <w:t>.</w:t>
      </w:r>
      <w:r w:rsidR="00B60C0B">
        <w:t xml:space="preserve"> </w:t>
      </w:r>
      <w:r w:rsidR="00C71F38">
        <w:t xml:space="preserve">Mathematically speaking, </w:t>
      </w:r>
      <w:proofErr w:type="spellStart"/>
      <w:r w:rsidR="00C71F38">
        <w:t>Mythili</w:t>
      </w:r>
      <w:proofErr w:type="spellEnd"/>
      <w:r w:rsidR="00C71F38">
        <w:t xml:space="preserve"> and Kavitha </w:t>
      </w:r>
      <w:r w:rsidR="002B4006">
        <w:t>disclose</w:t>
      </w:r>
      <w:r w:rsidR="00C71F38">
        <w:t xml:space="preserve"> that</w:t>
      </w:r>
      <w:r w:rsidR="00CF50AD">
        <w:t>, in ideal cases,</w:t>
      </w:r>
      <w:r w:rsidR="00C71F38">
        <w:t xml:space="preserve"> </w:t>
      </w:r>
      <w:r w:rsidR="00F342C8">
        <w:t xml:space="preserve">amplifier noise </w:t>
      </w:r>
      <w:r w:rsidR="00B3669F">
        <w:t xml:space="preserve">can be </w:t>
      </w:r>
      <w:r w:rsidR="000E2072">
        <w:t xml:space="preserve">quite easily </w:t>
      </w:r>
      <w:r w:rsidR="00B3669F">
        <w:t xml:space="preserve">modeled by a Gaussian </w:t>
      </w:r>
      <w:r w:rsidR="00EF3D6D">
        <w:t>distribution</w:t>
      </w:r>
      <w:r w:rsidR="005E022B">
        <w:t>.</w:t>
      </w:r>
      <w:r w:rsidR="008E4C16">
        <w:t xml:space="preserve"> </w:t>
      </w:r>
      <w:r w:rsidR="00902A58">
        <w:t>Armed with</w:t>
      </w:r>
      <w:r w:rsidR="00B6137B">
        <w:t xml:space="preserve"> this</w:t>
      </w:r>
      <w:r w:rsidR="00783A1C">
        <w:t xml:space="preserve"> information</w:t>
      </w:r>
      <w:r w:rsidR="00D43B74">
        <w:t xml:space="preserve">, </w:t>
      </w:r>
      <w:r w:rsidR="007A12AD">
        <w:t xml:space="preserve">various </w:t>
      </w:r>
      <w:r w:rsidR="00D43B74">
        <w:t xml:space="preserve">filters have been </w:t>
      </w:r>
      <w:r w:rsidR="00B75F3C">
        <w:t>developed and implemented</w:t>
      </w:r>
      <w:r w:rsidR="00D43B74">
        <w:t xml:space="preserve"> by </w:t>
      </w:r>
      <w:r w:rsidR="00C96178">
        <w:t xml:space="preserve">DSP </w:t>
      </w:r>
      <w:r w:rsidR="007A12AD">
        <w:t xml:space="preserve">(digital signal processing) </w:t>
      </w:r>
      <w:r w:rsidR="00C96178">
        <w:t>researchers in order to combat it.</w:t>
      </w:r>
      <w:r w:rsidR="005E022B">
        <w:t xml:space="preserve"> </w:t>
      </w:r>
      <w:r w:rsidR="00B949DC">
        <w:t xml:space="preserve">On the fundamental level, </w:t>
      </w:r>
      <w:r w:rsidR="0063000B">
        <w:t>amplifier noise</w:t>
      </w:r>
      <w:r w:rsidR="00B949DC">
        <w:t xml:space="preserve"> is simply noise that adds </w:t>
      </w:r>
      <w:r w:rsidR="00EC3A67">
        <w:t xml:space="preserve">a bias to </w:t>
      </w:r>
      <w:r w:rsidR="00722CE7">
        <w:t xml:space="preserve">the original </w:t>
      </w:r>
      <w:r w:rsidR="002D2B9A">
        <w:t xml:space="preserve">red, green, </w:t>
      </w:r>
      <w:r w:rsidR="00797E4C">
        <w:t xml:space="preserve">and </w:t>
      </w:r>
      <w:r w:rsidR="002D2B9A">
        <w:t>blue</w:t>
      </w:r>
      <w:r w:rsidR="00797E4C">
        <w:t xml:space="preserve"> </w:t>
      </w:r>
      <w:r w:rsidR="002D2B9A">
        <w:t xml:space="preserve">values of an image signal. </w:t>
      </w:r>
    </w:p>
    <w:p w14:paraId="41877EFC" w14:textId="63412BE1" w:rsidR="009F063A" w:rsidRDefault="009F063A" w:rsidP="00934C1E">
      <w:pPr>
        <w:pStyle w:val="AllText"/>
        <w:rPr>
          <w:szCs w:val="24"/>
        </w:rPr>
      </w:pPr>
      <w:r>
        <w:rPr>
          <w:noProof/>
        </w:rPr>
        <w:drawing>
          <wp:inline distT="0" distB="0" distL="0" distR="0" wp14:anchorId="564D029B" wp14:editId="7587535F">
            <wp:extent cx="5943600" cy="1953260"/>
            <wp:effectExtent l="0" t="0" r="0" b="8890"/>
            <wp:docPr id="7" name="Picture 7" descr="Examples of images modified by Gaussian noise Gaussian noise was applied on each image with zero mean and in two random intervals of variance. Examples of images degraded by Gaussian noise can be seen in The labels 03-06noise and 08-16noise mean that the variance of Gaussian noise is random between values 0.03 - 0.06 and 0.08 - 0.16, respectively. The same notation is used also in presented graphs and tables (Tab. 3a and 3b, Fig. 9a and 9b). Noise parameters settings for our simulations were determined empirically. Training sets were created by noise modification of samples added to the original one ( 1+1noise , 1+2noise and 1+3noise ). Presented results for noise modifications shown in Tab. 3a, 3b and Fig. 9a, 9b are summarized as follows: Neural networks and SVM The improvement for RBF, MLP and SVM is clearly visible. In both noise modifications ( 03-06noise and 08-16noise ), the most significant increase in accuracy of test results is achieved by RBF network (about 80% for 1+3 training sets). Similarly to the tests in subchapter 5, adding more samples into training sets has a constant effect on the recognition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xamples of images modified by Gaussian noise Gaussian noise was applied on each image with zero mean and in two random intervals of variance. Examples of images degraded by Gaussian noise can be seen in The labels 03-06noise and 08-16noise mean that the variance of Gaussian noise is random between values 0.03 - 0.06 and 0.08 - 0.16, respectively. The same notation is used also in presented graphs and tables (Tab. 3a and 3b, Fig. 9a and 9b). Noise parameters settings for our simulations were determined empirically. Training sets were created by noise modification of samples added to the original one ( 1+1noise , 1+2noise and 1+3noise ). Presented results for noise modifications shown in Tab. 3a, 3b and Fig. 9a, 9b are summarized as follows: Neural networks and SVM The improvement for RBF, MLP and SVM is clearly visible. In both noise modifications ( 03-06noise and 08-16noise ), the most significant increase in accuracy of test results is achieved by RBF network (about 80% for 1+3 training sets). Similarly to the tests in subchapter 5, adding more samples into training sets has a constant effect on the recognition results.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53260"/>
                    </a:xfrm>
                    <a:prstGeom prst="rect">
                      <a:avLst/>
                    </a:prstGeom>
                    <a:noFill/>
                    <a:ln>
                      <a:noFill/>
                    </a:ln>
                  </pic:spPr>
                </pic:pic>
              </a:graphicData>
            </a:graphic>
          </wp:inline>
        </w:drawing>
      </w:r>
    </w:p>
    <w:p w14:paraId="47CB653D" w14:textId="7496187C" w:rsidR="00D443F8" w:rsidRDefault="005433C4" w:rsidP="006100F4">
      <w:pPr>
        <w:pStyle w:val="FigureCap"/>
        <w:spacing w:after="0" w:line="480" w:lineRule="auto"/>
        <w:contextualSpacing/>
      </w:pPr>
      <w:r>
        <w:t>Examples of gaussian noise affecting an image (left is original)</w:t>
      </w:r>
      <w:r w:rsidR="00E7776F">
        <w:t xml:space="preserve"> </w:t>
      </w:r>
      <w:r w:rsidR="00E7776F">
        <w:fldChar w:fldCharType="begin" w:fldLock="1"/>
      </w:r>
      <w:r w:rsidR="00E7776F">
        <w:instrText>ADDIN CSL_CITATION {"citationItems":[{"id":"ITEM-1","itemData":{"author":[{"dropping-particle":"","family":"Andotra","given":"Abhinav Singh","non-dropping-particle":"","parse-names":false,"suffix":""},{"dropping-particle":"","family":"Sharma","given":"Sandeep","non-dropping-particle":"","parse-names":false,"suffix":""}],"id":"ITEM-1","issued":{"date-parts":[["2017"]]},"title":"A Novel Analysis of Noise and Filtering Mechanism for Image Enhancement-A Review","type":"article-journal"},"uris":["http://www.mendeley.com/documents/?uuid=05da5e7b-9435-457b-95b0-9530f2408012"]}],"mendeley":{"formattedCitation":"[7]","plainTextFormattedCitation":"[7]","previouslyFormattedCitation":"[7]"},"properties":{"noteIndex":0},"schema":"https://github.com/citation-style-language/schema/raw/master/csl-citation.json"}</w:instrText>
      </w:r>
      <w:r w:rsidR="00E7776F">
        <w:fldChar w:fldCharType="separate"/>
      </w:r>
      <w:r w:rsidR="00E7776F" w:rsidRPr="00E7776F">
        <w:t>[7]</w:t>
      </w:r>
      <w:r w:rsidR="00E7776F">
        <w:fldChar w:fldCharType="end"/>
      </w:r>
    </w:p>
    <w:p w14:paraId="33E886F2" w14:textId="50288C31" w:rsidR="00D443F8" w:rsidRDefault="004247B9" w:rsidP="00934C1E">
      <w:pPr>
        <w:pStyle w:val="AllText"/>
      </w:pPr>
      <w:r>
        <w:tab/>
        <w:t xml:space="preserve">In Fig. 6, </w:t>
      </w:r>
      <w:r w:rsidR="0067390E">
        <w:t xml:space="preserve">a ResearchGate paper by </w:t>
      </w:r>
      <w:r w:rsidR="00FA58DD">
        <w:t xml:space="preserve">professors from </w:t>
      </w:r>
      <w:r w:rsidR="00634AB4">
        <w:t xml:space="preserve">2 European universities </w:t>
      </w:r>
      <w:r w:rsidR="007122E6">
        <w:t xml:space="preserve">applied Gaussian noise on an image to develop techniques relating to </w:t>
      </w:r>
      <w:r w:rsidR="0036150B">
        <w:t xml:space="preserve">facial recognition. </w:t>
      </w:r>
      <w:r w:rsidR="00A23752">
        <w:t xml:space="preserve">A progression is shown </w:t>
      </w:r>
      <w:r w:rsidR="0074083F">
        <w:t xml:space="preserve">of </w:t>
      </w:r>
      <w:r w:rsidR="00DF4A2D">
        <w:lastRenderedPageBreak/>
        <w:t xml:space="preserve">an </w:t>
      </w:r>
      <w:r w:rsidR="0036150B">
        <w:t>image</w:t>
      </w:r>
      <w:r w:rsidR="00321013">
        <w:t xml:space="preserve"> </w:t>
      </w:r>
      <w:r w:rsidR="0074083F">
        <w:t xml:space="preserve">as it </w:t>
      </w:r>
      <w:r w:rsidR="00B92BF7">
        <w:t>is</w:t>
      </w:r>
      <w:r w:rsidR="0036150B">
        <w:t xml:space="preserve"> degraded by </w:t>
      </w:r>
      <w:r w:rsidR="00C72AD2">
        <w:t xml:space="preserve">noise </w:t>
      </w:r>
      <w:r w:rsidR="001C2575">
        <w:t>of increasing severit</w:t>
      </w:r>
      <w:r w:rsidR="0021799D">
        <w:t>y</w:t>
      </w:r>
      <w:r w:rsidR="001E3752">
        <w:t>. B</w:t>
      </w:r>
      <w:r w:rsidR="003C37AD">
        <w:t>ased on</w:t>
      </w:r>
      <w:r w:rsidR="0074083F">
        <w:t xml:space="preserve"> the </w:t>
      </w:r>
      <w:r w:rsidR="00321013">
        <w:t>differences</w:t>
      </w:r>
      <w:r w:rsidR="00057BD3">
        <w:t xml:space="preserve"> that can be observed</w:t>
      </w:r>
      <w:r w:rsidR="003C37AD">
        <w:t xml:space="preserve"> from </w:t>
      </w:r>
      <w:r w:rsidR="00330A8F">
        <w:t xml:space="preserve">the image at </w:t>
      </w:r>
      <w:r w:rsidR="003C37AD">
        <w:t>each stage</w:t>
      </w:r>
      <w:r w:rsidR="00330A8F">
        <w:t xml:space="preserve"> of the “noising” process</w:t>
      </w:r>
      <w:r w:rsidR="00321013">
        <w:t>, i</w:t>
      </w:r>
      <w:r w:rsidR="00C0735F">
        <w:t xml:space="preserve">t becomes clear </w:t>
      </w:r>
      <w:r w:rsidR="0074083F">
        <w:t xml:space="preserve">exactly </w:t>
      </w:r>
      <w:r w:rsidR="00B92BF7">
        <w:t xml:space="preserve">how </w:t>
      </w:r>
      <w:r w:rsidR="00234BD2">
        <w:t xml:space="preserve">each pixel is being affected </w:t>
      </w:r>
      <w:r w:rsidR="00014463">
        <w:t xml:space="preserve">the applied </w:t>
      </w:r>
      <w:r w:rsidR="00234BD2">
        <w:t xml:space="preserve">noise. </w:t>
      </w:r>
      <w:r w:rsidR="00BC0568">
        <w:t>Comparing the original, noiseless</w:t>
      </w:r>
      <w:r w:rsidR="0039594F">
        <w:t xml:space="preserve"> image</w:t>
      </w:r>
      <w:r w:rsidR="00691802">
        <w:t xml:space="preserve"> to its noisy counterparts</w:t>
      </w:r>
      <w:r w:rsidR="0039594F">
        <w:t xml:space="preserve">, </w:t>
      </w:r>
      <w:r w:rsidR="00E05B27">
        <w:t>one can see</w:t>
      </w:r>
      <w:r w:rsidR="00603DC0">
        <w:t xml:space="preserve"> </w:t>
      </w:r>
      <w:r w:rsidR="00FF36B7">
        <w:t>how</w:t>
      </w:r>
      <w:r w:rsidR="00BC0568">
        <w:t xml:space="preserve"> </w:t>
      </w:r>
      <w:r w:rsidR="00A629C1">
        <w:t>pixel intensity</w:t>
      </w:r>
      <w:r w:rsidR="00FF36B7">
        <w:t xml:space="preserve"> </w:t>
      </w:r>
      <w:r w:rsidR="00F24790">
        <w:t>is changed</w:t>
      </w:r>
      <w:r w:rsidR="00A629C1">
        <w:t xml:space="preserve"> </w:t>
      </w:r>
      <w:r w:rsidR="0079028D">
        <w:t xml:space="preserve">at </w:t>
      </w:r>
      <w:r w:rsidR="00B2542F">
        <w:t>every</w:t>
      </w:r>
      <w:r w:rsidR="0079028D">
        <w:t xml:space="preserve"> location</w:t>
      </w:r>
      <w:r w:rsidR="00B2542F">
        <w:t xml:space="preserve"> in the image</w:t>
      </w:r>
      <w:r w:rsidR="002A2192">
        <w:t xml:space="preserve">, with some pixels becoming more gray and other less gray. </w:t>
      </w:r>
      <w:r w:rsidR="00FF36B7">
        <w:t xml:space="preserve">These </w:t>
      </w:r>
      <w:r w:rsidR="00843EE4">
        <w:t xml:space="preserve">random </w:t>
      </w:r>
      <w:r w:rsidR="00C65AC5">
        <w:t>fluctuations</w:t>
      </w:r>
      <w:r w:rsidR="001E7721">
        <w:t xml:space="preserve"> in pixel intensity</w:t>
      </w:r>
      <w:r w:rsidR="00C65AC5">
        <w:t xml:space="preserve"> can be attributed to the fact that Gaussian noise is </w:t>
      </w:r>
      <w:r w:rsidR="005B04CD">
        <w:t xml:space="preserve">– according to </w:t>
      </w:r>
      <w:proofErr w:type="spellStart"/>
      <w:r w:rsidR="005B04CD">
        <w:t>Mythili</w:t>
      </w:r>
      <w:proofErr w:type="spellEnd"/>
      <w:r w:rsidR="005B04CD">
        <w:t xml:space="preserve"> and Kavitha – “</w:t>
      </w:r>
      <w:r w:rsidR="00C65AC5">
        <w:t>additive</w:t>
      </w:r>
      <w:r w:rsidR="001E7721">
        <w:t>,</w:t>
      </w:r>
      <w:r w:rsidR="005B04CD">
        <w:t>”</w:t>
      </w:r>
      <w:r w:rsidR="001E7721">
        <w:t xml:space="preserve"> </w:t>
      </w:r>
      <w:r w:rsidR="000523F5">
        <w:t xml:space="preserve">causing parts of an image to be lighter or darker than </w:t>
      </w:r>
      <w:r w:rsidR="00FD051B">
        <w:t xml:space="preserve">they originally </w:t>
      </w:r>
      <w:r w:rsidR="001F2BC0">
        <w:t xml:space="preserve">are. </w:t>
      </w:r>
    </w:p>
    <w:p w14:paraId="3E971249" w14:textId="2FBE5FFB" w:rsidR="00AE2897" w:rsidRDefault="003D5741" w:rsidP="00934C1E">
      <w:pPr>
        <w:pStyle w:val="AllText"/>
      </w:pPr>
      <w:r>
        <w:tab/>
        <w:t>Another commonplace noise</w:t>
      </w:r>
      <w:r w:rsidR="00541ED9">
        <w:t xml:space="preserve"> type</w:t>
      </w:r>
      <w:r>
        <w:t xml:space="preserve"> </w:t>
      </w:r>
      <w:r w:rsidR="00D22B5C">
        <w:t xml:space="preserve">that is discussed in </w:t>
      </w:r>
      <w:proofErr w:type="spellStart"/>
      <w:r w:rsidR="00D22B5C">
        <w:t>Mythili’s</w:t>
      </w:r>
      <w:proofErr w:type="spellEnd"/>
      <w:r w:rsidR="00D22B5C">
        <w:t xml:space="preserve"> and Kavitha’s paper is </w:t>
      </w:r>
      <w:r w:rsidR="008038E3">
        <w:t xml:space="preserve">impulse noise or salt-and-pepper noise, which is similar in some ways to amplifier or Gaussian noise. </w:t>
      </w:r>
      <w:r w:rsidR="00086C5D">
        <w:t xml:space="preserve">In Gaussian noise, the image is affected as a whole. </w:t>
      </w:r>
      <w:r w:rsidR="009C14B4">
        <w:t>However, in impulse noise, only</w:t>
      </w:r>
      <w:r w:rsidR="008E3EAB">
        <w:t xml:space="preserve"> a</w:t>
      </w:r>
      <w:r w:rsidR="009C14B4">
        <w:t xml:space="preserve"> select</w:t>
      </w:r>
      <w:r w:rsidR="008E3EAB">
        <w:t xml:space="preserve"> </w:t>
      </w:r>
      <w:r w:rsidR="00FC4513">
        <w:t>number</w:t>
      </w:r>
      <w:r w:rsidR="008E3EAB">
        <w:t xml:space="preserve"> of</w:t>
      </w:r>
      <w:r w:rsidR="009C14B4">
        <w:t xml:space="preserve"> pixels are affected, which make them stand out from </w:t>
      </w:r>
      <w:r w:rsidR="00370042">
        <w:t xml:space="preserve">the rest. </w:t>
      </w:r>
      <w:r w:rsidR="009F02E1">
        <w:t>The primary difference between Gaussian noise and impulse noise is that impulse noise is small</w:t>
      </w:r>
      <w:r w:rsidR="008A27BC">
        <w:t>er</w:t>
      </w:r>
      <w:r w:rsidR="009F02E1">
        <w:t xml:space="preserve"> in scale (lesser number of pixels are affected) and </w:t>
      </w:r>
      <w:r w:rsidR="00ED2106">
        <w:t xml:space="preserve">caused </w:t>
      </w:r>
      <w:r w:rsidR="002655A3">
        <w:t>on the</w:t>
      </w:r>
      <w:r w:rsidR="00ED2106">
        <w:t xml:space="preserve"> hardware</w:t>
      </w:r>
      <w:r w:rsidR="002655A3">
        <w:t xml:space="preserve"> side</w:t>
      </w:r>
      <w:r w:rsidR="00ED2106">
        <w:t xml:space="preserve">. Some </w:t>
      </w:r>
      <w:r w:rsidR="00FF51E8">
        <w:t xml:space="preserve">hardware </w:t>
      </w:r>
      <w:r w:rsidR="00CD1FBF">
        <w:t xml:space="preserve">mishaps </w:t>
      </w:r>
      <w:r w:rsidR="00ED2106">
        <w:t xml:space="preserve">which </w:t>
      </w:r>
      <w:r w:rsidR="00F00150">
        <w:t xml:space="preserve">can </w:t>
      </w:r>
      <w:r w:rsidR="00ED2106">
        <w:t xml:space="preserve">lead to impulse noise </w:t>
      </w:r>
      <w:r w:rsidR="002655A3">
        <w:t>include</w:t>
      </w:r>
      <w:r w:rsidR="00ED2106">
        <w:t xml:space="preserve"> </w:t>
      </w:r>
      <w:r w:rsidR="004A4046">
        <w:t>non-functional analog-to-digital converters</w:t>
      </w:r>
      <w:r w:rsidR="005C18BC">
        <w:t xml:space="preserve"> in cameras</w:t>
      </w:r>
      <w:r w:rsidR="004A4046">
        <w:t xml:space="preserve">, </w:t>
      </w:r>
      <w:r w:rsidR="002655A3">
        <w:t xml:space="preserve">overheating of equipment, and </w:t>
      </w:r>
      <w:r w:rsidR="00B27ED0">
        <w:t xml:space="preserve">dust in lenses. </w:t>
      </w:r>
    </w:p>
    <w:p w14:paraId="5EA9383B" w14:textId="097A1D1C" w:rsidR="005C18BC" w:rsidRDefault="005C18BC" w:rsidP="00934C1E">
      <w:pPr>
        <w:pStyle w:val="AllText"/>
        <w:jc w:val="center"/>
        <w:rPr>
          <w:szCs w:val="24"/>
        </w:rPr>
      </w:pPr>
      <w:r>
        <w:rPr>
          <w:noProof/>
        </w:rPr>
        <w:drawing>
          <wp:inline distT="0" distB="0" distL="0" distR="0" wp14:anchorId="0EFDA228" wp14:editId="00C3E11C">
            <wp:extent cx="3230880" cy="1569720"/>
            <wp:effectExtent l="0" t="0" r="7620" b="0"/>
            <wp:docPr id="8" name="Picture 8" descr="Effect of adding salt &amp; pepper noise to an image (a) Original watermarked image (b) Salt &amp; pepper noised 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fect of adding salt &amp; pepper noise to an image (a) Original watermarked image (b) Salt &amp; pepper noised image.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0880" cy="1569720"/>
                    </a:xfrm>
                    <a:prstGeom prst="rect">
                      <a:avLst/>
                    </a:prstGeom>
                    <a:noFill/>
                    <a:ln>
                      <a:noFill/>
                    </a:ln>
                  </pic:spPr>
                </pic:pic>
              </a:graphicData>
            </a:graphic>
          </wp:inline>
        </w:drawing>
      </w:r>
    </w:p>
    <w:p w14:paraId="35ADB1AA" w14:textId="72B193D5" w:rsidR="005C18BC" w:rsidRDefault="005C18BC" w:rsidP="006100F4">
      <w:pPr>
        <w:pStyle w:val="FigureCap"/>
        <w:spacing w:after="0" w:line="480" w:lineRule="auto"/>
        <w:contextualSpacing/>
      </w:pPr>
      <w:r>
        <w:t>Example</w:t>
      </w:r>
      <w:r w:rsidR="003D2699">
        <w:t xml:space="preserve"> </w:t>
      </w:r>
      <w:r>
        <w:t>of salt-and-pepper noise affecting an image (left is original)</w:t>
      </w:r>
      <w:r w:rsidR="00E7776F">
        <w:t xml:space="preserve"> </w:t>
      </w:r>
      <w:r w:rsidR="00E7776F">
        <w:fldChar w:fldCharType="begin" w:fldLock="1"/>
      </w:r>
      <w:r w:rsidR="00E7776F">
        <w:instrText>ADDIN CSL_CITATION {"citationItems":[{"id":"ITEM-1","itemData":{"author":[{"dropping-particle":"","family":"Song","given":"Chunlin","non-dropping-particle":"","parse-names":false,"suffix":""},{"dropping-particle":"","family":"Sudirman","given":"Sud","non-dropping-particle":"","parse-names":false,"suffix":""},{"dropping-particle":"","family":"Merabti","given":"Madjid","non-dropping-particle":"","parse-names":false,"suffix":""}],"id":"ITEM-1","issued":{"date-parts":[["2010","1","1"]]},"title":"A Spatial and</w:instrText>
      </w:r>
      <w:r w:rsidR="00E7776F">
        <w:rPr>
          <w:rFonts w:hint="eastAsia"/>
        </w:rPr>
        <w:instrText xml:space="preserve"> Frequency Domain Analysis of the Effect of Removal Attacks on Digital Image Watermarks</w:instrText>
      </w:r>
      <w:r w:rsidR="00E7776F">
        <w:rPr>
          <w:rFonts w:hint="eastAsia"/>
        </w:rPr>
        <w:instrText>‖</w:instrText>
      </w:r>
      <w:r w:rsidR="00E7776F">
        <w:rPr>
          <w:rFonts w:hint="eastAsia"/>
        </w:rPr>
        <w:instrText>","type":"article-journal"},"uris":["http://www.mendeley.com/documents/?uuid=8ff28ef4-d913-432f-a32c-71e8fa6ff80b"]}],"mendeley":{"formattedCitation":"[8]","plainTextF</w:instrText>
      </w:r>
      <w:r w:rsidR="00E7776F">
        <w:instrText>ormattedCitation":"[8]","previouslyFormattedCitation":"[8]"},"properties":{"noteIndex":0},"schema":"https://github.com/citation-style-language/schema/raw/master/csl-citation.json"}</w:instrText>
      </w:r>
      <w:r w:rsidR="00E7776F">
        <w:fldChar w:fldCharType="separate"/>
      </w:r>
      <w:r w:rsidR="00E7776F" w:rsidRPr="00E7776F">
        <w:t>[8]</w:t>
      </w:r>
      <w:r w:rsidR="00E7776F">
        <w:fldChar w:fldCharType="end"/>
      </w:r>
    </w:p>
    <w:p w14:paraId="287E4874" w14:textId="77777777" w:rsidR="00804479" w:rsidRDefault="000D5BE5" w:rsidP="00934C1E">
      <w:pPr>
        <w:pStyle w:val="AllText"/>
      </w:pPr>
      <w:r>
        <w:tab/>
      </w:r>
    </w:p>
    <w:p w14:paraId="308082E2" w14:textId="77777777" w:rsidR="00804479" w:rsidRDefault="00804479">
      <w:pPr>
        <w:jc w:val="left"/>
        <w:rPr>
          <w:kern w:val="16"/>
          <w:sz w:val="24"/>
          <w:szCs w:val="22"/>
        </w:rPr>
      </w:pPr>
      <w:r>
        <w:br w:type="page"/>
      </w:r>
    </w:p>
    <w:p w14:paraId="2CBB6C40" w14:textId="4D29DF6F" w:rsidR="005C18BC" w:rsidRDefault="00804479" w:rsidP="00934C1E">
      <w:pPr>
        <w:pStyle w:val="AllText"/>
      </w:pPr>
      <w:r>
        <w:lastRenderedPageBreak/>
        <w:tab/>
      </w:r>
      <w:r w:rsidR="00780143">
        <w:t>Fig.7 makes the differences between impulse noise and</w:t>
      </w:r>
      <w:r w:rsidR="007B2E1F">
        <w:t xml:space="preserve"> Gaussian noise rather apparent. Firstly, </w:t>
      </w:r>
      <w:r w:rsidR="00242D76">
        <w:t xml:space="preserve">it is clear to see that </w:t>
      </w:r>
      <w:r w:rsidR="007B2E1F">
        <w:t xml:space="preserve">the </w:t>
      </w:r>
      <w:r w:rsidR="00242D76">
        <w:t xml:space="preserve">original </w:t>
      </w:r>
      <w:r w:rsidR="007B2E1F">
        <w:t>image</w:t>
      </w:r>
      <w:r w:rsidR="00777EB6">
        <w:t xml:space="preserve"> in Fig.7</w:t>
      </w:r>
      <w:r w:rsidR="007B2E1F">
        <w:t xml:space="preserve"> </w:t>
      </w:r>
      <w:r w:rsidR="00242D76">
        <w:t>does not lose most of its integrity</w:t>
      </w:r>
      <w:r w:rsidR="00CD14F8">
        <w:t xml:space="preserve"> when </w:t>
      </w:r>
      <w:r w:rsidR="007D1CCA">
        <w:t>the impulse noise was applied</w:t>
      </w:r>
      <w:r w:rsidR="00242D76">
        <w:t xml:space="preserve">. </w:t>
      </w:r>
      <w:r w:rsidR="0068519B">
        <w:t>By comparison, the original image in Fig.6</w:t>
      </w:r>
      <w:r w:rsidR="007775AA">
        <w:t xml:space="preserve"> essentially</w:t>
      </w:r>
      <w:r w:rsidR="0068519B">
        <w:t xml:space="preserve"> </w:t>
      </w:r>
      <w:r w:rsidR="00D16F51">
        <w:t xml:space="preserve">became </w:t>
      </w:r>
      <w:r w:rsidR="00FD7E7D">
        <w:t xml:space="preserve">indiscernible when </w:t>
      </w:r>
      <w:r w:rsidR="007775AA">
        <w:t xml:space="preserve">the </w:t>
      </w:r>
      <w:r w:rsidR="00E31609">
        <w:t xml:space="preserve">Gaussian noise was applied. </w:t>
      </w:r>
      <w:r w:rsidR="00753DE1">
        <w:t xml:space="preserve">In an image that is affected by impulse noise, </w:t>
      </w:r>
      <w:r w:rsidR="00D13F4E">
        <w:t xml:space="preserve">there are fewer corrupted pixels, which means that the </w:t>
      </w:r>
      <w:r w:rsidR="007B7147">
        <w:t xml:space="preserve">image is left intact apart from those pixels. </w:t>
      </w:r>
      <w:r w:rsidR="0020585E">
        <w:t>The reason</w:t>
      </w:r>
      <w:r w:rsidR="00237184">
        <w:t xml:space="preserve"> behind</w:t>
      </w:r>
      <w:r w:rsidR="0020585E">
        <w:t xml:space="preserve"> why impulse </w:t>
      </w:r>
      <w:r w:rsidR="00237184">
        <w:t xml:space="preserve">noise is also known as salt-and-pepper noise lies precisely in its localized effect on images. </w:t>
      </w:r>
      <w:proofErr w:type="spellStart"/>
      <w:r w:rsidR="00DC760B">
        <w:t>Mythili</w:t>
      </w:r>
      <w:proofErr w:type="spellEnd"/>
      <w:r w:rsidR="00DC760B">
        <w:t xml:space="preserve"> and Kavitha describe it best when they state tha</w:t>
      </w:r>
      <w:r w:rsidR="003147D3">
        <w:t xml:space="preserve">t </w:t>
      </w:r>
      <w:r w:rsidR="003F53D5">
        <w:t>i</w:t>
      </w:r>
      <w:r w:rsidR="003147D3">
        <w:t>mage</w:t>
      </w:r>
      <w:r w:rsidR="003F53D5">
        <w:t>s</w:t>
      </w:r>
      <w:r w:rsidR="002831B9">
        <w:t xml:space="preserve"> altered by salt-and-pepper noise</w:t>
      </w:r>
      <w:r w:rsidR="003F53D5">
        <w:t xml:space="preserve"> contain patterns of </w:t>
      </w:r>
      <w:r w:rsidR="00916257">
        <w:t xml:space="preserve">black and white </w:t>
      </w:r>
      <w:r w:rsidR="003F53D5">
        <w:t xml:space="preserve">dots reminiscent of salt and pepper. </w:t>
      </w:r>
    </w:p>
    <w:p w14:paraId="1AAD89E7" w14:textId="5537DDA8" w:rsidR="00AC534F" w:rsidRDefault="00AC534F" w:rsidP="00934C1E">
      <w:pPr>
        <w:pStyle w:val="AllText"/>
      </w:pPr>
      <w:r>
        <w:tab/>
        <w:t xml:space="preserve">The final noise type covered in detail by </w:t>
      </w:r>
      <w:proofErr w:type="spellStart"/>
      <w:r>
        <w:t>Mythili</w:t>
      </w:r>
      <w:proofErr w:type="spellEnd"/>
      <w:r>
        <w:t xml:space="preserve"> and Kavitha is </w:t>
      </w:r>
      <w:r w:rsidR="00350A3D">
        <w:t xml:space="preserve">speckle noise, which, unlike Gaussian noise, is multiplicative rather than additive. </w:t>
      </w:r>
      <w:r w:rsidR="00D52B37">
        <w:t>In particular, s</w:t>
      </w:r>
      <w:r w:rsidR="00D21877">
        <w:t>atellite and r</w:t>
      </w:r>
      <w:r w:rsidR="00913FB4">
        <w:t xml:space="preserve">adar technologies are said to be more acutely affected by speckle noise, </w:t>
      </w:r>
      <w:r w:rsidR="00AC15B8">
        <w:t xml:space="preserve">as </w:t>
      </w:r>
      <w:r w:rsidR="00900898">
        <w:t>it</w:t>
      </w:r>
      <w:r w:rsidR="00AC15B8">
        <w:t xml:space="preserve"> is a direct result of interference </w:t>
      </w:r>
      <w:r w:rsidR="00C07EE3">
        <w:t xml:space="preserve">from </w:t>
      </w:r>
      <w:r w:rsidR="002609D6">
        <w:t xml:space="preserve">the surrounding area. </w:t>
      </w:r>
    </w:p>
    <w:p w14:paraId="5B3F5052" w14:textId="69E4DF60" w:rsidR="005436FD" w:rsidRDefault="00FF6F63" w:rsidP="00674635">
      <w:pPr>
        <w:pStyle w:val="AllText"/>
        <w:jc w:val="center"/>
      </w:pPr>
      <w:r>
        <w:rPr>
          <w:noProof/>
        </w:rPr>
        <w:drawing>
          <wp:inline distT="0" distB="0" distL="0" distR="0" wp14:anchorId="0C5A5EBD" wp14:editId="062DF03C">
            <wp:extent cx="4465320" cy="22100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5208" cy="2224825"/>
                    </a:xfrm>
                    <a:prstGeom prst="rect">
                      <a:avLst/>
                    </a:prstGeom>
                  </pic:spPr>
                </pic:pic>
              </a:graphicData>
            </a:graphic>
          </wp:inline>
        </w:drawing>
      </w:r>
    </w:p>
    <w:p w14:paraId="52F09B31" w14:textId="4AA22CA9" w:rsidR="002009A9" w:rsidRDefault="002009A9" w:rsidP="006100F4">
      <w:pPr>
        <w:pStyle w:val="FigureCap"/>
        <w:spacing w:after="0" w:line="480" w:lineRule="auto"/>
        <w:contextualSpacing/>
      </w:pPr>
      <w:r>
        <w:t>An imaging radar at work</w:t>
      </w:r>
      <w:r w:rsidR="00674635">
        <w:t xml:space="preserve"> </w:t>
      </w:r>
      <w:r w:rsidR="00674635">
        <w:fldChar w:fldCharType="begin" w:fldLock="1"/>
      </w:r>
      <w:r w:rsidR="00E7776F">
        <w:instrText>ADDIN CSL_CITATION {"citationItems":[{"id":"ITEM-1","itemData":{"ISSN":"0196-2892","author":[{"dropping-particle":"","family":"Baraldi","given":"Andrea","non-dropping-particle":"","parse-names":false,"suffix":""},{"dropping-particle":"","family":"Parmiggiani","given":"Flavio","non-dropping-particle":"","parse-names":false,"suffix":""}],"container-title":"IEEE Transactions on Geoscience and Remote Sensing","id":"ITEM-1","issue":"5","issued":{"date-parts":[["1995"]]},"page":"1245-1257","publisher":"IEEE","title":"A refined Gamma MAP SAR speckle filter with improved geometrical adaptivity","type":"article-journal","volume":"33"},"uris":["http://www.mendeley.com/documents/?uuid=f204f90c-5afa-4baf-8c24-d372ff9999f4"]}],"mendeley":{"formattedCitation":"[9]","plainTextFormattedCitation":"[9]","previouslyFormattedCitation":"[9]"},"properties":{"noteIndex":0},"schema":"https://github.com/citation-style-language/schema/raw/master/csl-citation.json"}</w:instrText>
      </w:r>
      <w:r w:rsidR="00674635">
        <w:fldChar w:fldCharType="separate"/>
      </w:r>
      <w:r w:rsidR="00E7776F" w:rsidRPr="00E7776F">
        <w:t>[9]</w:t>
      </w:r>
      <w:r w:rsidR="00674635">
        <w:fldChar w:fldCharType="end"/>
      </w:r>
    </w:p>
    <w:p w14:paraId="3541451B" w14:textId="77777777" w:rsidR="00804479" w:rsidRDefault="00912529" w:rsidP="00934C1E">
      <w:pPr>
        <w:pStyle w:val="AllText"/>
      </w:pPr>
      <w:r>
        <w:tab/>
      </w:r>
    </w:p>
    <w:p w14:paraId="695AFF4F" w14:textId="77777777" w:rsidR="00804479" w:rsidRDefault="00804479">
      <w:pPr>
        <w:jc w:val="left"/>
        <w:rPr>
          <w:kern w:val="16"/>
          <w:sz w:val="24"/>
          <w:szCs w:val="22"/>
        </w:rPr>
      </w:pPr>
      <w:r>
        <w:br w:type="page"/>
      </w:r>
    </w:p>
    <w:p w14:paraId="4DE833CE" w14:textId="63015F3A" w:rsidR="00441140" w:rsidRDefault="00804479" w:rsidP="00934C1E">
      <w:pPr>
        <w:pStyle w:val="AllText"/>
      </w:pPr>
      <w:r>
        <w:lastRenderedPageBreak/>
        <w:tab/>
      </w:r>
      <w:r w:rsidR="00912529">
        <w:t>Most image-capturing</w:t>
      </w:r>
      <w:r w:rsidR="006E2951">
        <w:t xml:space="preserve"> hardware</w:t>
      </w:r>
      <w:r w:rsidR="000A051E">
        <w:t xml:space="preserve">, </w:t>
      </w:r>
      <w:r w:rsidR="006E2951">
        <w:t xml:space="preserve">ranging </w:t>
      </w:r>
      <w:r w:rsidR="00124A82">
        <w:t>from mundane devices like</w:t>
      </w:r>
      <w:r w:rsidR="000A051E">
        <w:t xml:space="preserve"> cameras </w:t>
      </w:r>
      <w:r w:rsidR="00124A82">
        <w:t>to more</w:t>
      </w:r>
      <w:r w:rsidR="000A051E">
        <w:t xml:space="preserve"> sophisticated </w:t>
      </w:r>
      <w:r w:rsidR="00124A82">
        <w:t xml:space="preserve">contraptions such as the </w:t>
      </w:r>
      <w:r w:rsidR="006E2951">
        <w:t>Synthetic Aperture Radar,</w:t>
      </w:r>
      <w:r w:rsidR="00912529">
        <w:t xml:space="preserve"> rely on the concept of </w:t>
      </w:r>
      <w:r w:rsidR="000A051E">
        <w:t xml:space="preserve">backscattering. </w:t>
      </w:r>
      <w:r w:rsidR="00E1464E">
        <w:t xml:space="preserve">In the case of the Synthetic Aperture Radar, an image is captured through </w:t>
      </w:r>
      <w:r w:rsidR="00E40BD8">
        <w:t xml:space="preserve">a mixture of </w:t>
      </w:r>
      <w:r w:rsidR="007435D9">
        <w:t xml:space="preserve">steps involving the radar itself and the specimen. </w:t>
      </w:r>
      <w:r w:rsidR="00E1464E">
        <w:t xml:space="preserve"> </w:t>
      </w:r>
      <w:r w:rsidR="00B46113">
        <w:t xml:space="preserve">First, </w:t>
      </w:r>
      <w:r w:rsidR="00DA674A">
        <w:t xml:space="preserve">the radar illuminates the specimen with </w:t>
      </w:r>
      <w:r w:rsidR="00CB28AB">
        <w:t xml:space="preserve">a </w:t>
      </w:r>
      <w:r w:rsidR="00DA674A">
        <w:t>light of its own. Then</w:t>
      </w:r>
      <w:r w:rsidR="00E45527">
        <w:t>,</w:t>
      </w:r>
      <w:r w:rsidR="00DA674A">
        <w:t xml:space="preserve"> </w:t>
      </w:r>
      <w:r w:rsidR="00CB28AB">
        <w:t>s</w:t>
      </w:r>
      <w:r w:rsidR="00DA674A">
        <w:t>ensor</w:t>
      </w:r>
      <w:r w:rsidR="00CB28AB">
        <w:t>s</w:t>
      </w:r>
      <w:r w:rsidR="00DA674A">
        <w:t xml:space="preserve"> </w:t>
      </w:r>
      <w:r w:rsidR="00CB28AB">
        <w:t xml:space="preserve">on the radar </w:t>
      </w:r>
      <w:r w:rsidR="003F16D5">
        <w:t>pick up</w:t>
      </w:r>
      <w:r w:rsidR="00CB28AB">
        <w:t xml:space="preserve"> the light that is reflected back to it</w:t>
      </w:r>
      <w:r w:rsidR="003F16D5">
        <w:t xml:space="preserve">. </w:t>
      </w:r>
      <w:r w:rsidR="004F331C">
        <w:t xml:space="preserve">This </w:t>
      </w:r>
      <w:r w:rsidR="00035511">
        <w:t xml:space="preserve">back-and-forth interaction between the radar and the specimen is known as backscattering. </w:t>
      </w:r>
      <w:r w:rsidR="00123123">
        <w:t>Once the reflection is received by the radar, it is processed digitally</w:t>
      </w:r>
      <w:r w:rsidR="00570820">
        <w:t xml:space="preserve">; based on this reflection, </w:t>
      </w:r>
      <w:r w:rsidR="00447CC5">
        <w:t xml:space="preserve">the radar reconstructs its version of the </w:t>
      </w:r>
      <w:r w:rsidR="00F42386">
        <w:t>specime</w:t>
      </w:r>
      <w:r w:rsidR="00441140">
        <w:t>n</w:t>
      </w:r>
      <w:r w:rsidR="00F42386">
        <w:t>.</w:t>
      </w:r>
    </w:p>
    <w:p w14:paraId="7A5340DE" w14:textId="02E255C5" w:rsidR="003F53D5" w:rsidRDefault="00441140" w:rsidP="00934C1E">
      <w:pPr>
        <w:pStyle w:val="AllText"/>
      </w:pPr>
      <w:r>
        <w:tab/>
      </w:r>
      <w:r w:rsidR="00D52A38">
        <w:t xml:space="preserve">In the concept of backscattering, the </w:t>
      </w:r>
      <w:r w:rsidR="00F21674">
        <w:t>parameter</w:t>
      </w:r>
      <w:r w:rsidR="00D52A38">
        <w:t xml:space="preserve"> that matters most </w:t>
      </w:r>
      <w:r w:rsidR="005C73CC">
        <w:t>is the energy that is reflected by the specimen</w:t>
      </w:r>
      <w:r w:rsidR="00AD268E">
        <w:t>.</w:t>
      </w:r>
      <w:r w:rsidR="00D42EC7">
        <w:t xml:space="preserve"> </w:t>
      </w:r>
      <w:r w:rsidR="00AD268E">
        <w:t>A</w:t>
      </w:r>
      <w:r w:rsidR="00D42EC7">
        <w:t>n article by NASA on the topic of radar technolog</w:t>
      </w:r>
      <w:r w:rsidR="00617D00">
        <w:t>y reveal</w:t>
      </w:r>
      <w:r w:rsidR="00AD268E">
        <w:t>s</w:t>
      </w:r>
      <w:r w:rsidR="00617D00">
        <w:t xml:space="preserve"> that</w:t>
      </w:r>
      <w:r w:rsidR="00C564AA">
        <w:t xml:space="preserve"> the energy of the echoed photon signal </w:t>
      </w:r>
      <w:r w:rsidR="00C87F4A">
        <w:t>can determine</w:t>
      </w:r>
      <w:r w:rsidR="00C564AA">
        <w:t xml:space="preserve"> the brightness </w:t>
      </w:r>
      <w:r w:rsidR="004307B8">
        <w:t>of a</w:t>
      </w:r>
      <w:r w:rsidR="006C4A56">
        <w:t>n image</w:t>
      </w:r>
      <w:r w:rsidR="004F2256">
        <w:t xml:space="preserve"> that is produced</w:t>
      </w:r>
      <w:r w:rsidR="006C4A56">
        <w:t xml:space="preserve">. </w:t>
      </w:r>
      <w:r w:rsidR="000A66DA">
        <w:t xml:space="preserve">Specifically, NASA states that </w:t>
      </w:r>
      <w:r w:rsidR="00C60E7C">
        <w:t>“b</w:t>
      </w:r>
      <w:r w:rsidR="00C60E7C" w:rsidRPr="00C60E7C">
        <w:t xml:space="preserve">right features </w:t>
      </w:r>
      <w:r w:rsidR="00C60E7C">
        <w:t xml:space="preserve">(in an image) </w:t>
      </w:r>
      <w:r w:rsidR="00C60E7C" w:rsidRPr="00C60E7C">
        <w:t>mean that a large fraction of the radar energy was reflected back to the radar, while dark features imply that very little energy was reflected.</w:t>
      </w:r>
      <w:r w:rsidR="00C60E7C">
        <w:t xml:space="preserve">” </w:t>
      </w:r>
      <w:r w:rsidR="005D3D1A">
        <w:t>In addition</w:t>
      </w:r>
      <w:r w:rsidR="009406D5">
        <w:t xml:space="preserve"> to </w:t>
      </w:r>
      <w:r w:rsidR="00D903E0">
        <w:t xml:space="preserve">the </w:t>
      </w:r>
      <w:r w:rsidR="009406D5">
        <w:t>energy</w:t>
      </w:r>
      <w:r w:rsidR="00D903E0">
        <w:t xml:space="preserve"> of the reflected signal</w:t>
      </w:r>
      <w:r w:rsidR="005D3D1A">
        <w:t xml:space="preserve">, there are also </w:t>
      </w:r>
      <w:r w:rsidR="00373EBF">
        <w:t xml:space="preserve">environmental </w:t>
      </w:r>
      <w:r w:rsidR="00CE1989">
        <w:t>and material</w:t>
      </w:r>
      <w:r w:rsidR="00991E1B">
        <w:t>-specific</w:t>
      </w:r>
      <w:r w:rsidR="00CE1989">
        <w:t xml:space="preserve"> </w:t>
      </w:r>
      <w:r w:rsidR="00373EBF">
        <w:t>factors that can influence</w:t>
      </w:r>
      <w:r w:rsidR="009406D5">
        <w:t xml:space="preserve"> the quality of an image. </w:t>
      </w:r>
      <w:r w:rsidR="007A6D27">
        <w:t xml:space="preserve">For example, in radar images, </w:t>
      </w:r>
      <w:r w:rsidR="00DC3BFD">
        <w:t>specimens</w:t>
      </w:r>
      <w:r w:rsidR="007A6D27">
        <w:t xml:space="preserve"> which contain more water </w:t>
      </w:r>
      <w:r w:rsidR="00AE186F">
        <w:t xml:space="preserve">generally </w:t>
      </w:r>
      <w:r w:rsidR="007A6D27">
        <w:t>appear brighter than their dr</w:t>
      </w:r>
      <w:r w:rsidR="00D458A7">
        <w:t>y</w:t>
      </w:r>
      <w:r w:rsidR="007A6D27">
        <w:t xml:space="preserve"> counterparts. </w:t>
      </w:r>
      <w:r w:rsidR="00290890">
        <w:t xml:space="preserve">This is because water has an </w:t>
      </w:r>
      <w:r w:rsidR="00A37218">
        <w:t>effect</w:t>
      </w:r>
      <w:r w:rsidR="00290890">
        <w:t xml:space="preserve"> on an object’s electrical properties. </w:t>
      </w:r>
      <w:r w:rsidR="006E629D">
        <w:t>When water</w:t>
      </w:r>
      <w:r w:rsidR="002C35C7">
        <w:t xml:space="preserve"> molecules</w:t>
      </w:r>
      <w:r w:rsidR="006E629D">
        <w:t xml:space="preserve"> comes into contact with an object, </w:t>
      </w:r>
      <w:r w:rsidR="002C35C7">
        <w:t>they</w:t>
      </w:r>
      <w:r w:rsidR="006E629D">
        <w:t xml:space="preserve"> cohere with </w:t>
      </w:r>
      <w:r w:rsidR="002C35C7">
        <w:t xml:space="preserve">other molecules and form </w:t>
      </w:r>
      <w:r w:rsidR="00C70BA4">
        <w:t xml:space="preserve">a barrier on top of </w:t>
      </w:r>
      <w:r w:rsidR="006E629D">
        <w:t>the skin</w:t>
      </w:r>
      <w:r w:rsidR="00C70BA4">
        <w:t xml:space="preserve">. </w:t>
      </w:r>
      <w:r w:rsidR="00FD6068">
        <w:t xml:space="preserve">The resistance of the skin is reduced because it is connected in parallel to the </w:t>
      </w:r>
      <w:r w:rsidR="00CC721B">
        <w:t>layer of water.</w:t>
      </w:r>
      <w:r w:rsidR="00961959">
        <w:t xml:space="preserve"> </w:t>
      </w:r>
      <w:r w:rsidR="00D64A6A">
        <w:t xml:space="preserve">In short, </w:t>
      </w:r>
      <w:r w:rsidR="00CB50FE">
        <w:t>v</w:t>
      </w:r>
      <w:r w:rsidR="00961959">
        <w:t xml:space="preserve">ariance in resistance can </w:t>
      </w:r>
      <w:r w:rsidR="00B55915">
        <w:t xml:space="preserve">also </w:t>
      </w:r>
      <w:r w:rsidR="003E3AFE">
        <w:t xml:space="preserve">dictate if an object appears brighter or darker in a radar image. </w:t>
      </w:r>
      <w:r w:rsidR="006E629D">
        <w:t xml:space="preserve"> </w:t>
      </w:r>
    </w:p>
    <w:p w14:paraId="456A8D2B" w14:textId="77777777" w:rsidR="00804479" w:rsidRDefault="000F2CAE" w:rsidP="00934C1E">
      <w:pPr>
        <w:pStyle w:val="AllText"/>
      </w:pPr>
      <w:r>
        <w:tab/>
      </w:r>
    </w:p>
    <w:p w14:paraId="2D4945ED" w14:textId="77777777" w:rsidR="00804479" w:rsidRDefault="00804479">
      <w:pPr>
        <w:jc w:val="left"/>
        <w:rPr>
          <w:kern w:val="16"/>
          <w:sz w:val="24"/>
          <w:szCs w:val="22"/>
        </w:rPr>
      </w:pPr>
      <w:r>
        <w:br w:type="page"/>
      </w:r>
    </w:p>
    <w:p w14:paraId="41CF387C" w14:textId="6F0C692A" w:rsidR="006427E1" w:rsidRDefault="00804479" w:rsidP="00934C1E">
      <w:pPr>
        <w:pStyle w:val="AllText"/>
      </w:pPr>
      <w:r>
        <w:lastRenderedPageBreak/>
        <w:tab/>
      </w:r>
      <w:r w:rsidR="00962FA9">
        <w:t xml:space="preserve">Radars and cameras are similar in that </w:t>
      </w:r>
      <w:r w:rsidR="003037C4">
        <w:t xml:space="preserve">backscattering can </w:t>
      </w:r>
      <w:r w:rsidR="00494ED5">
        <w:t>affect the</w:t>
      </w:r>
      <w:r w:rsidR="00426EF2">
        <w:t xml:space="preserve"> quality of </w:t>
      </w:r>
      <w:r w:rsidR="00494ED5">
        <w:t xml:space="preserve">images </w:t>
      </w:r>
      <w:r w:rsidR="00426EF2">
        <w:t xml:space="preserve">that </w:t>
      </w:r>
      <w:r w:rsidR="00494ED5">
        <w:t xml:space="preserve">both produce. </w:t>
      </w:r>
      <w:r w:rsidR="00B76802">
        <w:t>For</w:t>
      </w:r>
      <w:r w:rsidR="00494ED5">
        <w:t xml:space="preserve"> cameras, </w:t>
      </w:r>
      <w:r w:rsidR="00792A3D">
        <w:t xml:space="preserve">the negative </w:t>
      </w:r>
      <w:r w:rsidR="00DC202D">
        <w:t>impacts</w:t>
      </w:r>
      <w:r w:rsidR="00792A3D">
        <w:t xml:space="preserve"> of backscattering can be </w:t>
      </w:r>
      <w:r w:rsidR="00A1582B">
        <w:t xml:space="preserve">particularly </w:t>
      </w:r>
      <w:r w:rsidR="00A15304">
        <w:t>observed</w:t>
      </w:r>
      <w:r w:rsidR="00792A3D">
        <w:t xml:space="preserve"> </w:t>
      </w:r>
      <w:r w:rsidR="00CE73FF">
        <w:t xml:space="preserve">in </w:t>
      </w:r>
      <w:r w:rsidR="009E1556">
        <w:t>Fig.</w:t>
      </w:r>
      <w:r>
        <w:t>11</w:t>
      </w:r>
      <w:r w:rsidR="009E1556">
        <w:t xml:space="preserve">, </w:t>
      </w:r>
      <w:r w:rsidR="00582ADD">
        <w:t xml:space="preserve">where droplets of water </w:t>
      </w:r>
      <w:r w:rsidR="00B0641E">
        <w:t>appear as</w:t>
      </w:r>
      <w:r w:rsidR="00424A1D">
        <w:t xml:space="preserve"> clear or white </w:t>
      </w:r>
      <w:r w:rsidR="00B0641E">
        <w:t xml:space="preserve">imperfections in the depicted image. </w:t>
      </w:r>
    </w:p>
    <w:p w14:paraId="6DC40455" w14:textId="1ED79769" w:rsidR="000F2CAE" w:rsidRDefault="004A4753" w:rsidP="00934C1E">
      <w:pPr>
        <w:pStyle w:val="AllText"/>
        <w:jc w:val="center"/>
      </w:pPr>
      <w:r>
        <w:rPr>
          <w:noProof/>
        </w:rPr>
        <w:drawing>
          <wp:inline distT="0" distB="0" distL="0" distR="0" wp14:anchorId="11C29193" wp14:editId="268C4A92">
            <wp:extent cx="3406140" cy="255460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06140" cy="2554605"/>
                    </a:xfrm>
                    <a:prstGeom prst="rect">
                      <a:avLst/>
                    </a:prstGeom>
                    <a:noFill/>
                    <a:ln>
                      <a:noFill/>
                    </a:ln>
                  </pic:spPr>
                </pic:pic>
              </a:graphicData>
            </a:graphic>
          </wp:inline>
        </w:drawing>
      </w:r>
    </w:p>
    <w:p w14:paraId="65B55FAE" w14:textId="77777777" w:rsidR="00804479" w:rsidRDefault="009E1556" w:rsidP="00934C1E">
      <w:pPr>
        <w:pStyle w:val="FigureCap"/>
        <w:spacing w:after="0" w:line="480" w:lineRule="auto"/>
        <w:contextualSpacing/>
      </w:pPr>
      <w:r>
        <w:t xml:space="preserve">Water droplets </w:t>
      </w:r>
      <w:r w:rsidR="00582ADD">
        <w:t>causing distortions in image</w:t>
      </w:r>
    </w:p>
    <w:p w14:paraId="4FD86824" w14:textId="6CE76B15" w:rsidR="009E1556" w:rsidRDefault="00804479" w:rsidP="00804479">
      <w:pPr>
        <w:pStyle w:val="AllText"/>
      </w:pPr>
      <w:r>
        <w:tab/>
      </w:r>
      <w:r w:rsidR="004B6CA4">
        <w:t>When</w:t>
      </w:r>
      <w:r w:rsidR="00346501">
        <w:t>ever</w:t>
      </w:r>
      <w:r w:rsidR="004B6CA4">
        <w:t xml:space="preserve"> there are small particles</w:t>
      </w:r>
      <w:r w:rsidR="0092656C">
        <w:t xml:space="preserve"> littered about</w:t>
      </w:r>
      <w:r w:rsidR="004B6CA4">
        <w:t xml:space="preserve"> in the frame of a camera, the chance of producing </w:t>
      </w:r>
      <w:r w:rsidR="00D94027">
        <w:t>an image with</w:t>
      </w:r>
      <w:r w:rsidR="00D22C9F">
        <w:t xml:space="preserve"> undesirable</w:t>
      </w:r>
      <w:r w:rsidR="00D94027">
        <w:t xml:space="preserve"> </w:t>
      </w:r>
      <w:r w:rsidR="00CE1F1E">
        <w:t>affectations</w:t>
      </w:r>
      <w:r w:rsidR="008E3F60">
        <w:t xml:space="preserve"> </w:t>
      </w:r>
      <w:r w:rsidR="00D94027">
        <w:t>increase</w:t>
      </w:r>
      <w:r w:rsidR="002218F9">
        <w:t>s</w:t>
      </w:r>
      <w:r w:rsidR="00D94027">
        <w:t xml:space="preserve"> drastically. </w:t>
      </w:r>
      <w:r w:rsidR="006F05D8">
        <w:t xml:space="preserve">In addition to water droplets, </w:t>
      </w:r>
      <w:r w:rsidR="00157647">
        <w:t xml:space="preserve">fine substances like </w:t>
      </w:r>
      <w:r w:rsidR="006F05D8">
        <w:t>dust</w:t>
      </w:r>
      <w:r w:rsidR="00222DAA">
        <w:t xml:space="preserve"> </w:t>
      </w:r>
      <w:r w:rsidR="005A49D6">
        <w:t xml:space="preserve">or sand can </w:t>
      </w:r>
      <w:r w:rsidR="00222DAA">
        <w:t>also produce</w:t>
      </w:r>
      <w:r w:rsidR="005A49D6">
        <w:t xml:space="preserve"> </w:t>
      </w:r>
      <w:r w:rsidR="00E342E1">
        <w:t>similar</w:t>
      </w:r>
      <w:r w:rsidR="005A49D6">
        <w:t xml:space="preserve"> affect</w:t>
      </w:r>
      <w:r w:rsidR="00E342E1">
        <w:t>ations in an image.</w:t>
      </w:r>
      <w:r w:rsidR="00934905">
        <w:t xml:space="preserve"> </w:t>
      </w:r>
      <w:r w:rsidR="0081787F">
        <w:t xml:space="preserve">The factor that </w:t>
      </w:r>
      <w:r w:rsidR="00F265E1">
        <w:t xml:space="preserve">usually </w:t>
      </w:r>
      <w:r w:rsidR="0081787F">
        <w:t xml:space="preserve">determines </w:t>
      </w:r>
      <w:r w:rsidR="00B40A28">
        <w:t xml:space="preserve">the severity of these affectations is distance. </w:t>
      </w:r>
      <w:r w:rsidR="00027D4D">
        <w:t>According to the inverse-square law, l</w:t>
      </w:r>
      <w:r w:rsidR="00FD6ED6">
        <w:t xml:space="preserve">ight is reflected more strongly if it is closer to </w:t>
      </w:r>
      <w:r w:rsidR="00DC2DAD">
        <w:t>its</w:t>
      </w:r>
      <w:r w:rsidR="00FD6ED6">
        <w:t xml:space="preserve"> source</w:t>
      </w:r>
      <w:r w:rsidR="0047774B">
        <w:t xml:space="preserve"> (which, in this case</w:t>
      </w:r>
      <w:r w:rsidR="006057F9">
        <w:t>, is the camera)</w:t>
      </w:r>
      <w:r w:rsidR="00027D4D">
        <w:t>.</w:t>
      </w:r>
      <w:r w:rsidR="00DC2DAD">
        <w:t xml:space="preserve"> </w:t>
      </w:r>
      <w:r w:rsidR="00C11590">
        <w:t xml:space="preserve">By virtue of being closer to the camera lens, </w:t>
      </w:r>
      <w:r w:rsidR="00DC2DAD">
        <w:t xml:space="preserve">the water droplets </w:t>
      </w:r>
      <w:r w:rsidR="00131FB5">
        <w:t>in Fig.</w:t>
      </w:r>
      <w:r>
        <w:t>11</w:t>
      </w:r>
      <w:r w:rsidR="00131FB5">
        <w:t xml:space="preserve"> </w:t>
      </w:r>
      <w:r w:rsidR="0057698C">
        <w:t>appear</w:t>
      </w:r>
      <w:r w:rsidR="00204BD1">
        <w:t xml:space="preserve"> brighter</w:t>
      </w:r>
      <w:r w:rsidR="005471DB">
        <w:t xml:space="preserve"> (and, by extension, more prominent)</w:t>
      </w:r>
      <w:r w:rsidR="00131FB5">
        <w:t xml:space="preserve"> </w:t>
      </w:r>
      <w:r w:rsidR="00937F6D">
        <w:t>than</w:t>
      </w:r>
      <w:r w:rsidR="00204BD1">
        <w:t xml:space="preserve"> the rest of the image. </w:t>
      </w:r>
    </w:p>
    <w:p w14:paraId="1BA455A2" w14:textId="243070B7" w:rsidR="0028236F" w:rsidRDefault="0028236F" w:rsidP="00934C1E">
      <w:pPr>
        <w:pStyle w:val="AllText"/>
      </w:pPr>
      <w:r>
        <w:tab/>
        <w:t>Image noise</w:t>
      </w:r>
      <w:r w:rsidR="006951A4">
        <w:t xml:space="preserve">, in addition to </w:t>
      </w:r>
      <w:r w:rsidR="00BE00F2">
        <w:t xml:space="preserve">most </w:t>
      </w:r>
      <w:r w:rsidR="006951A4">
        <w:t>gestures being dynamic rather than static,</w:t>
      </w:r>
      <w:r>
        <w:t xml:space="preserve"> is </w:t>
      </w:r>
      <w:r w:rsidR="00E27166">
        <w:t>one</w:t>
      </w:r>
      <w:r>
        <w:t xml:space="preserve"> </w:t>
      </w:r>
      <w:r w:rsidR="006951A4">
        <w:t xml:space="preserve">primary </w:t>
      </w:r>
      <w:r>
        <w:t xml:space="preserve">reason why </w:t>
      </w:r>
      <w:r w:rsidR="00FB201D">
        <w:t xml:space="preserve">data from image-capturing devices </w:t>
      </w:r>
      <w:r w:rsidR="0063540B">
        <w:t xml:space="preserve">proves </w:t>
      </w:r>
      <w:r w:rsidR="00B56200">
        <w:t xml:space="preserve">to be unreliable </w:t>
      </w:r>
      <w:r w:rsidR="0070042E">
        <w:t>for use in</w:t>
      </w:r>
      <w:r w:rsidR="00B56200">
        <w:t xml:space="preserve"> a neural network. </w:t>
      </w:r>
      <w:r w:rsidR="00B13F2D">
        <w:t>There are too many factors</w:t>
      </w:r>
      <w:r w:rsidR="000B2AA1">
        <w:t xml:space="preserve"> (some controllable, while others not)</w:t>
      </w:r>
      <w:r w:rsidR="00B13F2D">
        <w:t xml:space="preserve"> that can affect </w:t>
      </w:r>
      <w:r w:rsidR="000B2AA1">
        <w:t>raw image data</w:t>
      </w:r>
      <w:r w:rsidR="00EE04DD">
        <w:t xml:space="preserve"> from devices such as radars or cameras</w:t>
      </w:r>
      <w:r w:rsidR="000B2AA1">
        <w:t xml:space="preserve">, and it will take a lot of work </w:t>
      </w:r>
      <w:r w:rsidR="00D4247B">
        <w:t>just</w:t>
      </w:r>
      <w:r w:rsidR="000B2AA1">
        <w:t xml:space="preserve"> to</w:t>
      </w:r>
      <w:r w:rsidR="001260F5">
        <w:t xml:space="preserve"> process the data and</w:t>
      </w:r>
      <w:r w:rsidR="000B2AA1">
        <w:t xml:space="preserve"> </w:t>
      </w:r>
      <w:r w:rsidR="00EB2D0D">
        <w:t>isolate the</w:t>
      </w:r>
      <w:r w:rsidR="00821129">
        <w:t xml:space="preserve"> desired parts</w:t>
      </w:r>
      <w:r w:rsidR="00101E0F">
        <w:t xml:space="preserve">. </w:t>
      </w:r>
      <w:r w:rsidR="00DD23EA">
        <w:t xml:space="preserve">Even if a researcher </w:t>
      </w:r>
      <w:r w:rsidR="00F732F2">
        <w:t>decides</w:t>
      </w:r>
      <w:r w:rsidR="00DD23EA">
        <w:t xml:space="preserve"> to train the neural network to be able to </w:t>
      </w:r>
      <w:r w:rsidR="004A163B">
        <w:lastRenderedPageBreak/>
        <w:t xml:space="preserve">recognize </w:t>
      </w:r>
      <w:r w:rsidR="00AD5257">
        <w:t>noise from the gesture</w:t>
      </w:r>
      <w:r w:rsidR="00770C29">
        <w:t>s</w:t>
      </w:r>
      <w:r w:rsidR="00AD5257">
        <w:t>, it will take a large pool of data to tackle such a complicated problem.</w:t>
      </w:r>
      <w:r w:rsidR="00F732F2">
        <w:t xml:space="preserve"> Collecting this data will likely take longer than</w:t>
      </w:r>
      <w:r w:rsidR="00FD5456">
        <w:t xml:space="preserve"> </w:t>
      </w:r>
      <w:r w:rsidR="00DD1447">
        <w:t xml:space="preserve">the </w:t>
      </w:r>
      <w:r w:rsidR="00FD5456">
        <w:t>two semesters</w:t>
      </w:r>
      <w:r w:rsidR="00DD1447">
        <w:t xml:space="preserve"> allotted for </w:t>
      </w:r>
      <w:r w:rsidR="00510F89">
        <w:t>the Sign AI</w:t>
      </w:r>
      <w:r w:rsidR="00DD1447">
        <w:t xml:space="preserve"> project</w:t>
      </w:r>
      <w:r w:rsidR="00FD5456">
        <w:t>.</w:t>
      </w:r>
      <w:r w:rsidR="00AD5257">
        <w:t xml:space="preserve"> </w:t>
      </w:r>
      <w:r w:rsidR="00B92F8C">
        <w:t xml:space="preserve">The complication </w:t>
      </w:r>
      <w:r w:rsidR="00EE4378">
        <w:t>is due in large part</w:t>
      </w:r>
      <w:r w:rsidR="00B92F8C">
        <w:t xml:space="preserve"> </w:t>
      </w:r>
      <w:r w:rsidR="00EE4378">
        <w:t>by</w:t>
      </w:r>
      <w:r w:rsidR="00513FF5">
        <w:t xml:space="preserve"> the</w:t>
      </w:r>
      <w:r w:rsidR="00B81A2F">
        <w:t xml:space="preserve"> myriad</w:t>
      </w:r>
      <w:r w:rsidR="00513FF5">
        <w:t xml:space="preserve"> types of noise that can exist in a single image. </w:t>
      </w:r>
      <w:r w:rsidR="00664430">
        <w:t xml:space="preserve">To be able to recognize them all, a neural network </w:t>
      </w:r>
      <w:r w:rsidR="006A14B1">
        <w:t xml:space="preserve">would </w:t>
      </w:r>
      <w:r w:rsidR="00664430">
        <w:t xml:space="preserve">need </w:t>
      </w:r>
      <w:r w:rsidR="006A14B1">
        <w:t xml:space="preserve">an abundant number of </w:t>
      </w:r>
      <w:r w:rsidR="00664430">
        <w:t>sample</w:t>
      </w:r>
      <w:r w:rsidR="006A14B1">
        <w:t>s.</w:t>
      </w:r>
      <w:r w:rsidR="00950D34">
        <w:t xml:space="preserve"> </w:t>
      </w:r>
      <w:r w:rsidR="00EA46DD">
        <w:t>Otherwise, t</w:t>
      </w:r>
      <w:r w:rsidR="00950D34">
        <w:t xml:space="preserve">he alternative would be to develop </w:t>
      </w:r>
      <w:r w:rsidR="00F65C39">
        <w:t xml:space="preserve">numerous </w:t>
      </w:r>
      <w:r w:rsidR="00950D34">
        <w:t xml:space="preserve">robust filters capable of </w:t>
      </w:r>
      <w:r w:rsidR="009E0A0E">
        <w:t>suppressing noise to an acceptable if not ideal level</w:t>
      </w:r>
      <w:r w:rsidR="009F74A2">
        <w:t>.</w:t>
      </w:r>
      <w:r w:rsidR="009E0A0E">
        <w:t xml:space="preserve"> </w:t>
      </w:r>
      <w:r w:rsidR="009F74A2">
        <w:t xml:space="preserve"> </w:t>
      </w:r>
    </w:p>
    <w:p w14:paraId="4C3CE230" w14:textId="744BE5AD" w:rsidR="004A4753" w:rsidRPr="00D04595" w:rsidRDefault="00F36CD0" w:rsidP="00934C1E">
      <w:pPr>
        <w:pStyle w:val="AllText"/>
      </w:pPr>
      <w:r>
        <w:tab/>
        <w:t xml:space="preserve">In this project, image processing will still be performed. However, </w:t>
      </w:r>
      <w:r w:rsidR="002E6DED">
        <w:t xml:space="preserve">unlike in most AI-based ASL projects, </w:t>
      </w:r>
      <w:r>
        <w:t xml:space="preserve">it will not be performed </w:t>
      </w:r>
      <w:r w:rsidR="00E6614C">
        <w:t xml:space="preserve">on raw image data from </w:t>
      </w:r>
      <w:r w:rsidR="002E6DED">
        <w:t>an image-capturing devices</w:t>
      </w:r>
      <w:r w:rsidR="005B1D84">
        <w:t>; r</w:t>
      </w:r>
      <w:r w:rsidR="00CD1A12">
        <w:t xml:space="preserve">ather, it will </w:t>
      </w:r>
      <w:r w:rsidR="00FF3D06">
        <w:t>be performed</w:t>
      </w:r>
      <w:r w:rsidR="00CD1A12">
        <w:t xml:space="preserve"> on sensor data </w:t>
      </w:r>
      <w:r w:rsidR="00D964E2">
        <w:t xml:space="preserve">visualized </w:t>
      </w:r>
      <w:r w:rsidR="002F3725">
        <w:t xml:space="preserve">in the form of </w:t>
      </w:r>
      <w:r w:rsidR="00CD1A12">
        <w:t xml:space="preserve">scatter plots. </w:t>
      </w:r>
      <w:r w:rsidR="00093BB6">
        <w:t xml:space="preserve">Most ASL projects </w:t>
      </w:r>
      <w:r w:rsidR="002C405E">
        <w:t xml:space="preserve">tend to use </w:t>
      </w:r>
      <w:r w:rsidR="002E524A">
        <w:t xml:space="preserve">static </w:t>
      </w:r>
      <w:r w:rsidR="001F6BBF">
        <w:t>photographs</w:t>
      </w:r>
      <w:r w:rsidR="002C405E">
        <w:t xml:space="preserve"> of </w:t>
      </w:r>
      <w:r w:rsidR="005B1AAD">
        <w:t xml:space="preserve">the ASL </w:t>
      </w:r>
      <w:r w:rsidR="002C405E">
        <w:t>gesture</w:t>
      </w:r>
      <w:r w:rsidR="00FD3BDD">
        <w:t>s</w:t>
      </w:r>
      <w:r w:rsidR="0048014F">
        <w:t xml:space="preserve"> (particularly the</w:t>
      </w:r>
      <w:r w:rsidR="00D14DE9">
        <w:t>ir</w:t>
      </w:r>
      <w:r w:rsidR="0048014F">
        <w:t xml:space="preserve"> final position, as this position can be a distinguishing characteristic </w:t>
      </w:r>
      <w:r w:rsidR="00D14DE9">
        <w:t xml:space="preserve">of </w:t>
      </w:r>
      <w:r w:rsidR="0048014F">
        <w:t>some gestures)</w:t>
      </w:r>
      <w:r w:rsidR="002C405E">
        <w:t xml:space="preserve"> </w:t>
      </w:r>
      <w:r w:rsidR="00D14DE9">
        <w:t>and pass them on to a neural network for processing</w:t>
      </w:r>
      <w:r w:rsidR="001736EB">
        <w:t xml:space="preserve"> and training</w:t>
      </w:r>
      <w:r w:rsidR="002C405E">
        <w:t xml:space="preserve">. </w:t>
      </w:r>
      <w:r w:rsidR="00FF0188">
        <w:t xml:space="preserve">One would think that </w:t>
      </w:r>
      <w:r w:rsidR="007745CB">
        <w:t>this is how data</w:t>
      </w:r>
      <w:r w:rsidR="0027796A">
        <w:t xml:space="preserve"> on the gestures</w:t>
      </w:r>
      <w:r w:rsidR="007745CB">
        <w:t xml:space="preserve"> should </w:t>
      </w:r>
      <w:r w:rsidR="000B0CD0">
        <w:t xml:space="preserve">naturally </w:t>
      </w:r>
      <w:r w:rsidR="007745CB">
        <w:t xml:space="preserve">be </w:t>
      </w:r>
      <w:r w:rsidR="0027796A">
        <w:t>visualized</w:t>
      </w:r>
      <w:r w:rsidR="0072224D">
        <w:t xml:space="preserve">. </w:t>
      </w:r>
      <w:r w:rsidR="00055BF9">
        <w:t xml:space="preserve">The </w:t>
      </w:r>
      <w:r w:rsidR="005F1465">
        <w:t>underlying assumption</w:t>
      </w:r>
      <w:r w:rsidR="00055BF9">
        <w:t xml:space="preserve"> is that</w:t>
      </w:r>
      <w:r w:rsidR="0072224D">
        <w:t xml:space="preserve"> p</w:t>
      </w:r>
      <w:r w:rsidR="00EB5F2D">
        <w:t xml:space="preserve">hotographs of the </w:t>
      </w:r>
      <w:r w:rsidR="00BA6919">
        <w:t xml:space="preserve">ASL </w:t>
      </w:r>
      <w:r w:rsidR="00EB5F2D">
        <w:t>gestures</w:t>
      </w:r>
      <w:r w:rsidR="00BA6919">
        <w:t xml:space="preserve"> themselves </w:t>
      </w:r>
      <w:r w:rsidR="00801306">
        <w:t>are able to</w:t>
      </w:r>
      <w:r w:rsidR="00EB5F2D">
        <w:t xml:space="preserve"> display the differences between </w:t>
      </w:r>
      <w:r w:rsidR="00C51AF6">
        <w:t>each ASL gesture</w:t>
      </w:r>
      <w:r w:rsidR="007745CB">
        <w:t>.</w:t>
      </w:r>
      <w:r w:rsidR="004A43F2">
        <w:t xml:space="preserve"> </w:t>
      </w:r>
      <w:r w:rsidR="000A33CF">
        <w:t xml:space="preserve"> </w:t>
      </w:r>
      <w:r w:rsidR="00055BF9">
        <w:t>As</w:t>
      </w:r>
      <w:r w:rsidR="00C1707C">
        <w:t xml:space="preserve"> discussed </w:t>
      </w:r>
      <w:r w:rsidR="00662C95">
        <w:t>previously,</w:t>
      </w:r>
      <w:r w:rsidR="00055BF9">
        <w:t xml:space="preserve"> however,</w:t>
      </w:r>
      <w:r w:rsidR="002C405E">
        <w:t xml:space="preserve"> this method </w:t>
      </w:r>
      <w:r w:rsidR="00662C95">
        <w:t xml:space="preserve">of </w:t>
      </w:r>
      <w:r w:rsidR="008213CC">
        <w:t>data visualization</w:t>
      </w:r>
      <w:r w:rsidR="00336FAD">
        <w:t xml:space="preserve"> and differentiation</w:t>
      </w:r>
      <w:r w:rsidR="00662C95">
        <w:t xml:space="preserve"> </w:t>
      </w:r>
      <w:r w:rsidR="002C405E">
        <w:t>proves to be flawed</w:t>
      </w:r>
      <w:r w:rsidR="00D658DD">
        <w:t xml:space="preserve"> in a</w:t>
      </w:r>
      <w:r w:rsidR="00874B43">
        <w:t>n ample number of ways</w:t>
      </w:r>
      <w:r w:rsidR="006503B5">
        <w:t>. Firstly, not all g</w:t>
      </w:r>
      <w:r w:rsidR="0099706A">
        <w:t>estures are static</w:t>
      </w:r>
      <w:r w:rsidR="009C452A">
        <w:t xml:space="preserve">, as </w:t>
      </w:r>
      <w:r w:rsidR="002F0F1A">
        <w:t>some are characterized by their motion and not their final position</w:t>
      </w:r>
      <w:r w:rsidR="006503B5">
        <w:t>. In addition,</w:t>
      </w:r>
      <w:r w:rsidR="002F0F1A">
        <w:t xml:space="preserve"> images</w:t>
      </w:r>
      <w:r w:rsidR="00D85F39">
        <w:t xml:space="preserve"> from image-capturing devices</w:t>
      </w:r>
      <w:r w:rsidR="002F0F1A">
        <w:t xml:space="preserve"> are </w:t>
      </w:r>
      <w:r w:rsidR="006503B5">
        <w:t xml:space="preserve">always </w:t>
      </w:r>
      <w:r w:rsidR="002F0F1A">
        <w:t>subject</w:t>
      </w:r>
      <w:r w:rsidR="00D10D78">
        <w:t xml:space="preserve"> to</w:t>
      </w:r>
      <w:r w:rsidR="002F0F1A">
        <w:t xml:space="preserve"> corruption due to noise. </w:t>
      </w:r>
    </w:p>
    <w:p w14:paraId="016908AF" w14:textId="77777777" w:rsidR="00804479" w:rsidRDefault="00804479">
      <w:pPr>
        <w:jc w:val="left"/>
        <w:rPr>
          <w:b/>
          <w:i/>
          <w:iCs/>
          <w:noProof/>
          <w:sz w:val="24"/>
          <w:szCs w:val="24"/>
        </w:rPr>
      </w:pPr>
      <w:r>
        <w:rPr>
          <w:szCs w:val="24"/>
        </w:rPr>
        <w:br w:type="page"/>
      </w:r>
    </w:p>
    <w:p w14:paraId="429BB390" w14:textId="0503E4B1" w:rsidR="00C125A4" w:rsidRPr="002520F0" w:rsidRDefault="00C125A4" w:rsidP="006100F4">
      <w:pPr>
        <w:pStyle w:val="Heading3"/>
        <w:spacing w:line="480" w:lineRule="auto"/>
        <w:contextualSpacing/>
        <w:rPr>
          <w:szCs w:val="24"/>
        </w:rPr>
      </w:pPr>
      <w:bookmarkStart w:id="23" w:name="_Toc27252670"/>
      <w:r w:rsidRPr="002520F0">
        <w:rPr>
          <w:szCs w:val="24"/>
        </w:rPr>
        <w:lastRenderedPageBreak/>
        <w:t xml:space="preserve">Implementation of Subtask </w:t>
      </w:r>
      <w:r w:rsidR="00FE5C4E">
        <w:rPr>
          <w:szCs w:val="24"/>
        </w:rPr>
        <w:t>2.</w:t>
      </w:r>
      <w:r w:rsidR="001736EB">
        <w:rPr>
          <w:szCs w:val="24"/>
        </w:rPr>
        <w:t>2</w:t>
      </w:r>
      <w:bookmarkEnd w:id="23"/>
    </w:p>
    <w:p w14:paraId="097EA544" w14:textId="547877E6" w:rsidR="001937CF" w:rsidRPr="002520F0" w:rsidRDefault="00934C1E" w:rsidP="00934C1E">
      <w:pPr>
        <w:pStyle w:val="AllText"/>
      </w:pPr>
      <w:r>
        <w:tab/>
      </w:r>
      <w:r w:rsidR="001937CF" w:rsidRPr="002520F0">
        <w:t xml:space="preserve">The convolutional neural network (or </w:t>
      </w:r>
      <w:proofErr w:type="spellStart"/>
      <w:r w:rsidR="001937CF" w:rsidRPr="002520F0">
        <w:t>ConvNet</w:t>
      </w:r>
      <w:proofErr w:type="spellEnd"/>
      <w:r w:rsidR="001937CF" w:rsidRPr="002520F0">
        <w:t xml:space="preserve">, for short) is a neural network architecture whose specialty lies in the field of image processing.  Many ASL projects have used the </w:t>
      </w:r>
      <w:proofErr w:type="spellStart"/>
      <w:r w:rsidR="001937CF" w:rsidRPr="002520F0">
        <w:t>ConvNet</w:t>
      </w:r>
      <w:proofErr w:type="spellEnd"/>
      <w:r w:rsidR="001937CF" w:rsidRPr="002520F0">
        <w:t xml:space="preserve"> for the translation of ASL gesture</w:t>
      </w:r>
      <w:r w:rsidR="00570E6D" w:rsidRPr="002520F0">
        <w:t>s</w:t>
      </w:r>
      <w:r w:rsidR="001937CF" w:rsidRPr="002520F0">
        <w:t xml:space="preserve">, </w:t>
      </w:r>
      <w:r w:rsidR="00570E6D" w:rsidRPr="002520F0">
        <w:t xml:space="preserve">often </w:t>
      </w:r>
      <w:r w:rsidR="001937CF" w:rsidRPr="002520F0">
        <w:t xml:space="preserve">achieving successful results. The typical approach of such projects is to use images of the ASL language being performed in real time as training material for the neural network. </w:t>
      </w:r>
    </w:p>
    <w:p w14:paraId="5F102595" w14:textId="2C9C9A68" w:rsidR="001937CF" w:rsidRDefault="00934C1E" w:rsidP="00934C1E">
      <w:pPr>
        <w:pStyle w:val="AllText"/>
      </w:pPr>
      <w:r>
        <w:tab/>
      </w:r>
      <w:r w:rsidR="004B04C3" w:rsidRPr="002520F0">
        <w:t xml:space="preserve">In </w:t>
      </w:r>
      <w:r w:rsidR="008076EC" w:rsidRPr="002520F0">
        <w:t xml:space="preserve">an ASL project conducted by </w:t>
      </w:r>
      <w:r w:rsidR="00B82922" w:rsidRPr="002520F0">
        <w:t>a computer scientis</w:t>
      </w:r>
      <w:r w:rsidR="008A0946" w:rsidRPr="002520F0">
        <w:t>t</w:t>
      </w:r>
      <w:r w:rsidR="004B7092" w:rsidRPr="002520F0">
        <w:t xml:space="preserve"> (Vivek </w:t>
      </w:r>
      <w:proofErr w:type="spellStart"/>
      <w:r w:rsidR="004B7092" w:rsidRPr="002520F0">
        <w:t>Bheda</w:t>
      </w:r>
      <w:proofErr w:type="spellEnd"/>
      <w:r w:rsidR="004B7092" w:rsidRPr="002520F0">
        <w:t>)</w:t>
      </w:r>
      <w:r w:rsidR="00B82922" w:rsidRPr="002520F0">
        <w:t xml:space="preserve"> and </w:t>
      </w:r>
      <w:r w:rsidR="00A22453" w:rsidRPr="002520F0">
        <w:t xml:space="preserve">a </w:t>
      </w:r>
      <w:r w:rsidR="00B82922" w:rsidRPr="002520F0">
        <w:t xml:space="preserve">linguist </w:t>
      </w:r>
      <w:r w:rsidR="004B7092" w:rsidRPr="002520F0">
        <w:t xml:space="preserve">(Dianna </w:t>
      </w:r>
      <w:proofErr w:type="spellStart"/>
      <w:r w:rsidR="004B7092" w:rsidRPr="002520F0">
        <w:t>Radpour</w:t>
      </w:r>
      <w:proofErr w:type="spellEnd"/>
      <w:r w:rsidR="004B7092" w:rsidRPr="002520F0">
        <w:t xml:space="preserve">) </w:t>
      </w:r>
      <w:r w:rsidR="00D861A1" w:rsidRPr="002520F0">
        <w:t xml:space="preserve">from the University of New York, </w:t>
      </w:r>
      <w:r w:rsidR="006F1985" w:rsidRPr="002520F0">
        <w:t>the pair</w:t>
      </w:r>
      <w:r w:rsidR="00E107DD" w:rsidRPr="002520F0">
        <w:t xml:space="preserve"> attempt</w:t>
      </w:r>
      <w:r w:rsidR="006F1985" w:rsidRPr="002520F0">
        <w:t>ed</w:t>
      </w:r>
      <w:r w:rsidR="00E107DD" w:rsidRPr="002520F0">
        <w:t xml:space="preserve"> </w:t>
      </w:r>
      <w:r w:rsidR="006F1985" w:rsidRPr="002520F0">
        <w:t>to</w:t>
      </w:r>
      <w:r w:rsidR="00E107DD" w:rsidRPr="002520F0">
        <w:t xml:space="preserve"> use the </w:t>
      </w:r>
      <w:proofErr w:type="spellStart"/>
      <w:r w:rsidR="00E107DD" w:rsidRPr="002520F0">
        <w:t>ConvNet</w:t>
      </w:r>
      <w:proofErr w:type="spellEnd"/>
      <w:r w:rsidR="00E107DD" w:rsidRPr="002520F0">
        <w:t xml:space="preserve"> for classifying </w:t>
      </w:r>
      <w:r w:rsidR="003A328D" w:rsidRPr="002520F0">
        <w:t xml:space="preserve">the most basic ASL hand signs, which are the letter and number hand signs. </w:t>
      </w:r>
      <w:r w:rsidR="000561E1" w:rsidRPr="002520F0">
        <w:t xml:space="preserve">In total, </w:t>
      </w:r>
      <w:r w:rsidR="004B12FB" w:rsidRPr="002520F0">
        <w:t xml:space="preserve">36 </w:t>
      </w:r>
      <w:r w:rsidR="00C476BE" w:rsidRPr="002520F0">
        <w:t>hand signs</w:t>
      </w:r>
      <w:r w:rsidR="004B12FB" w:rsidRPr="002520F0">
        <w:t xml:space="preserve"> were </w:t>
      </w:r>
      <w:r w:rsidR="00284115" w:rsidRPr="002520F0">
        <w:t xml:space="preserve">processed by the </w:t>
      </w:r>
      <w:proofErr w:type="spellStart"/>
      <w:r w:rsidR="00284115" w:rsidRPr="002520F0">
        <w:t>ConvNet</w:t>
      </w:r>
      <w:proofErr w:type="spellEnd"/>
      <w:r w:rsidR="00284115" w:rsidRPr="002520F0">
        <w:t xml:space="preserve">, </w:t>
      </w:r>
      <w:r w:rsidR="009D2BB1" w:rsidRPr="002520F0">
        <w:t>consisting of letters from</w:t>
      </w:r>
      <w:r w:rsidR="00284115" w:rsidRPr="002520F0">
        <w:t xml:space="preserve"> A</w:t>
      </w:r>
      <w:r w:rsidR="009D2BB1" w:rsidRPr="002520F0">
        <w:t xml:space="preserve"> to </w:t>
      </w:r>
      <w:r w:rsidR="00284115" w:rsidRPr="002520F0">
        <w:t>Z and</w:t>
      </w:r>
      <w:r w:rsidR="009D2BB1" w:rsidRPr="002520F0">
        <w:t xml:space="preserve"> numbers from</w:t>
      </w:r>
      <w:r w:rsidR="00284115" w:rsidRPr="002520F0">
        <w:t xml:space="preserve"> 0</w:t>
      </w:r>
      <w:r w:rsidR="009D2BB1" w:rsidRPr="002520F0">
        <w:t xml:space="preserve"> to </w:t>
      </w:r>
      <w:r w:rsidR="00284115" w:rsidRPr="002520F0">
        <w:t xml:space="preserve">10. </w:t>
      </w:r>
      <w:r w:rsidR="008730F4" w:rsidRPr="002520F0">
        <w:t>Supervised learning</w:t>
      </w:r>
      <w:r w:rsidR="009579F1" w:rsidRPr="002520F0">
        <w:t xml:space="preserve"> is the name of the game for</w:t>
      </w:r>
      <w:r w:rsidR="00127FBC" w:rsidRPr="002520F0">
        <w:t xml:space="preserve"> dozens of</w:t>
      </w:r>
      <w:r w:rsidR="009579F1" w:rsidRPr="002520F0">
        <w:t xml:space="preserve"> machine learning model</w:t>
      </w:r>
      <w:r w:rsidR="00767E40" w:rsidRPr="002520F0">
        <w:t>s</w:t>
      </w:r>
      <w:r w:rsidR="00E91330" w:rsidRPr="002520F0">
        <w:t xml:space="preserve"> (including the </w:t>
      </w:r>
      <w:r w:rsidR="004B7092" w:rsidRPr="002520F0">
        <w:t>model</w:t>
      </w:r>
      <w:r w:rsidR="00E91330" w:rsidRPr="002520F0">
        <w:t xml:space="preserve"> designed </w:t>
      </w:r>
      <w:r w:rsidR="008A0946" w:rsidRPr="002520F0">
        <w:t xml:space="preserve">in </w:t>
      </w:r>
      <w:r w:rsidR="00E91330" w:rsidRPr="002520F0">
        <w:t>the</w:t>
      </w:r>
      <w:r w:rsidR="008A0946" w:rsidRPr="002520F0">
        <w:t xml:space="preserve"> </w:t>
      </w:r>
      <w:r w:rsidR="00034DF0" w:rsidRPr="002520F0">
        <w:t>paper)</w:t>
      </w:r>
      <w:r w:rsidR="009579F1" w:rsidRPr="002520F0">
        <w:t xml:space="preserve">, and it is </w:t>
      </w:r>
      <w:r w:rsidR="00A113D1" w:rsidRPr="002520F0">
        <w:t>a kind of learning where the inputs and outputs are</w:t>
      </w:r>
      <w:r w:rsidR="00DC63C6" w:rsidRPr="002520F0">
        <w:t xml:space="preserve"> </w:t>
      </w:r>
      <w:r w:rsidR="004F1272" w:rsidRPr="002520F0">
        <w:t>pre-</w:t>
      </w:r>
      <w:r w:rsidR="00DC63C6" w:rsidRPr="002520F0">
        <w:t>established</w:t>
      </w:r>
      <w:r w:rsidR="00B53161" w:rsidRPr="002520F0">
        <w:t>.</w:t>
      </w:r>
      <w:r w:rsidR="00DC63C6" w:rsidRPr="002520F0">
        <w:t xml:space="preserve"> In supervised learning, the </w:t>
      </w:r>
      <w:r w:rsidR="00AB34ED" w:rsidRPr="002520F0">
        <w:t xml:space="preserve">task of the </w:t>
      </w:r>
      <w:r w:rsidR="00127FBC" w:rsidRPr="002520F0">
        <w:t xml:space="preserve">neural network </w:t>
      </w:r>
      <w:r w:rsidR="00AB34ED" w:rsidRPr="002520F0">
        <w:t xml:space="preserve">is to engineer a way of mapping inputs to the correct outputs.  </w:t>
      </w:r>
    </w:p>
    <w:p w14:paraId="3A9DF089" w14:textId="73A85CD1" w:rsidR="00155C29" w:rsidRDefault="00155C29" w:rsidP="00405357">
      <w:pPr>
        <w:pStyle w:val="AllText"/>
        <w:jc w:val="center"/>
        <w:rPr>
          <w:szCs w:val="24"/>
        </w:rPr>
      </w:pPr>
      <w:r>
        <w:rPr>
          <w:noProof/>
        </w:rPr>
        <w:drawing>
          <wp:inline distT="0" distB="0" distL="0" distR="0" wp14:anchorId="2AEA8343" wp14:editId="41F1E8B0">
            <wp:extent cx="5113020" cy="2556510"/>
            <wp:effectExtent l="0" t="0" r="0" b="0"/>
            <wp:docPr id="2" name="Picture 2" descr="Image result for supervised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3020" cy="2556510"/>
                    </a:xfrm>
                    <a:prstGeom prst="rect">
                      <a:avLst/>
                    </a:prstGeom>
                    <a:noFill/>
                    <a:ln>
                      <a:noFill/>
                    </a:ln>
                  </pic:spPr>
                </pic:pic>
              </a:graphicData>
            </a:graphic>
          </wp:inline>
        </w:drawing>
      </w:r>
    </w:p>
    <w:p w14:paraId="0F02364A" w14:textId="2C115A97" w:rsidR="00804479" w:rsidRDefault="00155C29" w:rsidP="00804479">
      <w:pPr>
        <w:pStyle w:val="FigureCap"/>
        <w:spacing w:after="0" w:line="480" w:lineRule="auto"/>
        <w:contextualSpacing/>
      </w:pPr>
      <w:r>
        <w:t>A diagram of supervised learning in AI</w:t>
      </w:r>
      <w:r w:rsidR="00E7776F">
        <w:t xml:space="preserve"> </w:t>
      </w:r>
      <w:r w:rsidR="00E7776F">
        <w:fldChar w:fldCharType="begin" w:fldLock="1"/>
      </w:r>
      <w:r w:rsidR="00123BF4">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container-title":"The elements of statistical learning","id":"ITEM-1","issued":{"date-parts":[["2009"]]},"page":"9-41","publisher":"Springer","title":"Overview of supervised learning","type":"chapter"},"uris":["http://www.mendeley.com/documents/?uuid=7a1bd731-66a5-4b8e-90d8-9424bb84e750"]}],"mendeley":{"formattedCitation":"[10]","plainTextFormattedCitation":"[10]","previouslyFormattedCitation":"[10]"},"properties":{"noteIndex":0},"schema":"https://github.com/citation-style-language/schema/raw/master/csl-citation.json"}</w:instrText>
      </w:r>
      <w:r w:rsidR="00E7776F">
        <w:fldChar w:fldCharType="separate"/>
      </w:r>
      <w:r w:rsidR="00E7776F" w:rsidRPr="00E7776F">
        <w:t>[10]</w:t>
      </w:r>
      <w:r w:rsidR="00E7776F">
        <w:fldChar w:fldCharType="end"/>
      </w:r>
    </w:p>
    <w:p w14:paraId="46F9BFB6" w14:textId="77777777" w:rsidR="00804479" w:rsidRDefault="00804479">
      <w:pPr>
        <w:jc w:val="left"/>
        <w:rPr>
          <w:kern w:val="16"/>
          <w:sz w:val="24"/>
          <w:szCs w:val="22"/>
        </w:rPr>
      </w:pPr>
      <w:r>
        <w:br w:type="page"/>
      </w:r>
    </w:p>
    <w:p w14:paraId="759B432A" w14:textId="763C843A" w:rsidR="00F422DE" w:rsidRDefault="00804479" w:rsidP="00934C1E">
      <w:pPr>
        <w:pStyle w:val="AllText"/>
      </w:pPr>
      <w:r>
        <w:lastRenderedPageBreak/>
        <w:tab/>
      </w:r>
      <w:r w:rsidR="006469DC" w:rsidRPr="002520F0">
        <w:t xml:space="preserve">In terms of </w:t>
      </w:r>
      <w:r w:rsidR="00620443" w:rsidRPr="002520F0">
        <w:t xml:space="preserve">design, </w:t>
      </w:r>
      <w:r w:rsidR="00154BF0" w:rsidRPr="002520F0">
        <w:t>the</w:t>
      </w:r>
      <w:r w:rsidR="00620443" w:rsidRPr="002520F0">
        <w:t xml:space="preserve"> model </w:t>
      </w:r>
      <w:r w:rsidR="00154BF0" w:rsidRPr="002520F0">
        <w:t xml:space="preserve">developed by the team of </w:t>
      </w:r>
      <w:proofErr w:type="spellStart"/>
      <w:r w:rsidR="00154BF0" w:rsidRPr="002520F0">
        <w:t>Bheda</w:t>
      </w:r>
      <w:proofErr w:type="spellEnd"/>
      <w:r w:rsidR="00154BF0" w:rsidRPr="002520F0">
        <w:t xml:space="preserve"> and </w:t>
      </w:r>
      <w:proofErr w:type="spellStart"/>
      <w:r w:rsidR="00154BF0" w:rsidRPr="002520F0">
        <w:t>Radpour</w:t>
      </w:r>
      <w:proofErr w:type="spellEnd"/>
      <w:r w:rsidR="00154BF0" w:rsidRPr="002520F0">
        <w:t xml:space="preserve"> </w:t>
      </w:r>
      <w:r w:rsidR="00EC0B3B" w:rsidRPr="002520F0">
        <w:t xml:space="preserve">also adhered to the conventional structure of a </w:t>
      </w:r>
      <w:proofErr w:type="spellStart"/>
      <w:r w:rsidR="00EC0B3B" w:rsidRPr="002520F0">
        <w:t>ConvNet</w:t>
      </w:r>
      <w:proofErr w:type="spellEnd"/>
      <w:r w:rsidR="00BB62FF" w:rsidRPr="002520F0">
        <w:t>, which is a conglomeration of convolutional layers</w:t>
      </w:r>
      <w:r w:rsidR="00EA6868" w:rsidRPr="002520F0">
        <w:t>,</w:t>
      </w:r>
      <w:r w:rsidR="00BB62FF" w:rsidRPr="002520F0">
        <w:t xml:space="preserve"> dense (or fully-connected) layers</w:t>
      </w:r>
      <w:r w:rsidR="00EA6868" w:rsidRPr="002520F0">
        <w:t xml:space="preserve">, and other </w:t>
      </w:r>
      <w:r w:rsidR="005C0DB1" w:rsidRPr="002520F0">
        <w:t xml:space="preserve">supplementary </w:t>
      </w:r>
      <w:r w:rsidR="00EA6868" w:rsidRPr="002520F0">
        <w:t xml:space="preserve">layers </w:t>
      </w:r>
      <w:r w:rsidR="005C0DB1" w:rsidRPr="002520F0">
        <w:t xml:space="preserve">used </w:t>
      </w:r>
      <w:r w:rsidR="00EA6868" w:rsidRPr="002520F0">
        <w:t>for</w:t>
      </w:r>
      <w:r w:rsidR="005C0DB1" w:rsidRPr="002520F0">
        <w:t xml:space="preserve"> minimizing computational load</w:t>
      </w:r>
      <w:r w:rsidR="00EC0B3B" w:rsidRPr="002520F0">
        <w:t xml:space="preserve">. </w:t>
      </w:r>
      <w:r w:rsidR="00A21DAE" w:rsidRPr="002520F0">
        <w:t xml:space="preserve">The layer that differentiates the </w:t>
      </w:r>
      <w:proofErr w:type="spellStart"/>
      <w:r w:rsidR="00A21DAE" w:rsidRPr="002520F0">
        <w:t>ConvNet</w:t>
      </w:r>
      <w:proofErr w:type="spellEnd"/>
      <w:r w:rsidR="00A21DAE" w:rsidRPr="002520F0">
        <w:t xml:space="preserve"> from </w:t>
      </w:r>
      <w:r w:rsidR="000E0CCE" w:rsidRPr="002520F0">
        <w:t>neural network architectures</w:t>
      </w:r>
      <w:r w:rsidR="00C82ED0" w:rsidRPr="002520F0">
        <w:t xml:space="preserve"> similar to it is the convolutional layer</w:t>
      </w:r>
      <w:r w:rsidR="00C927F9" w:rsidRPr="002520F0">
        <w:t xml:space="preserve">, a special layer </w:t>
      </w:r>
      <w:r w:rsidR="003E304E" w:rsidRPr="002520F0">
        <w:t>that processes an image piece-wise</w:t>
      </w:r>
      <w:r w:rsidR="00FA1871" w:rsidRPr="002520F0">
        <w:t xml:space="preserve"> rather than as a whole</w:t>
      </w:r>
      <w:r w:rsidR="00C927F9" w:rsidRPr="002520F0">
        <w:t xml:space="preserve">. </w:t>
      </w:r>
      <w:r w:rsidR="00F422DE" w:rsidRPr="002520F0">
        <w:t xml:space="preserve">Using the </w:t>
      </w:r>
      <w:r w:rsidR="000F6812" w:rsidRPr="002520F0">
        <w:t>standard</w:t>
      </w:r>
      <w:r w:rsidR="00F422DE" w:rsidRPr="002520F0">
        <w:t xml:space="preserve"> </w:t>
      </w:r>
      <w:proofErr w:type="spellStart"/>
      <w:r w:rsidR="00F422DE" w:rsidRPr="002520F0">
        <w:t>ConvNet</w:t>
      </w:r>
      <w:proofErr w:type="spellEnd"/>
      <w:r w:rsidR="00F422DE" w:rsidRPr="002520F0">
        <w:t xml:space="preserve"> architecture, </w:t>
      </w:r>
      <w:proofErr w:type="spellStart"/>
      <w:r w:rsidR="000F6812" w:rsidRPr="002520F0">
        <w:t>Bheda</w:t>
      </w:r>
      <w:proofErr w:type="spellEnd"/>
      <w:r w:rsidR="000F6812" w:rsidRPr="002520F0">
        <w:t xml:space="preserve"> and </w:t>
      </w:r>
      <w:proofErr w:type="spellStart"/>
      <w:r w:rsidR="000F6812" w:rsidRPr="002520F0">
        <w:t>Radpour</w:t>
      </w:r>
      <w:proofErr w:type="spellEnd"/>
      <w:r w:rsidR="000F6812" w:rsidRPr="002520F0">
        <w:t xml:space="preserve"> were able to achieve </w:t>
      </w:r>
      <w:r w:rsidR="00AA312C" w:rsidRPr="002520F0">
        <w:t>accuracies ranging from 80 to 90 percent, which meant that the</w:t>
      </w:r>
      <w:r w:rsidR="00C75052" w:rsidRPr="002520F0">
        <w:t>ir</w:t>
      </w:r>
      <w:r w:rsidR="00AA312C" w:rsidRPr="002520F0">
        <w:t xml:space="preserve"> </w:t>
      </w:r>
      <w:proofErr w:type="spellStart"/>
      <w:r w:rsidR="00AA312C" w:rsidRPr="002520F0">
        <w:t>ConvNet</w:t>
      </w:r>
      <w:proofErr w:type="spellEnd"/>
      <w:r w:rsidR="00AA312C" w:rsidRPr="002520F0">
        <w:t xml:space="preserve"> only </w:t>
      </w:r>
      <w:r w:rsidR="00C75052" w:rsidRPr="002520F0">
        <w:t>failed</w:t>
      </w:r>
      <w:r w:rsidR="00AA312C" w:rsidRPr="002520F0">
        <w:t xml:space="preserve"> to </w:t>
      </w:r>
      <w:r w:rsidR="004A1C8D" w:rsidRPr="002520F0">
        <w:t xml:space="preserve">distinguish </w:t>
      </w:r>
      <w:r w:rsidR="00760896" w:rsidRPr="002520F0">
        <w:t>a gesture</w:t>
      </w:r>
      <w:r w:rsidR="00AA312C" w:rsidRPr="002520F0">
        <w:t xml:space="preserve"> 10 to 20 percent of the time</w:t>
      </w:r>
      <w:r w:rsidR="00A7549C">
        <w:t>, depending on</w:t>
      </w:r>
      <w:r w:rsidR="001F4CD7">
        <w:t xml:space="preserve"> the gesture</w:t>
      </w:r>
      <w:r w:rsidR="00AA312C" w:rsidRPr="002520F0">
        <w:t xml:space="preserve">. </w:t>
      </w:r>
      <w:r w:rsidR="00C93498">
        <w:t xml:space="preserve">Sign AI hopes to adopt a similar architecture as the one outlined in </w:t>
      </w:r>
      <w:proofErr w:type="spellStart"/>
      <w:r w:rsidR="00C93498">
        <w:t>Bheda</w:t>
      </w:r>
      <w:proofErr w:type="spellEnd"/>
      <w:r w:rsidR="00C93498">
        <w:t xml:space="preserve"> and </w:t>
      </w:r>
      <w:proofErr w:type="spellStart"/>
      <w:r w:rsidR="00C93498">
        <w:t>Radpour’s</w:t>
      </w:r>
      <w:proofErr w:type="spellEnd"/>
      <w:r w:rsidR="00C93498">
        <w:t xml:space="preserve"> paper. The </w:t>
      </w:r>
      <w:proofErr w:type="spellStart"/>
      <w:r w:rsidR="00C93498">
        <w:t>ConvNet</w:t>
      </w:r>
      <w:proofErr w:type="spellEnd"/>
      <w:r w:rsidR="00C93498">
        <w:t xml:space="preserve"> is the go-to neural network architecture when it comes to image-processing projects. Since image processing will still be performed in the Sign AI project, the </w:t>
      </w:r>
      <w:proofErr w:type="spellStart"/>
      <w:r w:rsidR="00C93498">
        <w:t>ConvNet</w:t>
      </w:r>
      <w:proofErr w:type="spellEnd"/>
      <w:r w:rsidR="00C93498">
        <w:t xml:space="preserve"> is the neural network architecture that is likely the most suitable</w:t>
      </w:r>
      <w:r w:rsidR="00C260D5">
        <w:t xml:space="preserve"> and will yield the best accuracy</w:t>
      </w:r>
      <w:r w:rsidR="00155C29">
        <w:t xml:space="preserve"> among all other neural network architectures</w:t>
      </w:r>
      <w:r w:rsidR="00C93498">
        <w:t xml:space="preserve">. </w:t>
      </w:r>
    </w:p>
    <w:p w14:paraId="0BFFFDA9" w14:textId="76B30320" w:rsidR="00D45307" w:rsidRDefault="00D45307" w:rsidP="00934C1E">
      <w:pPr>
        <w:pStyle w:val="AllText"/>
      </w:pPr>
    </w:p>
    <w:p w14:paraId="4C8BE571" w14:textId="2DEDF04D" w:rsidR="00D45307" w:rsidRDefault="00D45307" w:rsidP="00934C1E">
      <w:pPr>
        <w:pStyle w:val="AllText"/>
      </w:pPr>
    </w:p>
    <w:p w14:paraId="1C28820E" w14:textId="0DE9F6A7" w:rsidR="00D45307" w:rsidRDefault="00D45307" w:rsidP="00D45307">
      <w:pPr>
        <w:pStyle w:val="AllText"/>
        <w:jc w:val="center"/>
      </w:pPr>
      <w:r>
        <w:rPr>
          <w:noProof/>
        </w:rPr>
        <w:lastRenderedPageBreak/>
        <w:drawing>
          <wp:inline distT="0" distB="0" distL="0" distR="0" wp14:anchorId="695E66B1" wp14:editId="798DB32F">
            <wp:extent cx="3657600" cy="6877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57600" cy="6877050"/>
                    </a:xfrm>
                    <a:prstGeom prst="rect">
                      <a:avLst/>
                    </a:prstGeom>
                  </pic:spPr>
                </pic:pic>
              </a:graphicData>
            </a:graphic>
          </wp:inline>
        </w:drawing>
      </w:r>
    </w:p>
    <w:p w14:paraId="63A82794" w14:textId="1F0F866B" w:rsidR="00D45307" w:rsidRDefault="00D45307" w:rsidP="00D45307">
      <w:pPr>
        <w:pStyle w:val="FigureCap"/>
        <w:spacing w:after="0" w:line="480" w:lineRule="auto"/>
        <w:contextualSpacing/>
      </w:pPr>
      <w:r>
        <w:t>Architecture of Bheda and Radpour’s neural network</w:t>
      </w:r>
      <w:r w:rsidR="00123BF4">
        <w:t xml:space="preserve"> </w:t>
      </w:r>
      <w:r w:rsidR="00123BF4">
        <w:fldChar w:fldCharType="begin" w:fldLock="1"/>
      </w:r>
      <w:r w:rsidR="00123BF4">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1]","plainTextFormattedCitation":"[11]","previouslyFormattedCitation":"[11]"},"properties":{"noteIndex":0},"schema":"https://github.com/citation-style-language/schema/raw/master/csl-citation.json"}</w:instrText>
      </w:r>
      <w:r w:rsidR="00123BF4">
        <w:fldChar w:fldCharType="separate"/>
      </w:r>
      <w:r w:rsidR="00123BF4" w:rsidRPr="00123BF4">
        <w:t>[11]</w:t>
      </w:r>
      <w:r w:rsidR="00123BF4">
        <w:fldChar w:fldCharType="end"/>
      </w:r>
    </w:p>
    <w:p w14:paraId="2EEC0718" w14:textId="2FD8F34B" w:rsidR="00036973" w:rsidRDefault="00036973" w:rsidP="00934C1E">
      <w:pPr>
        <w:pStyle w:val="AllText"/>
      </w:pPr>
    </w:p>
    <w:p w14:paraId="30FA5A57" w14:textId="0F688A22" w:rsidR="00036973" w:rsidRDefault="00036973" w:rsidP="00934C1E">
      <w:pPr>
        <w:pStyle w:val="AllText"/>
      </w:pPr>
    </w:p>
    <w:p w14:paraId="3887FB9D" w14:textId="6726A898" w:rsidR="00036973" w:rsidRDefault="00036973" w:rsidP="00036973">
      <w:pPr>
        <w:pStyle w:val="AllText"/>
        <w:jc w:val="center"/>
      </w:pPr>
      <w:r>
        <w:rPr>
          <w:noProof/>
        </w:rPr>
        <w:lastRenderedPageBreak/>
        <w:drawing>
          <wp:inline distT="0" distB="0" distL="0" distR="0" wp14:anchorId="0CF7B1C2" wp14:editId="156B240A">
            <wp:extent cx="3667125" cy="2543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67125" cy="2543175"/>
                    </a:xfrm>
                    <a:prstGeom prst="rect">
                      <a:avLst/>
                    </a:prstGeom>
                  </pic:spPr>
                </pic:pic>
              </a:graphicData>
            </a:graphic>
          </wp:inline>
        </w:drawing>
      </w:r>
    </w:p>
    <w:p w14:paraId="41A76B67" w14:textId="07020D8C" w:rsidR="00036973" w:rsidRPr="00064159" w:rsidRDefault="00036973" w:rsidP="00036973">
      <w:pPr>
        <w:pStyle w:val="FigureCap"/>
        <w:spacing w:after="0" w:line="480" w:lineRule="auto"/>
        <w:contextualSpacing/>
      </w:pPr>
      <w:r>
        <w:t>Performance of Bheda and Radpour’s neural network for letters (x-axis: training cyles, y-axis: accuracy)</w:t>
      </w:r>
      <w:r w:rsidR="00123BF4">
        <w:t xml:space="preserve"> </w:t>
      </w:r>
      <w:r w:rsidR="00123BF4">
        <w:fldChar w:fldCharType="begin" w:fldLock="1"/>
      </w:r>
      <w:r w:rsidR="00123BF4">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1]","plainTextFormattedCitation":"[11]","previouslyFormattedCitation":"[11]"},"properties":{"noteIndex":0},"schema":"https://github.com/citation-style-language/schema/raw/master/csl-citation.json"}</w:instrText>
      </w:r>
      <w:r w:rsidR="00123BF4">
        <w:fldChar w:fldCharType="separate"/>
      </w:r>
      <w:r w:rsidR="00123BF4" w:rsidRPr="00123BF4">
        <w:t>[11]</w:t>
      </w:r>
      <w:r w:rsidR="00123BF4">
        <w:fldChar w:fldCharType="end"/>
      </w:r>
    </w:p>
    <w:p w14:paraId="511EC408" w14:textId="5A4875DF" w:rsidR="00036973" w:rsidRDefault="00036973" w:rsidP="00036973">
      <w:pPr>
        <w:pStyle w:val="AllText"/>
        <w:jc w:val="center"/>
      </w:pPr>
      <w:r>
        <w:rPr>
          <w:noProof/>
        </w:rPr>
        <w:drawing>
          <wp:inline distT="0" distB="0" distL="0" distR="0" wp14:anchorId="2D47D320" wp14:editId="05233657">
            <wp:extent cx="3971925" cy="233172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5294"/>
                    <a:stretch/>
                  </pic:blipFill>
                  <pic:spPr bwMode="auto">
                    <a:xfrm>
                      <a:off x="0" y="0"/>
                      <a:ext cx="3971925" cy="2331720"/>
                    </a:xfrm>
                    <a:prstGeom prst="rect">
                      <a:avLst/>
                    </a:prstGeom>
                    <a:ln>
                      <a:noFill/>
                    </a:ln>
                    <a:extLst>
                      <a:ext uri="{53640926-AAD7-44D8-BBD7-CCE9431645EC}">
                        <a14:shadowObscured xmlns:a14="http://schemas.microsoft.com/office/drawing/2010/main"/>
                      </a:ext>
                    </a:extLst>
                  </pic:spPr>
                </pic:pic>
              </a:graphicData>
            </a:graphic>
          </wp:inline>
        </w:drawing>
      </w:r>
    </w:p>
    <w:p w14:paraId="5BB38FE9" w14:textId="1F00200D" w:rsidR="00036973" w:rsidRPr="00064159" w:rsidRDefault="00036973" w:rsidP="00036973">
      <w:pPr>
        <w:pStyle w:val="FigureCap"/>
        <w:spacing w:after="0" w:line="480" w:lineRule="auto"/>
        <w:contextualSpacing/>
      </w:pPr>
      <w:r>
        <w:t>Performance of Bheda and Radpour’s neural network for numbers (x-axis: training cyles, y-axis: accuracy)</w:t>
      </w:r>
      <w:r w:rsidR="00123BF4">
        <w:t xml:space="preserve"> </w:t>
      </w:r>
      <w:r w:rsidR="00123BF4">
        <w:fldChar w:fldCharType="begin" w:fldLock="1"/>
      </w:r>
      <w:r w:rsidR="00FC0E05">
        <w:instrText>ADDIN CSL_CITATION {"citationItems":[{"id":"ITEM-1","itemData":{"author":[{"dropping-particle":"","family":"Bheda","given":"Vivek","non-dropping-particle":"","parse-names":false,"suffix":""},{"dropping-particle":"","family":"Radpour","given":"Dianna","non-dropping-particle":"","parse-names":false,"suffix":""}],"container-title":"arXiv preprint arXiv:1710.06836","id":"ITEM-1","issued":{"date-parts":[["2017"]]},"title":"Using deep convolutional networks for gesture recognition in American sign language","type":"article-journal"},"uris":["http://www.mendeley.com/documents/?uuid=96a58e7d-ab66-45e6-8d0e-7f6e19231d80"]}],"mendeley":{"formattedCitation":"[11]","plainTextFormattedCitation":"[11]","previouslyFormattedCitation":"[11]"},"properties":{"noteIndex":0},"schema":"https://github.com/citation-style-language/schema/raw/master/csl-citation.json"}</w:instrText>
      </w:r>
      <w:r w:rsidR="00123BF4">
        <w:fldChar w:fldCharType="separate"/>
      </w:r>
      <w:r w:rsidR="00123BF4" w:rsidRPr="00123BF4">
        <w:t>[11]</w:t>
      </w:r>
      <w:r w:rsidR="00123BF4">
        <w:fldChar w:fldCharType="end"/>
      </w:r>
    </w:p>
    <w:p w14:paraId="28DEC926" w14:textId="77777777" w:rsidR="00036973" w:rsidRDefault="00036973" w:rsidP="00036973">
      <w:pPr>
        <w:pStyle w:val="AllText"/>
        <w:jc w:val="center"/>
      </w:pPr>
    </w:p>
    <w:p w14:paraId="25C5EA88" w14:textId="77777777" w:rsidR="00064159" w:rsidRDefault="00064159" w:rsidP="006100F4">
      <w:pPr>
        <w:spacing w:line="480" w:lineRule="auto"/>
        <w:contextualSpacing/>
        <w:jc w:val="left"/>
        <w:rPr>
          <w:kern w:val="16"/>
          <w:sz w:val="24"/>
          <w:szCs w:val="24"/>
        </w:rPr>
      </w:pPr>
      <w:r>
        <w:rPr>
          <w:szCs w:val="24"/>
        </w:rPr>
        <w:br w:type="page"/>
      </w:r>
    </w:p>
    <w:p w14:paraId="36368558" w14:textId="362FB2BB" w:rsidR="00C149AE" w:rsidRPr="00C149AE" w:rsidRDefault="00934C1E" w:rsidP="00934C1E">
      <w:pPr>
        <w:pStyle w:val="AllText"/>
      </w:pPr>
      <w:r>
        <w:lastRenderedPageBreak/>
        <w:tab/>
      </w:r>
      <w:r w:rsidR="00C260D5">
        <w:t>Accuracy is an important parameter in the Sign AI project, and a</w:t>
      </w:r>
      <w:r w:rsidR="00C149AE">
        <w:t xml:space="preserve">s stated before in the design requirements, the Sign AI will be able to recognize and differentiate between gesture with an accuracy ranging from 70-90 percent. </w:t>
      </w:r>
      <w:r w:rsidR="00C149AE" w:rsidRPr="00C149AE">
        <w:t>The</w:t>
      </w:r>
      <w:r w:rsidR="00C149AE">
        <w:t xml:space="preserve"> </w:t>
      </w:r>
      <w:r w:rsidR="00C149AE" w:rsidRPr="00C149AE">
        <w:t xml:space="preserve">reason behind this accuracy range lies in the previous successes of similar </w:t>
      </w:r>
      <w:r w:rsidR="00C149AE">
        <w:t xml:space="preserve">AI-based </w:t>
      </w:r>
      <w:r w:rsidR="00C149AE" w:rsidRPr="00C149AE">
        <w:t xml:space="preserve">ASL projects as well as their scope. Past ASL projects have reached accuracy values close to and even beyond the specified accuracy threshold. However, it should be noted that the scope of these projects were more limited than Sign AI in terms of the number of gestures classified. </w:t>
      </w:r>
    </w:p>
    <w:p w14:paraId="64A66239" w14:textId="23E3AD0E" w:rsidR="00C149AE" w:rsidRPr="00C149AE" w:rsidRDefault="00C149AE" w:rsidP="00934C1E">
      <w:pPr>
        <w:pStyle w:val="AllText"/>
      </w:pPr>
      <w:r>
        <w:tab/>
      </w:r>
      <w:r w:rsidRPr="00C149AE">
        <w:t>One example is a project done by professors from a Pakistani institution. In a paper titled “American Sign Language Translation through Sensory Glove,” they attempted to use flex and contact sensors alongside an accelerometer to recognize differences in the activation of muscles when performing ASL gestures. “The glove was found to have an accuracy of 92 percent</w:t>
      </w:r>
      <w:r w:rsidR="00FC0E05">
        <w:t>,</w:t>
      </w:r>
      <w:r w:rsidRPr="00C149AE">
        <w:t>”</w:t>
      </w:r>
      <w:r w:rsidR="00FC0E05">
        <w:t xml:space="preserve"> </w:t>
      </w:r>
      <w:r w:rsidR="00FC0E05">
        <w:fldChar w:fldCharType="begin" w:fldLock="1"/>
      </w:r>
      <w:r w:rsidR="00FC0E05">
        <w:instrText>ADDIN CSL_CITATION {"citationItems":[{"id":"ITEM-1","itemData":{"ISSN":"2005-4246","author":[{"dropping-particle":"","family":"Bukhari","given":"J","non-dropping-particle":"","parse-names":false,"suffix":""},{"dropping-particle":"","family":"Rehman","given":"Maryam","non-dropping-particle":"","parse-names":false,"suffix":""},{"dropping-particle":"","family":"Malik","given":"Saman Ishtiaq","non-dropping-particle":"","parse-names":false,"suffix":""},{"dropping-particle":"","family":"Kamboh","given":"Awais M","non-dropping-particle":"","parse-names":false,"suffix":""},{"dropping-particle":"","family":"Salman","given":"Ahmad","non-dropping-particle":"","parse-names":false,"suffix":""}],"container-title":"International Journal of u-and e-Service, Science and Technology","id":"ITEM-1","issue":"1","issued":{"date-parts":[["2015"]]},"page":"131-142","title":"American sign language translation through sensory glove; signspeak","type":"article-journal","volume":"8"},"uris":["http://www.mendeley.com/documents/?uuid=024aae87-ad25-4181-9d8f-bec694204fe6"]}],"mendeley":{"formattedCitation":"[12]","plainTextFormattedCitation":"[12]"},"properties":{"noteIndex":0},"schema":"https://github.com/citation-style-language/schema/raw/master/csl-citation.json"}</w:instrText>
      </w:r>
      <w:r w:rsidR="00FC0E05">
        <w:fldChar w:fldCharType="separate"/>
      </w:r>
      <w:r w:rsidR="00FC0E05" w:rsidRPr="00FC0E05">
        <w:rPr>
          <w:noProof/>
        </w:rPr>
        <w:t>[12]</w:t>
      </w:r>
      <w:r w:rsidR="00FC0E05">
        <w:fldChar w:fldCharType="end"/>
      </w:r>
      <w:r w:rsidRPr="00C149AE">
        <w:t xml:space="preserve"> the paper’s abstract read. </w:t>
      </w:r>
    </w:p>
    <w:p w14:paraId="5E131C11" w14:textId="12380E89" w:rsidR="00C149AE" w:rsidRDefault="00934C1E" w:rsidP="00934C1E">
      <w:pPr>
        <w:pStyle w:val="AllText"/>
      </w:pPr>
      <w:r>
        <w:tab/>
      </w:r>
      <w:r w:rsidR="00C149AE" w:rsidRPr="00C149AE">
        <w:t xml:space="preserve">Like other projects, however, the sensory glove had glaring limitations, particularly in the number of gestures that it can translate. While the glove is capable of translating the alphabet with 92 percent accuracy, that is the extent of its translation. The limited scope of the project might have played a part in achieving its high accuracy, as having to do less translation work would mean there are less sources of error. If the glove were to process 100 gestures as opposed to 26 gestures, realistically-speaking, it would have a harder time differentiating between them, especially if some gestures do not produce distinct measurements. The takeaway is that, the more gestures there are to classify, the greater the risk for misclassification becomes. This is why the aim of Sign AI is not 90 percent accuracy, but, rather, 70-90 percent accuracy. The tolerance is necessary to account for the undetermined increase in misclassification due to the wider scope of the project. </w:t>
      </w:r>
    </w:p>
    <w:p w14:paraId="600C6C43" w14:textId="77777777" w:rsidR="00D37090" w:rsidRDefault="00D37090">
      <w:pPr>
        <w:jc w:val="left"/>
        <w:rPr>
          <w:kern w:val="16"/>
          <w:sz w:val="24"/>
          <w:szCs w:val="22"/>
        </w:rPr>
      </w:pPr>
      <w:r>
        <w:br w:type="page"/>
      </w:r>
    </w:p>
    <w:p w14:paraId="0B925465" w14:textId="57A240D9" w:rsidR="003D3E94" w:rsidRPr="00C149AE" w:rsidRDefault="00D37090" w:rsidP="00934C1E">
      <w:pPr>
        <w:pStyle w:val="AllText"/>
      </w:pPr>
      <w:r>
        <w:lastRenderedPageBreak/>
        <w:tab/>
      </w:r>
      <w:r w:rsidR="003D3E94">
        <w:t xml:space="preserve">To expound on the design requirements, the 100 gestures were not just gestures that were selected at random. </w:t>
      </w:r>
      <w:r w:rsidR="003D3E94" w:rsidRPr="003D3E94">
        <w:t>This design requirement</w:t>
      </w:r>
      <w:r w:rsidR="003D3E94">
        <w:t xml:space="preserve"> of 100 gestures</w:t>
      </w:r>
      <w:r w:rsidR="003D3E94" w:rsidRPr="003D3E94">
        <w:t xml:space="preserve"> was inspired from Dr. Bill Vicars, who is both an ASL professor</w:t>
      </w:r>
      <w:r w:rsidR="00586473">
        <w:t xml:space="preserve"> </w:t>
      </w:r>
      <w:r w:rsidR="003D3E94" w:rsidRPr="003D3E94">
        <w:t>a</w:t>
      </w:r>
      <w:bookmarkStart w:id="24" w:name="_GoBack"/>
      <w:bookmarkEnd w:id="24"/>
      <w:r w:rsidR="003D3E94" w:rsidRPr="003D3E94">
        <w:t>s well as a deaf person. On his website called “</w:t>
      </w:r>
      <w:proofErr w:type="spellStart"/>
      <w:r w:rsidR="003D3E94" w:rsidRPr="003D3E94">
        <w:t>HandSpeak</w:t>
      </w:r>
      <w:proofErr w:type="spellEnd"/>
      <w:r w:rsidR="003D3E94" w:rsidRPr="003D3E94">
        <w:t xml:space="preserve">,” he compiled a list of the 100 gestures in the ASL language that are used with the most frequency. </w:t>
      </w:r>
    </w:p>
    <w:p w14:paraId="5A823812" w14:textId="1E289F94" w:rsidR="00C149AE" w:rsidRDefault="00C149AE" w:rsidP="00934C1E">
      <w:pPr>
        <w:pStyle w:val="AllText"/>
      </w:pPr>
    </w:p>
    <w:p w14:paraId="4F3D833A" w14:textId="214EEE10" w:rsidR="00445B48" w:rsidRPr="002520F0" w:rsidRDefault="00445B48" w:rsidP="00934C1E">
      <w:pPr>
        <w:pStyle w:val="AllText"/>
      </w:pPr>
    </w:p>
    <w:p w14:paraId="78F74EEC" w14:textId="77777777" w:rsidR="00C125A4" w:rsidRPr="002520F0" w:rsidRDefault="00C125A4" w:rsidP="00C125A4">
      <w:pPr>
        <w:rPr>
          <w:sz w:val="24"/>
          <w:szCs w:val="24"/>
        </w:rPr>
      </w:pPr>
    </w:p>
    <w:p w14:paraId="66614C9A" w14:textId="77777777" w:rsidR="00B63545" w:rsidRPr="00C125A4" w:rsidRDefault="00B63545" w:rsidP="007D0CE9">
      <w:pPr>
        <w:spacing w:line="480" w:lineRule="auto"/>
        <w:rPr>
          <w:sz w:val="24"/>
          <w:szCs w:val="24"/>
        </w:rPr>
      </w:pPr>
    </w:p>
    <w:p w14:paraId="51A49E9D" w14:textId="0D6DE876" w:rsidR="00A74C39" w:rsidRPr="00C125A4" w:rsidRDefault="00A74C39" w:rsidP="007D0CE9">
      <w:pPr>
        <w:spacing w:line="480" w:lineRule="auto"/>
        <w:ind w:left="360"/>
        <w:jc w:val="left"/>
        <w:rPr>
          <w:b/>
          <w:kern w:val="0"/>
          <w:sz w:val="24"/>
          <w:szCs w:val="24"/>
        </w:rPr>
      </w:pPr>
      <w:r w:rsidRPr="00C125A4">
        <w:rPr>
          <w:sz w:val="24"/>
          <w:szCs w:val="24"/>
        </w:rPr>
        <w:br w:type="page"/>
      </w:r>
    </w:p>
    <w:p w14:paraId="3365C560" w14:textId="4CCC74A9" w:rsidR="00E90AAF" w:rsidRPr="00407596" w:rsidRDefault="00E90AAF" w:rsidP="007D0CE9">
      <w:pPr>
        <w:pStyle w:val="Head1"/>
        <w:spacing w:before="0" w:after="0" w:line="480" w:lineRule="auto"/>
      </w:pPr>
      <w:bookmarkStart w:id="25" w:name="_Toc27252671"/>
      <w:r w:rsidRPr="00407596">
        <w:rPr>
          <w:rFonts w:hint="eastAsia"/>
        </w:rPr>
        <w:lastRenderedPageBreak/>
        <w:t>Conclusion</w:t>
      </w:r>
      <w:r w:rsidR="00CF7D2F">
        <w:t xml:space="preserve"> (Discussion and Future Plans)</w:t>
      </w:r>
      <w:bookmarkEnd w:id="25"/>
    </w:p>
    <w:p w14:paraId="6251D3A2" w14:textId="77777777" w:rsidR="00E90AAF" w:rsidRPr="00407596" w:rsidRDefault="003021AF" w:rsidP="00934C1E">
      <w:pPr>
        <w:pStyle w:val="AllText"/>
      </w:pPr>
      <w:r w:rsidRPr="00407596">
        <w:rPr>
          <w:rFonts w:hint="eastAsia"/>
        </w:rPr>
        <w:t xml:space="preserve">By the end of the project, </w:t>
      </w:r>
      <w:r w:rsidRPr="00F64DBC">
        <w:rPr>
          <w:rFonts w:hint="eastAsia"/>
          <w:noProof/>
        </w:rPr>
        <w:t>conclude</w:t>
      </w:r>
      <w:r w:rsidRPr="00407596">
        <w:rPr>
          <w:rFonts w:hint="eastAsia"/>
        </w:rPr>
        <w:t xml:space="preserve"> the project and your learning experience.</w:t>
      </w:r>
    </w:p>
    <w:p w14:paraId="7830CCEF" w14:textId="77777777" w:rsidR="00A74C39" w:rsidRPr="00407596" w:rsidRDefault="00A74C39" w:rsidP="007D0CE9">
      <w:pPr>
        <w:spacing w:line="480" w:lineRule="auto"/>
        <w:jc w:val="left"/>
        <w:rPr>
          <w:b/>
          <w:kern w:val="0"/>
          <w:sz w:val="28"/>
          <w:szCs w:val="24"/>
        </w:rPr>
      </w:pPr>
      <w:r w:rsidRPr="00407596">
        <w:br w:type="page"/>
      </w:r>
    </w:p>
    <w:p w14:paraId="0332D9ED" w14:textId="3B0DAEB9" w:rsidR="00E90AAF" w:rsidRPr="00407596" w:rsidRDefault="00E90AAF" w:rsidP="007D0CE9">
      <w:pPr>
        <w:pStyle w:val="Appendix"/>
        <w:spacing w:before="0" w:after="0" w:line="480" w:lineRule="auto"/>
      </w:pPr>
      <w:bookmarkStart w:id="26" w:name="_Toc27252672"/>
      <w:r w:rsidRPr="00EE1F72">
        <w:rPr>
          <w:rFonts w:hint="eastAsia"/>
          <w:noProof/>
        </w:rPr>
        <w:lastRenderedPageBreak/>
        <w:t>Acknowledgment</w:t>
      </w:r>
      <w:bookmarkEnd w:id="26"/>
    </w:p>
    <w:p w14:paraId="50DEF831" w14:textId="77777777" w:rsidR="00E90AAF" w:rsidRPr="00407596" w:rsidRDefault="00E90AAF" w:rsidP="00934C1E">
      <w:pPr>
        <w:pStyle w:val="AllText"/>
      </w:pPr>
      <w:r w:rsidRPr="00407596">
        <w:rPr>
          <w:rFonts w:hint="eastAsia"/>
        </w:rPr>
        <w:t>If you get help or support from someone else</w:t>
      </w:r>
      <w:r w:rsidR="003021AF" w:rsidRPr="00407596">
        <w:rPr>
          <w:rFonts w:hint="eastAsia"/>
        </w:rPr>
        <w:t xml:space="preserve"> (besides the team member and the advisor)</w:t>
      </w:r>
      <w:r w:rsidRPr="00407596">
        <w:rPr>
          <w:rFonts w:hint="eastAsia"/>
        </w:rPr>
        <w:t xml:space="preserve"> and want to show your appreciation, put here</w:t>
      </w:r>
      <w:r w:rsidR="001D3101">
        <w:rPr>
          <w:rFonts w:hint="eastAsia"/>
        </w:rPr>
        <w:t xml:space="preserve"> (</w:t>
      </w:r>
      <w:r w:rsidR="001D3101" w:rsidRPr="001D3101">
        <w:rPr>
          <w:rFonts w:hint="eastAsia"/>
          <w:b/>
        </w:rPr>
        <w:t>do not include the advisor</w:t>
      </w:r>
      <w:r w:rsidR="001D3101">
        <w:rPr>
          <w:rFonts w:hint="eastAsia"/>
        </w:rPr>
        <w:t>)</w:t>
      </w:r>
      <w:r w:rsidRPr="00407596">
        <w:rPr>
          <w:rFonts w:hint="eastAsia"/>
        </w:rPr>
        <w:t>.</w:t>
      </w:r>
    </w:p>
    <w:p w14:paraId="14E45842" w14:textId="77777777" w:rsidR="00A74C39" w:rsidRPr="00407596" w:rsidRDefault="00A74C39" w:rsidP="007D0CE9">
      <w:pPr>
        <w:spacing w:line="480" w:lineRule="auto"/>
        <w:jc w:val="left"/>
        <w:rPr>
          <w:b/>
          <w:kern w:val="0"/>
          <w:sz w:val="28"/>
          <w:szCs w:val="24"/>
        </w:rPr>
      </w:pPr>
      <w:r w:rsidRPr="00407596">
        <w:br w:type="page"/>
      </w:r>
    </w:p>
    <w:p w14:paraId="171A880A" w14:textId="77777777" w:rsidR="00E90AAF" w:rsidRPr="00407596" w:rsidRDefault="001D3101" w:rsidP="007D0CE9">
      <w:pPr>
        <w:pStyle w:val="Appendix"/>
        <w:spacing w:before="0" w:after="0" w:line="480" w:lineRule="auto"/>
      </w:pPr>
      <w:bookmarkStart w:id="27" w:name="_Toc27252673"/>
      <w:r w:rsidRPr="00407596">
        <w:lastRenderedPageBreak/>
        <w:t>Appendix</w:t>
      </w:r>
      <w:bookmarkEnd w:id="27"/>
    </w:p>
    <w:p w14:paraId="3BE8DFC7" w14:textId="60A9E04E" w:rsidR="001D3101" w:rsidRDefault="001D3101" w:rsidP="007D0CE9">
      <w:pPr>
        <w:pStyle w:val="ApH2"/>
        <w:spacing w:line="480" w:lineRule="auto"/>
      </w:pPr>
      <w:bookmarkStart w:id="28" w:name="_Toc27252674"/>
      <w:r w:rsidRPr="005531A4">
        <w:rPr>
          <w:rFonts w:hint="eastAsia"/>
        </w:rPr>
        <w:t>Component</w:t>
      </w:r>
      <w:r>
        <w:rPr>
          <w:rFonts w:hint="eastAsia"/>
        </w:rPr>
        <w:t xml:space="preserve"> Specs</w:t>
      </w:r>
      <w:bookmarkEnd w:id="28"/>
    </w:p>
    <w:p w14:paraId="1424E798" w14:textId="161B2B5F" w:rsidR="001D3101" w:rsidRDefault="001D3101" w:rsidP="007D0CE9">
      <w:pPr>
        <w:pStyle w:val="ApH3"/>
        <w:spacing w:line="480" w:lineRule="auto"/>
      </w:pPr>
      <w:bookmarkStart w:id="29" w:name="_Toc27252675"/>
      <w:r>
        <w:rPr>
          <w:rFonts w:hint="eastAsia"/>
        </w:rPr>
        <w:t>Specs of Raspberry Pi</w:t>
      </w:r>
      <w:bookmarkEnd w:id="29"/>
    </w:p>
    <w:p w14:paraId="66D55B6D" w14:textId="6007DCFA" w:rsidR="001D3101" w:rsidRDefault="004A2C67" w:rsidP="004C7593">
      <w:pPr>
        <w:pStyle w:val="AllText"/>
        <w:jc w:val="center"/>
      </w:pPr>
      <w:r>
        <w:rPr>
          <w:noProof/>
        </w:rPr>
        <w:drawing>
          <wp:inline distT="0" distB="0" distL="0" distR="0" wp14:anchorId="6F115659" wp14:editId="789ABDBF">
            <wp:extent cx="4881417" cy="3081655"/>
            <wp:effectExtent l="0" t="0" r="0" b="4445"/>
            <wp:docPr id="14" name="Picture 14" descr="Image result for specs of raspberry pi 3 model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specs of raspberry pi 3 model 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4288" cy="3089781"/>
                    </a:xfrm>
                    <a:prstGeom prst="rect">
                      <a:avLst/>
                    </a:prstGeom>
                    <a:noFill/>
                    <a:ln>
                      <a:noFill/>
                    </a:ln>
                  </pic:spPr>
                </pic:pic>
              </a:graphicData>
            </a:graphic>
          </wp:inline>
        </w:drawing>
      </w:r>
    </w:p>
    <w:p w14:paraId="2221610E" w14:textId="243EBE67" w:rsidR="001D3101" w:rsidRDefault="001D3101" w:rsidP="007D0CE9">
      <w:pPr>
        <w:pStyle w:val="ApH2"/>
        <w:spacing w:line="480" w:lineRule="auto"/>
      </w:pPr>
      <w:bookmarkStart w:id="30" w:name="_Toc27252676"/>
      <w:r>
        <w:rPr>
          <w:rFonts w:hint="eastAsia"/>
        </w:rPr>
        <w:t>Source Code.</w:t>
      </w:r>
      <w:bookmarkEnd w:id="30"/>
    </w:p>
    <w:p w14:paraId="7595249C" w14:textId="72FCFA98" w:rsidR="001D3101" w:rsidRDefault="001D3101" w:rsidP="005F1CC2">
      <w:pPr>
        <w:pStyle w:val="ApH3"/>
        <w:numPr>
          <w:ilvl w:val="0"/>
          <w:numId w:val="28"/>
        </w:numPr>
        <w:spacing w:line="480" w:lineRule="auto"/>
      </w:pPr>
      <w:bookmarkStart w:id="31" w:name="_Toc27252677"/>
      <w:r>
        <w:rPr>
          <w:rFonts w:hint="eastAsia"/>
        </w:rPr>
        <w:t xml:space="preserve">Source Code </w:t>
      </w:r>
      <w:r w:rsidR="00994DB2">
        <w:t xml:space="preserve">of Pseudo Data </w:t>
      </w:r>
      <w:r w:rsidR="004C7593">
        <w:t>for Task 2</w:t>
      </w:r>
      <w:r w:rsidR="00994DB2">
        <w:t>.3</w:t>
      </w:r>
      <w:bookmarkEnd w:id="31"/>
    </w:p>
    <w:p w14:paraId="4DBBD6E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w:t>
      </w:r>
      <w:proofErr w:type="spellStart"/>
      <w:r w:rsidRPr="00CA26C1">
        <w:rPr>
          <w:rFonts w:eastAsia="Times New Roman"/>
          <w:kern w:val="0"/>
          <w:szCs w:val="24"/>
          <w:lang w:eastAsia="en-US"/>
        </w:rPr>
        <w:t>SignAI_PseudoDataGen</w:t>
      </w:r>
      <w:proofErr w:type="spellEnd"/>
      <w:r w:rsidRPr="00CA26C1">
        <w:rPr>
          <w:rFonts w:eastAsia="Times New Roman"/>
          <w:kern w:val="0"/>
          <w:szCs w:val="24"/>
          <w:lang w:eastAsia="en-US"/>
        </w:rPr>
        <w:t xml:space="preserve"> </w:t>
      </w:r>
    </w:p>
    <w:p w14:paraId="3A315BDA" w14:textId="77777777" w:rsidR="00CA26C1" w:rsidRPr="00CA26C1" w:rsidRDefault="00CA26C1" w:rsidP="00CA26C1">
      <w:pPr>
        <w:pStyle w:val="AllText"/>
        <w:spacing w:line="240" w:lineRule="auto"/>
        <w:rPr>
          <w:rFonts w:eastAsia="Times New Roman"/>
          <w:kern w:val="0"/>
          <w:szCs w:val="24"/>
          <w:lang w:eastAsia="en-US"/>
        </w:rPr>
      </w:pPr>
    </w:p>
    <w:p w14:paraId="129D898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Automatically generated by </w:t>
      </w:r>
      <w:proofErr w:type="spellStart"/>
      <w:r w:rsidRPr="00CA26C1">
        <w:rPr>
          <w:rFonts w:eastAsia="Times New Roman"/>
          <w:kern w:val="0"/>
          <w:szCs w:val="24"/>
          <w:lang w:eastAsia="en-US"/>
        </w:rPr>
        <w:t>Colaboratory</w:t>
      </w:r>
      <w:proofErr w:type="spellEnd"/>
      <w:r w:rsidRPr="00CA26C1">
        <w:rPr>
          <w:rFonts w:eastAsia="Times New Roman"/>
          <w:kern w:val="0"/>
          <w:szCs w:val="24"/>
          <w:lang w:eastAsia="en-US"/>
        </w:rPr>
        <w:t xml:space="preserve">. </w:t>
      </w:r>
    </w:p>
    <w:p w14:paraId="40B2810C" w14:textId="77777777" w:rsidR="00CA26C1" w:rsidRPr="00CA26C1" w:rsidRDefault="00CA26C1" w:rsidP="00CA26C1">
      <w:pPr>
        <w:pStyle w:val="AllText"/>
        <w:spacing w:line="240" w:lineRule="auto"/>
        <w:rPr>
          <w:rFonts w:eastAsia="Times New Roman"/>
          <w:kern w:val="0"/>
          <w:szCs w:val="24"/>
          <w:lang w:eastAsia="en-US"/>
        </w:rPr>
      </w:pPr>
    </w:p>
    <w:p w14:paraId="1B0D844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Original file is located at </w:t>
      </w:r>
    </w:p>
    <w:p w14:paraId="70974B6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https://colab.research.google.com/drive/1XV_9cBxyFKjI7VS0jAAOlKn32i68D_ew </w:t>
      </w:r>
    </w:p>
    <w:p w14:paraId="7734016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w:t>
      </w:r>
    </w:p>
    <w:p w14:paraId="21260683" w14:textId="77777777" w:rsidR="00CA26C1" w:rsidRPr="00CA26C1" w:rsidRDefault="00CA26C1" w:rsidP="00CA26C1">
      <w:pPr>
        <w:pStyle w:val="AllText"/>
        <w:spacing w:line="240" w:lineRule="auto"/>
        <w:rPr>
          <w:rFonts w:eastAsia="Times New Roman"/>
          <w:kern w:val="0"/>
          <w:szCs w:val="24"/>
          <w:lang w:eastAsia="en-US"/>
        </w:rPr>
      </w:pPr>
    </w:p>
    <w:p w14:paraId="4AD4977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mmented out </w:t>
      </w:r>
      <w:proofErr w:type="spellStart"/>
      <w:r w:rsidRPr="00CA26C1">
        <w:rPr>
          <w:rFonts w:eastAsia="Times New Roman"/>
          <w:kern w:val="0"/>
          <w:szCs w:val="24"/>
          <w:lang w:eastAsia="en-US"/>
        </w:rPr>
        <w:t>IPython</w:t>
      </w:r>
      <w:proofErr w:type="spellEnd"/>
      <w:r w:rsidRPr="00CA26C1">
        <w:rPr>
          <w:rFonts w:eastAsia="Times New Roman"/>
          <w:kern w:val="0"/>
          <w:szCs w:val="24"/>
          <w:lang w:eastAsia="en-US"/>
        </w:rPr>
        <w:t xml:space="preserve"> magic to ensure Python compatibility.  </w:t>
      </w:r>
    </w:p>
    <w:p w14:paraId="58C2D1A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w:t>
      </w:r>
      <w:proofErr w:type="spellStart"/>
      <w:r w:rsidRPr="00CA26C1">
        <w:rPr>
          <w:rFonts w:eastAsia="Times New Roman"/>
          <w:kern w:val="0"/>
          <w:szCs w:val="24"/>
          <w:lang w:eastAsia="en-US"/>
        </w:rPr>
        <w:t>tensorflow_version</w:t>
      </w:r>
      <w:proofErr w:type="spellEnd"/>
      <w:r w:rsidRPr="00CA26C1">
        <w:rPr>
          <w:rFonts w:eastAsia="Times New Roman"/>
          <w:kern w:val="0"/>
          <w:szCs w:val="24"/>
          <w:lang w:eastAsia="en-US"/>
        </w:rPr>
        <w:t xml:space="preserve"> 1.x  </w:t>
      </w:r>
    </w:p>
    <w:p w14:paraId="44F2847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import </w:t>
      </w:r>
      <w:proofErr w:type="spellStart"/>
      <w:r w:rsidRPr="00CA26C1">
        <w:rPr>
          <w:rFonts w:eastAsia="Times New Roman"/>
          <w:kern w:val="0"/>
          <w:szCs w:val="24"/>
          <w:lang w:eastAsia="en-US"/>
        </w:rPr>
        <w:t>tensorflow</w:t>
      </w:r>
      <w:proofErr w:type="spellEnd"/>
      <w:r w:rsidRPr="00CA26C1">
        <w:rPr>
          <w:rFonts w:eastAsia="Times New Roman"/>
          <w:kern w:val="0"/>
          <w:szCs w:val="24"/>
          <w:lang w:eastAsia="en-US"/>
        </w:rPr>
        <w:t xml:space="preserve"> as </w:t>
      </w:r>
      <w:proofErr w:type="spellStart"/>
      <w:r w:rsidRPr="00CA26C1">
        <w:rPr>
          <w:rFonts w:eastAsia="Times New Roman"/>
          <w:kern w:val="0"/>
          <w:szCs w:val="24"/>
          <w:lang w:eastAsia="en-US"/>
        </w:rPr>
        <w:t>tf</w:t>
      </w:r>
      <w:proofErr w:type="spellEnd"/>
    </w:p>
    <w:p w14:paraId="26D14A16" w14:textId="77777777" w:rsidR="00CA26C1" w:rsidRPr="00CA26C1" w:rsidRDefault="00CA26C1" w:rsidP="00CA26C1">
      <w:pPr>
        <w:pStyle w:val="AllText"/>
        <w:spacing w:line="240" w:lineRule="auto"/>
        <w:rPr>
          <w:rFonts w:eastAsia="Times New Roman"/>
          <w:kern w:val="0"/>
          <w:szCs w:val="24"/>
          <w:lang w:eastAsia="en-US"/>
        </w:rPr>
      </w:pPr>
    </w:p>
    <w:p w14:paraId="4613FAF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print(</w:t>
      </w:r>
      <w:proofErr w:type="spellStart"/>
      <w:r w:rsidRPr="00CA26C1">
        <w:rPr>
          <w:rFonts w:eastAsia="Times New Roman"/>
          <w:kern w:val="0"/>
          <w:szCs w:val="24"/>
          <w:lang w:eastAsia="en-US"/>
        </w:rPr>
        <w:t>tf</w:t>
      </w:r>
      <w:proofErr w:type="spellEnd"/>
      <w:r w:rsidRPr="00CA26C1">
        <w:rPr>
          <w:rFonts w:eastAsia="Times New Roman"/>
          <w:kern w:val="0"/>
          <w:szCs w:val="24"/>
          <w:lang w:eastAsia="en-US"/>
        </w:rPr>
        <w:t>.__version__)</w:t>
      </w:r>
    </w:p>
    <w:p w14:paraId="078EDE4C" w14:textId="77777777" w:rsidR="00CA26C1" w:rsidRPr="00CA26C1" w:rsidRDefault="00CA26C1" w:rsidP="00CA26C1">
      <w:pPr>
        <w:pStyle w:val="AllText"/>
        <w:spacing w:line="240" w:lineRule="auto"/>
        <w:rPr>
          <w:rFonts w:eastAsia="Times New Roman"/>
          <w:kern w:val="0"/>
          <w:szCs w:val="24"/>
          <w:lang w:eastAsia="en-US"/>
        </w:rPr>
      </w:pPr>
    </w:p>
    <w:p w14:paraId="0EF2CEE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import pandas as pd</w:t>
      </w:r>
    </w:p>
    <w:p w14:paraId="13F8E7E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from </w:t>
      </w:r>
      <w:proofErr w:type="spellStart"/>
      <w:r w:rsidRPr="00CA26C1">
        <w:rPr>
          <w:rFonts w:eastAsia="Times New Roman"/>
          <w:kern w:val="0"/>
          <w:szCs w:val="24"/>
          <w:lang w:eastAsia="en-US"/>
        </w:rPr>
        <w:t>google.colab</w:t>
      </w:r>
      <w:proofErr w:type="spellEnd"/>
      <w:r w:rsidRPr="00CA26C1">
        <w:rPr>
          <w:rFonts w:eastAsia="Times New Roman"/>
          <w:kern w:val="0"/>
          <w:szCs w:val="24"/>
          <w:lang w:eastAsia="en-US"/>
        </w:rPr>
        <w:t xml:space="preserve"> import files</w:t>
      </w:r>
    </w:p>
    <w:p w14:paraId="4EE4B32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import </w:t>
      </w:r>
      <w:proofErr w:type="spellStart"/>
      <w:r w:rsidRPr="00CA26C1">
        <w:rPr>
          <w:rFonts w:eastAsia="Times New Roman"/>
          <w:kern w:val="0"/>
          <w:szCs w:val="24"/>
          <w:lang w:eastAsia="en-US"/>
        </w:rPr>
        <w:t>matplotlib.pyplot</w:t>
      </w:r>
      <w:proofErr w:type="spellEnd"/>
      <w:r w:rsidRPr="00CA26C1">
        <w:rPr>
          <w:rFonts w:eastAsia="Times New Roman"/>
          <w:kern w:val="0"/>
          <w:szCs w:val="24"/>
          <w:lang w:eastAsia="en-US"/>
        </w:rPr>
        <w:t xml:space="preserve"> as </w:t>
      </w:r>
      <w:proofErr w:type="spellStart"/>
      <w:r w:rsidRPr="00CA26C1">
        <w:rPr>
          <w:rFonts w:eastAsia="Times New Roman"/>
          <w:kern w:val="0"/>
          <w:szCs w:val="24"/>
          <w:lang w:eastAsia="en-US"/>
        </w:rPr>
        <w:t>plt</w:t>
      </w:r>
      <w:proofErr w:type="spellEnd"/>
    </w:p>
    <w:p w14:paraId="36B8AD4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lastRenderedPageBreak/>
        <w:t>import random</w:t>
      </w:r>
    </w:p>
    <w:p w14:paraId="65DCC17A" w14:textId="77777777" w:rsidR="00CA26C1" w:rsidRPr="00CA26C1" w:rsidRDefault="00CA26C1" w:rsidP="00CA26C1">
      <w:pPr>
        <w:pStyle w:val="AllText"/>
        <w:spacing w:line="240" w:lineRule="auto"/>
        <w:rPr>
          <w:rFonts w:eastAsia="Times New Roman"/>
          <w:kern w:val="0"/>
          <w:szCs w:val="24"/>
          <w:lang w:eastAsia="en-US"/>
        </w:rPr>
      </w:pPr>
    </w:p>
    <w:p w14:paraId="60F75E1A"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 xml:space="preserve"> = 50</w:t>
      </w:r>
    </w:p>
    <w:p w14:paraId="0CE2042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samples = 10</w:t>
      </w:r>
    </w:p>
    <w:p w14:paraId="55C63DE8" w14:textId="77777777" w:rsidR="00CA26C1" w:rsidRPr="00CA26C1" w:rsidRDefault="00CA26C1" w:rsidP="00CA26C1">
      <w:pPr>
        <w:pStyle w:val="AllText"/>
        <w:spacing w:line="240" w:lineRule="auto"/>
        <w:rPr>
          <w:rFonts w:eastAsia="Times New Roman"/>
          <w:kern w:val="0"/>
          <w:szCs w:val="24"/>
          <w:lang w:eastAsia="en-US"/>
        </w:rPr>
      </w:pPr>
    </w:p>
    <w:p w14:paraId="3141E325"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0</w:t>
      </w:r>
    </w:p>
    <w:p w14:paraId="47B3D19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j = 0</w:t>
      </w:r>
    </w:p>
    <w:p w14:paraId="587B7A52" w14:textId="77777777" w:rsidR="00CA26C1" w:rsidRPr="00CA26C1" w:rsidRDefault="00CA26C1" w:rsidP="00CA26C1">
      <w:pPr>
        <w:pStyle w:val="AllText"/>
        <w:spacing w:line="240" w:lineRule="auto"/>
        <w:rPr>
          <w:rFonts w:eastAsia="Times New Roman"/>
          <w:kern w:val="0"/>
          <w:szCs w:val="24"/>
          <w:lang w:eastAsia="en-US"/>
        </w:rPr>
      </w:pPr>
    </w:p>
    <w:p w14:paraId="1410830B"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columns=list('ABCD'))</w:t>
      </w:r>
    </w:p>
    <w:p w14:paraId="587FFC02" w14:textId="77777777" w:rsidR="00CA26C1" w:rsidRPr="00CA26C1" w:rsidRDefault="00CA26C1" w:rsidP="00CA26C1">
      <w:pPr>
        <w:pStyle w:val="AllText"/>
        <w:spacing w:line="240" w:lineRule="auto"/>
        <w:rPr>
          <w:rFonts w:eastAsia="Times New Roman"/>
          <w:kern w:val="0"/>
          <w:szCs w:val="24"/>
          <w:lang w:eastAsia="en-US"/>
        </w:rPr>
      </w:pPr>
    </w:p>
    <w:p w14:paraId="40F3CFB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1)  </w:t>
      </w:r>
    </w:p>
    <w:p w14:paraId="6474640A" w14:textId="77777777" w:rsidR="00CA26C1" w:rsidRPr="00CA26C1" w:rsidRDefault="00CA26C1" w:rsidP="00CA26C1">
      <w:pPr>
        <w:pStyle w:val="AllText"/>
        <w:spacing w:line="240" w:lineRule="auto"/>
        <w:rPr>
          <w:rFonts w:eastAsia="Times New Roman"/>
          <w:kern w:val="0"/>
          <w:szCs w:val="24"/>
          <w:lang w:eastAsia="en-US"/>
        </w:rPr>
      </w:pPr>
    </w:p>
    <w:p w14:paraId="602EB53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7AE9DF4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7928B09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000, 3500) / 100),</w:t>
      </w:r>
    </w:p>
    <w:p w14:paraId="290C6BD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500, 4000) / 100),</w:t>
      </w:r>
    </w:p>
    <w:p w14:paraId="5C92449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000, 4500) / 100),</w:t>
      </w:r>
    </w:p>
    <w:p w14:paraId="725D354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500, 5000) / 100)]],</w:t>
      </w:r>
    </w:p>
    <w:p w14:paraId="7CD102D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7967A2B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17D9220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j + 1</w:t>
      </w:r>
    </w:p>
    <w:p w14:paraId="7FFAB277" w14:textId="77777777" w:rsidR="00CA26C1" w:rsidRPr="00CA26C1" w:rsidRDefault="00CA26C1" w:rsidP="00CA26C1">
      <w:pPr>
        <w:pStyle w:val="AllText"/>
        <w:spacing w:line="240" w:lineRule="auto"/>
        <w:rPr>
          <w:rFonts w:eastAsia="Times New Roman"/>
          <w:kern w:val="0"/>
          <w:szCs w:val="24"/>
          <w:lang w:eastAsia="en-US"/>
        </w:rPr>
      </w:pPr>
    </w:p>
    <w:p w14:paraId="4F9D763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if j == samples:</w:t>
      </w:r>
    </w:p>
    <w:p w14:paraId="66CD06E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628EAD79" w14:textId="77777777" w:rsidR="00CA26C1" w:rsidRPr="00CA26C1" w:rsidRDefault="00CA26C1" w:rsidP="00CA26C1">
      <w:pPr>
        <w:pStyle w:val="AllText"/>
        <w:spacing w:line="240" w:lineRule="auto"/>
        <w:rPr>
          <w:rFonts w:eastAsia="Times New Roman"/>
          <w:kern w:val="0"/>
          <w:szCs w:val="24"/>
          <w:lang w:eastAsia="en-US"/>
        </w:rPr>
      </w:pPr>
    </w:p>
    <w:p w14:paraId="16A1E7D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65), kind='scatter', x='index', y='A',</w:t>
      </w:r>
    </w:p>
    <w:p w14:paraId="5C4786E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3F104D4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6F71571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6A26CCF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6D92282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1B1C174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1FB5928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13C2099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15F6146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1C79C8F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071FE79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6E03DA8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24E43F7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6364B0B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28DD5F6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4FA218AF" w14:textId="77777777" w:rsidR="00CA26C1" w:rsidRPr="00CA26C1" w:rsidRDefault="00CA26C1" w:rsidP="00CA26C1">
      <w:pPr>
        <w:pStyle w:val="AllText"/>
        <w:spacing w:line="240" w:lineRule="auto"/>
        <w:rPr>
          <w:rFonts w:eastAsia="Times New Roman"/>
          <w:kern w:val="0"/>
          <w:szCs w:val="24"/>
          <w:lang w:eastAsia="en-US"/>
        </w:rPr>
      </w:pPr>
    </w:p>
    <w:p w14:paraId="1899CDB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5F768F2B" w14:textId="77777777" w:rsidR="00CA26C1" w:rsidRPr="00CA26C1" w:rsidRDefault="00CA26C1" w:rsidP="00CA26C1">
      <w:pPr>
        <w:pStyle w:val="AllText"/>
        <w:spacing w:line="240" w:lineRule="auto"/>
        <w:rPr>
          <w:rFonts w:eastAsia="Times New Roman"/>
          <w:kern w:val="0"/>
          <w:szCs w:val="24"/>
          <w:lang w:eastAsia="en-US"/>
        </w:rPr>
      </w:pPr>
    </w:p>
    <w:p w14:paraId="625F57B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2)  </w:t>
      </w:r>
    </w:p>
    <w:p w14:paraId="7EB4BAF4" w14:textId="77777777" w:rsidR="00CA26C1" w:rsidRPr="00CA26C1" w:rsidRDefault="00CA26C1" w:rsidP="00CA26C1">
      <w:pPr>
        <w:pStyle w:val="AllText"/>
        <w:spacing w:line="240" w:lineRule="auto"/>
        <w:rPr>
          <w:rFonts w:eastAsia="Times New Roman"/>
          <w:kern w:val="0"/>
          <w:szCs w:val="24"/>
          <w:lang w:eastAsia="en-US"/>
        </w:rPr>
      </w:pPr>
    </w:p>
    <w:p w14:paraId="76751AA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058D386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15B90A3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500, 5000) / 100),</w:t>
      </w:r>
    </w:p>
    <w:p w14:paraId="76C9375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000, 4500) / 100),</w:t>
      </w:r>
    </w:p>
    <w:p w14:paraId="205E001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500, 4000) / 100),</w:t>
      </w:r>
    </w:p>
    <w:p w14:paraId="5137593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000, 3500) / 100)]],</w:t>
      </w:r>
    </w:p>
    <w:p w14:paraId="53655B8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72763D9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3D26808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j + 1</w:t>
      </w:r>
    </w:p>
    <w:p w14:paraId="091CD85E" w14:textId="77777777" w:rsidR="00CA26C1" w:rsidRPr="00CA26C1" w:rsidRDefault="00CA26C1" w:rsidP="00CA26C1">
      <w:pPr>
        <w:pStyle w:val="AllText"/>
        <w:spacing w:line="240" w:lineRule="auto"/>
        <w:rPr>
          <w:rFonts w:eastAsia="Times New Roman"/>
          <w:kern w:val="0"/>
          <w:szCs w:val="24"/>
          <w:lang w:eastAsia="en-US"/>
        </w:rPr>
      </w:pPr>
    </w:p>
    <w:p w14:paraId="32A5392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if j == samples:</w:t>
      </w:r>
    </w:p>
    <w:p w14:paraId="078E976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045375DC" w14:textId="77777777" w:rsidR="00CA26C1" w:rsidRPr="00CA26C1" w:rsidRDefault="00CA26C1" w:rsidP="00CA26C1">
      <w:pPr>
        <w:pStyle w:val="AllText"/>
        <w:spacing w:line="240" w:lineRule="auto"/>
        <w:rPr>
          <w:rFonts w:eastAsia="Times New Roman"/>
          <w:kern w:val="0"/>
          <w:szCs w:val="24"/>
          <w:lang w:eastAsia="en-US"/>
        </w:rPr>
      </w:pPr>
    </w:p>
    <w:p w14:paraId="10DD1CD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65), kind='scatter', x='index', y='A',</w:t>
      </w:r>
    </w:p>
    <w:p w14:paraId="0DA731A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6227ADB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273F9F6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4ED39B3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26F69AE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5DA11E1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090BCBC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4950AA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04C56F9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2557016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15DD5E1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2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686FE03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2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26F87BF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25B957A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5263703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4BD5A934" w14:textId="77777777" w:rsidR="00CA26C1" w:rsidRPr="00CA26C1" w:rsidRDefault="00CA26C1" w:rsidP="00CA26C1">
      <w:pPr>
        <w:pStyle w:val="AllText"/>
        <w:spacing w:line="240" w:lineRule="auto"/>
        <w:rPr>
          <w:rFonts w:eastAsia="Times New Roman"/>
          <w:kern w:val="0"/>
          <w:szCs w:val="24"/>
          <w:lang w:eastAsia="en-US"/>
        </w:rPr>
      </w:pPr>
    </w:p>
    <w:p w14:paraId="5EC90FF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6275B1DF" w14:textId="77777777" w:rsidR="00CA26C1" w:rsidRPr="00CA26C1" w:rsidRDefault="00CA26C1" w:rsidP="00CA26C1">
      <w:pPr>
        <w:pStyle w:val="AllText"/>
        <w:spacing w:line="240" w:lineRule="auto"/>
        <w:rPr>
          <w:rFonts w:eastAsia="Times New Roman"/>
          <w:kern w:val="0"/>
          <w:szCs w:val="24"/>
          <w:lang w:eastAsia="en-US"/>
        </w:rPr>
      </w:pPr>
    </w:p>
    <w:p w14:paraId="5835949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3)  </w:t>
      </w:r>
    </w:p>
    <w:p w14:paraId="1A938516" w14:textId="77777777" w:rsidR="00CA26C1" w:rsidRPr="00CA26C1" w:rsidRDefault="00CA26C1" w:rsidP="00CA26C1">
      <w:pPr>
        <w:pStyle w:val="AllText"/>
        <w:spacing w:line="240" w:lineRule="auto"/>
        <w:rPr>
          <w:rFonts w:eastAsia="Times New Roman"/>
          <w:kern w:val="0"/>
          <w:szCs w:val="24"/>
          <w:lang w:eastAsia="en-US"/>
        </w:rPr>
      </w:pPr>
    </w:p>
    <w:p w14:paraId="286550F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51E0FC5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3F3E385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500, 4000) / 100),</w:t>
      </w:r>
    </w:p>
    <w:p w14:paraId="5103BF5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000, 3500) / 100),</w:t>
      </w:r>
    </w:p>
    <w:p w14:paraId="17D12C4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500, 5000) / 100),</w:t>
      </w:r>
    </w:p>
    <w:p w14:paraId="4E9B687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000, 4500) / 100)]],</w:t>
      </w:r>
    </w:p>
    <w:p w14:paraId="3B02A50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6F8289B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7DE9E87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j + 1</w:t>
      </w:r>
    </w:p>
    <w:p w14:paraId="118876C0" w14:textId="77777777" w:rsidR="00CA26C1" w:rsidRPr="00CA26C1" w:rsidRDefault="00CA26C1" w:rsidP="00CA26C1">
      <w:pPr>
        <w:pStyle w:val="AllText"/>
        <w:spacing w:line="240" w:lineRule="auto"/>
        <w:rPr>
          <w:rFonts w:eastAsia="Times New Roman"/>
          <w:kern w:val="0"/>
          <w:szCs w:val="24"/>
          <w:lang w:eastAsia="en-US"/>
        </w:rPr>
      </w:pPr>
    </w:p>
    <w:p w14:paraId="3B4062E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lastRenderedPageBreak/>
        <w:t xml:space="preserve">    if j == samples:</w:t>
      </w:r>
    </w:p>
    <w:p w14:paraId="301F899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44ED625B" w14:textId="77777777" w:rsidR="00CA26C1" w:rsidRPr="00CA26C1" w:rsidRDefault="00CA26C1" w:rsidP="00CA26C1">
      <w:pPr>
        <w:pStyle w:val="AllText"/>
        <w:spacing w:line="240" w:lineRule="auto"/>
        <w:rPr>
          <w:rFonts w:eastAsia="Times New Roman"/>
          <w:kern w:val="0"/>
          <w:szCs w:val="24"/>
          <w:lang w:eastAsia="en-US"/>
        </w:rPr>
      </w:pPr>
    </w:p>
    <w:p w14:paraId="61E31F5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65), kind='scatter', x='index', y='A',</w:t>
      </w:r>
    </w:p>
    <w:p w14:paraId="6137189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19B8131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45C1C50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35AF9B2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2CE0985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3F41F62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608D5C9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A25AA3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020054B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61BE4AD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5C4AF97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4350703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7FEECE9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07786F6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3257196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5275C9AC" w14:textId="77777777" w:rsidR="00CA26C1" w:rsidRPr="00CA26C1" w:rsidRDefault="00CA26C1" w:rsidP="00CA26C1">
      <w:pPr>
        <w:pStyle w:val="AllText"/>
        <w:spacing w:line="240" w:lineRule="auto"/>
        <w:rPr>
          <w:rFonts w:eastAsia="Times New Roman"/>
          <w:kern w:val="0"/>
          <w:szCs w:val="24"/>
          <w:lang w:eastAsia="en-US"/>
        </w:rPr>
      </w:pPr>
    </w:p>
    <w:p w14:paraId="0BC6BC1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622B0B82" w14:textId="77777777" w:rsidR="00CA26C1" w:rsidRPr="00CA26C1" w:rsidRDefault="00CA26C1" w:rsidP="00CA26C1">
      <w:pPr>
        <w:pStyle w:val="AllText"/>
        <w:spacing w:line="240" w:lineRule="auto"/>
        <w:rPr>
          <w:rFonts w:eastAsia="Times New Roman"/>
          <w:kern w:val="0"/>
          <w:szCs w:val="24"/>
          <w:lang w:eastAsia="en-US"/>
        </w:rPr>
      </w:pPr>
    </w:p>
    <w:p w14:paraId="286560C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import pandas as pd</w:t>
      </w:r>
    </w:p>
    <w:p w14:paraId="543F8BD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from </w:t>
      </w:r>
      <w:proofErr w:type="spellStart"/>
      <w:r w:rsidRPr="00CA26C1">
        <w:rPr>
          <w:rFonts w:eastAsia="Times New Roman"/>
          <w:kern w:val="0"/>
          <w:szCs w:val="24"/>
          <w:lang w:eastAsia="en-US"/>
        </w:rPr>
        <w:t>google.colab</w:t>
      </w:r>
      <w:proofErr w:type="spellEnd"/>
      <w:r w:rsidRPr="00CA26C1">
        <w:rPr>
          <w:rFonts w:eastAsia="Times New Roman"/>
          <w:kern w:val="0"/>
          <w:szCs w:val="24"/>
          <w:lang w:eastAsia="en-US"/>
        </w:rPr>
        <w:t xml:space="preserve"> import files</w:t>
      </w:r>
    </w:p>
    <w:p w14:paraId="24E56CA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import </w:t>
      </w:r>
      <w:proofErr w:type="spellStart"/>
      <w:r w:rsidRPr="00CA26C1">
        <w:rPr>
          <w:rFonts w:eastAsia="Times New Roman"/>
          <w:kern w:val="0"/>
          <w:szCs w:val="24"/>
          <w:lang w:eastAsia="en-US"/>
        </w:rPr>
        <w:t>matplotlib.pyplot</w:t>
      </w:r>
      <w:proofErr w:type="spellEnd"/>
      <w:r w:rsidRPr="00CA26C1">
        <w:rPr>
          <w:rFonts w:eastAsia="Times New Roman"/>
          <w:kern w:val="0"/>
          <w:szCs w:val="24"/>
          <w:lang w:eastAsia="en-US"/>
        </w:rPr>
        <w:t xml:space="preserve"> as </w:t>
      </w:r>
      <w:proofErr w:type="spellStart"/>
      <w:r w:rsidRPr="00CA26C1">
        <w:rPr>
          <w:rFonts w:eastAsia="Times New Roman"/>
          <w:kern w:val="0"/>
          <w:szCs w:val="24"/>
          <w:lang w:eastAsia="en-US"/>
        </w:rPr>
        <w:t>plt</w:t>
      </w:r>
      <w:proofErr w:type="spellEnd"/>
    </w:p>
    <w:p w14:paraId="10856A6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import random</w:t>
      </w:r>
    </w:p>
    <w:p w14:paraId="694FCC4E" w14:textId="77777777" w:rsidR="00CA26C1" w:rsidRPr="00CA26C1" w:rsidRDefault="00CA26C1" w:rsidP="00CA26C1">
      <w:pPr>
        <w:pStyle w:val="AllText"/>
        <w:spacing w:line="240" w:lineRule="auto"/>
        <w:rPr>
          <w:rFonts w:eastAsia="Times New Roman"/>
          <w:kern w:val="0"/>
          <w:szCs w:val="24"/>
          <w:lang w:eastAsia="en-US"/>
        </w:rPr>
      </w:pPr>
    </w:p>
    <w:p w14:paraId="355DB2D7"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 xml:space="preserve"> = 50</w:t>
      </w:r>
    </w:p>
    <w:p w14:paraId="66A2A82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samples = 10</w:t>
      </w:r>
    </w:p>
    <w:p w14:paraId="091A26BB" w14:textId="77777777" w:rsidR="00CA26C1" w:rsidRPr="00CA26C1" w:rsidRDefault="00CA26C1" w:rsidP="00CA26C1">
      <w:pPr>
        <w:pStyle w:val="AllText"/>
        <w:spacing w:line="240" w:lineRule="auto"/>
        <w:rPr>
          <w:rFonts w:eastAsia="Times New Roman"/>
          <w:kern w:val="0"/>
          <w:szCs w:val="24"/>
          <w:lang w:eastAsia="en-US"/>
        </w:rPr>
      </w:pPr>
    </w:p>
    <w:p w14:paraId="4B4C94BF"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0</w:t>
      </w:r>
    </w:p>
    <w:p w14:paraId="53F341C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j = 0</w:t>
      </w:r>
    </w:p>
    <w:p w14:paraId="363003DB" w14:textId="77777777" w:rsidR="00CA26C1" w:rsidRPr="00CA26C1" w:rsidRDefault="00CA26C1" w:rsidP="00CA26C1">
      <w:pPr>
        <w:pStyle w:val="AllText"/>
        <w:spacing w:line="240" w:lineRule="auto"/>
        <w:rPr>
          <w:rFonts w:eastAsia="Times New Roman"/>
          <w:kern w:val="0"/>
          <w:szCs w:val="24"/>
          <w:lang w:eastAsia="en-US"/>
        </w:rPr>
      </w:pPr>
    </w:p>
    <w:p w14:paraId="6B10ACBE" w14:textId="77777777" w:rsidR="00CA26C1" w:rsidRPr="00CA26C1" w:rsidRDefault="00CA26C1" w:rsidP="00CA26C1">
      <w:pPr>
        <w:pStyle w:val="AllText"/>
        <w:spacing w:line="240" w:lineRule="auto"/>
        <w:rPr>
          <w:rFonts w:eastAsia="Times New Roman"/>
          <w:kern w:val="0"/>
          <w:szCs w:val="24"/>
          <w:lang w:eastAsia="en-US"/>
        </w:rPr>
      </w:pP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columns=list('ABCD'))</w:t>
      </w:r>
    </w:p>
    <w:p w14:paraId="79BFDA19" w14:textId="77777777" w:rsidR="00CA26C1" w:rsidRPr="00CA26C1" w:rsidRDefault="00CA26C1" w:rsidP="00CA26C1">
      <w:pPr>
        <w:pStyle w:val="AllText"/>
        <w:spacing w:line="240" w:lineRule="auto"/>
        <w:rPr>
          <w:rFonts w:eastAsia="Times New Roman"/>
          <w:kern w:val="0"/>
          <w:szCs w:val="24"/>
          <w:lang w:eastAsia="en-US"/>
        </w:rPr>
      </w:pPr>
    </w:p>
    <w:p w14:paraId="501EF2A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1 modified)  </w:t>
      </w:r>
    </w:p>
    <w:p w14:paraId="4E4F0CF0" w14:textId="77777777" w:rsidR="00CA26C1" w:rsidRPr="00CA26C1" w:rsidRDefault="00CA26C1" w:rsidP="00CA26C1">
      <w:pPr>
        <w:pStyle w:val="AllText"/>
        <w:spacing w:line="240" w:lineRule="auto"/>
        <w:rPr>
          <w:rFonts w:eastAsia="Times New Roman"/>
          <w:kern w:val="0"/>
          <w:szCs w:val="24"/>
          <w:lang w:eastAsia="en-US"/>
        </w:rPr>
      </w:pPr>
    </w:p>
    <w:p w14:paraId="49B0361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0818079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1CE71F2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250, 3500) / 100),</w:t>
      </w:r>
    </w:p>
    <w:p w14:paraId="69A27D4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750, 4000) / 100),</w:t>
      </w:r>
    </w:p>
    <w:p w14:paraId="19ACAE1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250, 4500) / 100),</w:t>
      </w:r>
    </w:p>
    <w:p w14:paraId="109E682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750, 5000) / 100)]],</w:t>
      </w:r>
    </w:p>
    <w:p w14:paraId="280EF09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6031C3A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702C9B5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lastRenderedPageBreak/>
        <w:t xml:space="preserve">        j = j + 1</w:t>
      </w:r>
    </w:p>
    <w:p w14:paraId="7A511E9D" w14:textId="77777777" w:rsidR="00CA26C1" w:rsidRPr="00CA26C1" w:rsidRDefault="00CA26C1" w:rsidP="00CA26C1">
      <w:pPr>
        <w:pStyle w:val="AllText"/>
        <w:spacing w:line="240" w:lineRule="auto"/>
        <w:rPr>
          <w:rFonts w:eastAsia="Times New Roman"/>
          <w:kern w:val="0"/>
          <w:szCs w:val="24"/>
          <w:lang w:eastAsia="en-US"/>
        </w:rPr>
      </w:pPr>
    </w:p>
    <w:p w14:paraId="1510798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if j == samples:</w:t>
      </w:r>
    </w:p>
    <w:p w14:paraId="3412F9B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570210B5" w14:textId="77777777" w:rsidR="00CA26C1" w:rsidRPr="00CA26C1" w:rsidRDefault="00CA26C1" w:rsidP="00CA26C1">
      <w:pPr>
        <w:pStyle w:val="AllText"/>
        <w:spacing w:line="240" w:lineRule="auto"/>
        <w:rPr>
          <w:rFonts w:eastAsia="Times New Roman"/>
          <w:kern w:val="0"/>
          <w:szCs w:val="24"/>
          <w:lang w:eastAsia="en-US"/>
        </w:rPr>
      </w:pPr>
    </w:p>
    <w:p w14:paraId="0547D0F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55), kind='scatter', x='index', y='A',</w:t>
      </w:r>
    </w:p>
    <w:p w14:paraId="2F27513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1263968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11919F7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1A9E7DF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4D52D38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7D8AC73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5009D157"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3B0C55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4F900A3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63E5289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6951FFD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09CFD72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057DF86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4CAEEC8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6DB47C2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400B320B" w14:textId="77777777" w:rsidR="00CA26C1" w:rsidRPr="00CA26C1" w:rsidRDefault="00CA26C1" w:rsidP="00CA26C1">
      <w:pPr>
        <w:pStyle w:val="AllText"/>
        <w:spacing w:line="240" w:lineRule="auto"/>
        <w:rPr>
          <w:rFonts w:eastAsia="Times New Roman"/>
          <w:kern w:val="0"/>
          <w:szCs w:val="24"/>
          <w:lang w:eastAsia="en-US"/>
        </w:rPr>
      </w:pPr>
    </w:p>
    <w:p w14:paraId="088B960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6E086A8E" w14:textId="77777777" w:rsidR="00CA26C1" w:rsidRPr="00CA26C1" w:rsidRDefault="00CA26C1" w:rsidP="00CA26C1">
      <w:pPr>
        <w:pStyle w:val="AllText"/>
        <w:spacing w:line="240" w:lineRule="auto"/>
        <w:rPr>
          <w:rFonts w:eastAsia="Times New Roman"/>
          <w:kern w:val="0"/>
          <w:szCs w:val="24"/>
          <w:lang w:eastAsia="en-US"/>
        </w:rPr>
      </w:pPr>
    </w:p>
    <w:p w14:paraId="53ECB0C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2 modified)  </w:t>
      </w:r>
    </w:p>
    <w:p w14:paraId="3A460753" w14:textId="77777777" w:rsidR="00CA26C1" w:rsidRPr="00CA26C1" w:rsidRDefault="00CA26C1" w:rsidP="00CA26C1">
      <w:pPr>
        <w:pStyle w:val="AllText"/>
        <w:spacing w:line="240" w:lineRule="auto"/>
        <w:rPr>
          <w:rFonts w:eastAsia="Times New Roman"/>
          <w:kern w:val="0"/>
          <w:szCs w:val="24"/>
          <w:lang w:eastAsia="en-US"/>
        </w:rPr>
      </w:pPr>
    </w:p>
    <w:p w14:paraId="2B93D6D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61A6C2B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5588A59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750, 5000) / 100),</w:t>
      </w:r>
    </w:p>
    <w:p w14:paraId="7644A9A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250, 4500) / 100),</w:t>
      </w:r>
    </w:p>
    <w:p w14:paraId="432C6C4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750, 4000) / 100),</w:t>
      </w:r>
    </w:p>
    <w:p w14:paraId="1A4334D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250, 3500) / 100)]],</w:t>
      </w:r>
    </w:p>
    <w:p w14:paraId="1F4DF8E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0D52EB5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411A791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j + 1</w:t>
      </w:r>
    </w:p>
    <w:p w14:paraId="2FA51C96" w14:textId="77777777" w:rsidR="00CA26C1" w:rsidRPr="00CA26C1" w:rsidRDefault="00CA26C1" w:rsidP="00CA26C1">
      <w:pPr>
        <w:pStyle w:val="AllText"/>
        <w:spacing w:line="240" w:lineRule="auto"/>
        <w:rPr>
          <w:rFonts w:eastAsia="Times New Roman"/>
          <w:kern w:val="0"/>
          <w:szCs w:val="24"/>
          <w:lang w:eastAsia="en-US"/>
        </w:rPr>
      </w:pPr>
    </w:p>
    <w:p w14:paraId="6C46722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if j == samples:</w:t>
      </w:r>
    </w:p>
    <w:p w14:paraId="6596C6F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645CE35A" w14:textId="77777777" w:rsidR="00CA26C1" w:rsidRPr="00CA26C1" w:rsidRDefault="00CA26C1" w:rsidP="00CA26C1">
      <w:pPr>
        <w:pStyle w:val="AllText"/>
        <w:spacing w:line="240" w:lineRule="auto"/>
        <w:rPr>
          <w:rFonts w:eastAsia="Times New Roman"/>
          <w:kern w:val="0"/>
          <w:szCs w:val="24"/>
          <w:lang w:eastAsia="en-US"/>
        </w:rPr>
      </w:pPr>
    </w:p>
    <w:p w14:paraId="5A8ACEC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55), kind='scatter', x='index', y='A',</w:t>
      </w:r>
    </w:p>
    <w:p w14:paraId="1A2CB03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3F721A9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17729AB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2A687D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69B54A3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lastRenderedPageBreak/>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6AEE2D3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4E4ACC5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68DE23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2C2C7C8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41B1F60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633819B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2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7A409ED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2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1C1B3C0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5BDADE2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7688DFB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7BFC85F7" w14:textId="77777777" w:rsidR="00CA26C1" w:rsidRPr="00CA26C1" w:rsidRDefault="00CA26C1" w:rsidP="00CA26C1">
      <w:pPr>
        <w:pStyle w:val="AllText"/>
        <w:spacing w:line="240" w:lineRule="auto"/>
        <w:rPr>
          <w:rFonts w:eastAsia="Times New Roman"/>
          <w:kern w:val="0"/>
          <w:szCs w:val="24"/>
          <w:lang w:eastAsia="en-US"/>
        </w:rPr>
      </w:pPr>
    </w:p>
    <w:p w14:paraId="21AC3E0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67D38E25" w14:textId="77777777" w:rsidR="00CA26C1" w:rsidRPr="00CA26C1" w:rsidRDefault="00CA26C1" w:rsidP="00CA26C1">
      <w:pPr>
        <w:pStyle w:val="AllText"/>
        <w:spacing w:line="240" w:lineRule="auto"/>
        <w:rPr>
          <w:rFonts w:eastAsia="Times New Roman"/>
          <w:kern w:val="0"/>
          <w:szCs w:val="24"/>
          <w:lang w:eastAsia="en-US"/>
        </w:rPr>
      </w:pPr>
    </w:p>
    <w:p w14:paraId="3A00FCD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generate and download pseudo-random data (Type 3 modified)  </w:t>
      </w:r>
    </w:p>
    <w:p w14:paraId="52F1281D" w14:textId="77777777" w:rsidR="00CA26C1" w:rsidRPr="00CA26C1" w:rsidRDefault="00CA26C1" w:rsidP="00CA26C1">
      <w:pPr>
        <w:pStyle w:val="AllText"/>
        <w:spacing w:line="240" w:lineRule="auto"/>
        <w:rPr>
          <w:rFonts w:eastAsia="Times New Roman"/>
          <w:kern w:val="0"/>
          <w:szCs w:val="24"/>
          <w:lang w:eastAsia="en-US"/>
        </w:rPr>
      </w:pPr>
    </w:p>
    <w:p w14:paraId="089CB01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whil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lt; </w:t>
      </w:r>
      <w:proofErr w:type="spellStart"/>
      <w:r w:rsidRPr="00CA26C1">
        <w:rPr>
          <w:rFonts w:eastAsia="Times New Roman"/>
          <w:kern w:val="0"/>
          <w:szCs w:val="24"/>
          <w:lang w:eastAsia="en-US"/>
        </w:rPr>
        <w:t>plot_num</w:t>
      </w:r>
      <w:proofErr w:type="spellEnd"/>
      <w:r w:rsidRPr="00CA26C1">
        <w:rPr>
          <w:rFonts w:eastAsia="Times New Roman"/>
          <w:kern w:val="0"/>
          <w:szCs w:val="24"/>
          <w:lang w:eastAsia="en-US"/>
        </w:rPr>
        <w:t>:</w:t>
      </w:r>
    </w:p>
    <w:p w14:paraId="7E1CF84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hile j &lt; samples:</w:t>
      </w:r>
    </w:p>
    <w:p w14:paraId="386D173B"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pd.DataFrame</w:t>
      </w:r>
      <w:proofErr w:type="spellEnd"/>
      <w:r w:rsidRPr="00CA26C1">
        <w:rPr>
          <w:rFonts w:eastAsia="Times New Roman"/>
          <w:kern w:val="0"/>
          <w:szCs w:val="24"/>
          <w:lang w:eastAsia="en-US"/>
        </w:rPr>
        <w:t>([[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750, 4000) / 100),</w:t>
      </w:r>
    </w:p>
    <w:p w14:paraId="4C20F3B2"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3250, 3500) / 100),</w:t>
      </w:r>
    </w:p>
    <w:p w14:paraId="2731D58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1750, 5000) / 100),</w:t>
      </w:r>
    </w:p>
    <w:p w14:paraId="3DD931B3"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float(</w:t>
      </w:r>
      <w:proofErr w:type="spellStart"/>
      <w:r w:rsidRPr="00CA26C1">
        <w:rPr>
          <w:rFonts w:eastAsia="Times New Roman"/>
          <w:kern w:val="0"/>
          <w:szCs w:val="24"/>
          <w:lang w:eastAsia="en-US"/>
        </w:rPr>
        <w:t>random.randrange</w:t>
      </w:r>
      <w:proofErr w:type="spellEnd"/>
      <w:r w:rsidRPr="00CA26C1">
        <w:rPr>
          <w:rFonts w:eastAsia="Times New Roman"/>
          <w:kern w:val="0"/>
          <w:szCs w:val="24"/>
          <w:lang w:eastAsia="en-US"/>
        </w:rPr>
        <w:t>(2250, 4500) / 100)]],</w:t>
      </w:r>
    </w:p>
    <w:p w14:paraId="5054667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umns=list('ABCD'))</w:t>
      </w:r>
    </w:p>
    <w:p w14:paraId="50EB8CD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append</w:t>
      </w:r>
      <w:proofErr w:type="spellEnd"/>
      <w:r w:rsidRPr="00CA26C1">
        <w:rPr>
          <w:rFonts w:eastAsia="Times New Roman"/>
          <w:kern w:val="0"/>
          <w:szCs w:val="24"/>
          <w:lang w:eastAsia="en-US"/>
        </w:rPr>
        <w:t>(</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w:t>
      </w:r>
      <w:proofErr w:type="spellStart"/>
      <w:r w:rsidRPr="00CA26C1">
        <w:rPr>
          <w:rFonts w:eastAsia="Times New Roman"/>
          <w:kern w:val="0"/>
          <w:szCs w:val="24"/>
          <w:lang w:eastAsia="en-US"/>
        </w:rPr>
        <w:t>ignore_index</w:t>
      </w:r>
      <w:proofErr w:type="spellEnd"/>
      <w:r w:rsidRPr="00CA26C1">
        <w:rPr>
          <w:rFonts w:eastAsia="Times New Roman"/>
          <w:kern w:val="0"/>
          <w:szCs w:val="24"/>
          <w:lang w:eastAsia="en-US"/>
        </w:rPr>
        <w:t>='True')</w:t>
      </w:r>
    </w:p>
    <w:p w14:paraId="7786007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j + 1</w:t>
      </w:r>
    </w:p>
    <w:p w14:paraId="6ACDE86B" w14:textId="77777777" w:rsidR="00CA26C1" w:rsidRPr="00CA26C1" w:rsidRDefault="00CA26C1" w:rsidP="00CA26C1">
      <w:pPr>
        <w:pStyle w:val="AllText"/>
        <w:spacing w:line="240" w:lineRule="auto"/>
        <w:rPr>
          <w:rFonts w:eastAsia="Times New Roman"/>
          <w:kern w:val="0"/>
          <w:szCs w:val="24"/>
          <w:lang w:eastAsia="en-US"/>
        </w:rPr>
      </w:pPr>
    </w:p>
    <w:p w14:paraId="785A3A71"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if j == samples:</w:t>
      </w:r>
    </w:p>
    <w:p w14:paraId="3880FEB5"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j = 0</w:t>
      </w:r>
    </w:p>
    <w:p w14:paraId="47B830C2" w14:textId="77777777" w:rsidR="00CA26C1" w:rsidRPr="00CA26C1" w:rsidRDefault="00CA26C1" w:rsidP="00CA26C1">
      <w:pPr>
        <w:pStyle w:val="AllText"/>
        <w:spacing w:line="240" w:lineRule="auto"/>
        <w:rPr>
          <w:rFonts w:eastAsia="Times New Roman"/>
          <w:kern w:val="0"/>
          <w:szCs w:val="24"/>
          <w:lang w:eastAsia="en-US"/>
        </w:rPr>
      </w:pPr>
    </w:p>
    <w:p w14:paraId="0033558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w:t>
      </w:r>
      <w:proofErr w:type="spellStart"/>
      <w:r w:rsidRPr="00CA26C1">
        <w:rPr>
          <w:rFonts w:eastAsia="Times New Roman"/>
          <w:kern w:val="0"/>
          <w:szCs w:val="24"/>
          <w:lang w:eastAsia="en-US"/>
        </w:rPr>
        <w:t>xlim</w:t>
      </w:r>
      <w:proofErr w:type="spellEnd"/>
      <w:r w:rsidRPr="00CA26C1">
        <w:rPr>
          <w:rFonts w:eastAsia="Times New Roman"/>
          <w:kern w:val="0"/>
          <w:szCs w:val="24"/>
          <w:lang w:eastAsia="en-US"/>
        </w:rPr>
        <w:t xml:space="preserve">=(-1, 10), </w:t>
      </w:r>
      <w:proofErr w:type="spellStart"/>
      <w:r w:rsidRPr="00CA26C1">
        <w:rPr>
          <w:rFonts w:eastAsia="Times New Roman"/>
          <w:kern w:val="0"/>
          <w:szCs w:val="24"/>
          <w:lang w:eastAsia="en-US"/>
        </w:rPr>
        <w:t>ylim</w:t>
      </w:r>
      <w:proofErr w:type="spellEnd"/>
      <w:r w:rsidRPr="00CA26C1">
        <w:rPr>
          <w:rFonts w:eastAsia="Times New Roman"/>
          <w:kern w:val="0"/>
          <w:szCs w:val="24"/>
          <w:lang w:eastAsia="en-US"/>
        </w:rPr>
        <w:t>=(0, 55), kind='scatter', x='index', y='A',</w:t>
      </w:r>
    </w:p>
    <w:p w14:paraId="4C63CCD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lue');</w:t>
      </w:r>
    </w:p>
    <w:p w14:paraId="2BB7316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B',</w:t>
      </w:r>
    </w:p>
    <w:p w14:paraId="2DEFDD1E"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Red',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66029C6A"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C',</w:t>
      </w:r>
    </w:p>
    <w:p w14:paraId="0D378A84"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Brow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26C9B50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reset_index</w:t>
      </w:r>
      <w:proofErr w:type="spellEnd"/>
      <w:r w:rsidRPr="00CA26C1">
        <w:rPr>
          <w:rFonts w:eastAsia="Times New Roman"/>
          <w:kern w:val="0"/>
          <w:szCs w:val="24"/>
          <w:lang w:eastAsia="en-US"/>
        </w:rPr>
        <w:t>().plot(kind='scatter', x='index', y='D',</w:t>
      </w:r>
    </w:p>
    <w:p w14:paraId="2332CDE6"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color='Green', ax=</w:t>
      </w:r>
      <w:proofErr w:type="spellStart"/>
      <w:r w:rsidRPr="00CA26C1">
        <w:rPr>
          <w:rFonts w:eastAsia="Times New Roman"/>
          <w:kern w:val="0"/>
          <w:szCs w:val="24"/>
          <w:lang w:eastAsia="en-US"/>
        </w:rPr>
        <w:t>sd_scat</w:t>
      </w:r>
      <w:proofErr w:type="spellEnd"/>
      <w:r w:rsidRPr="00CA26C1">
        <w:rPr>
          <w:rFonts w:eastAsia="Times New Roman"/>
          <w:kern w:val="0"/>
          <w:szCs w:val="24"/>
          <w:lang w:eastAsia="en-US"/>
        </w:rPr>
        <w:t>)</w:t>
      </w:r>
    </w:p>
    <w:p w14:paraId="6F11A9CC"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xaxis.set_label_text</w:t>
      </w:r>
      <w:proofErr w:type="spellEnd"/>
      <w:r w:rsidRPr="00CA26C1">
        <w:rPr>
          <w:rFonts w:eastAsia="Times New Roman"/>
          <w:kern w:val="0"/>
          <w:szCs w:val="24"/>
          <w:lang w:eastAsia="en-US"/>
        </w:rPr>
        <w:t>("")</w:t>
      </w:r>
    </w:p>
    <w:p w14:paraId="13ABEE9F"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d_scat.yaxis.set_label_text</w:t>
      </w:r>
      <w:proofErr w:type="spellEnd"/>
      <w:r w:rsidRPr="00CA26C1">
        <w:rPr>
          <w:rFonts w:eastAsia="Times New Roman"/>
          <w:kern w:val="0"/>
          <w:szCs w:val="24"/>
          <w:lang w:eastAsia="en-US"/>
        </w:rPr>
        <w:t>("")</w:t>
      </w:r>
    </w:p>
    <w:p w14:paraId="45EE18D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grid</w:t>
      </w:r>
      <w:proofErr w:type="spellEnd"/>
      <w:r w:rsidRPr="00CA26C1">
        <w:rPr>
          <w:rFonts w:eastAsia="Times New Roman"/>
          <w:kern w:val="0"/>
          <w:szCs w:val="24"/>
          <w:lang w:eastAsia="en-US"/>
        </w:rPr>
        <w:t>()</w:t>
      </w:r>
    </w:p>
    <w:p w14:paraId="5A3AAF3D"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savefig</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1861A28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files.download</w:t>
      </w:r>
      <w:proofErr w:type="spellEnd"/>
      <w:r w:rsidRPr="00CA26C1">
        <w:rPr>
          <w:rFonts w:eastAsia="Times New Roman"/>
          <w:kern w:val="0"/>
          <w:szCs w:val="24"/>
          <w:lang w:eastAsia="en-US"/>
        </w:rPr>
        <w:t>("type1_" + str(</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51) + ".</w:t>
      </w:r>
      <w:proofErr w:type="spellStart"/>
      <w:r w:rsidRPr="00CA26C1">
        <w:rPr>
          <w:rFonts w:eastAsia="Times New Roman"/>
          <w:kern w:val="0"/>
          <w:szCs w:val="24"/>
          <w:lang w:eastAsia="en-US"/>
        </w:rPr>
        <w:t>png</w:t>
      </w:r>
      <w:proofErr w:type="spellEnd"/>
      <w:r w:rsidRPr="00CA26C1">
        <w:rPr>
          <w:rFonts w:eastAsia="Times New Roman"/>
          <w:kern w:val="0"/>
          <w:szCs w:val="24"/>
          <w:lang w:eastAsia="en-US"/>
        </w:rPr>
        <w:t>")</w:t>
      </w:r>
    </w:p>
    <w:p w14:paraId="74A52068"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plt.clf</w:t>
      </w:r>
      <w:proofErr w:type="spellEnd"/>
      <w:r w:rsidRPr="00CA26C1">
        <w:rPr>
          <w:rFonts w:eastAsia="Times New Roman"/>
          <w:kern w:val="0"/>
          <w:szCs w:val="24"/>
          <w:lang w:eastAsia="en-US"/>
        </w:rPr>
        <w:t>()</w:t>
      </w:r>
    </w:p>
    <w:p w14:paraId="7DD93049"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sensor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sensor_dat.iloc</w:t>
      </w:r>
      <w:proofErr w:type="spellEnd"/>
      <w:r w:rsidRPr="00CA26C1">
        <w:rPr>
          <w:rFonts w:eastAsia="Times New Roman"/>
          <w:kern w:val="0"/>
          <w:szCs w:val="24"/>
          <w:lang w:eastAsia="en-US"/>
        </w:rPr>
        <w:t xml:space="preserve">[0:0]  # clears </w:t>
      </w:r>
      <w:proofErr w:type="spellStart"/>
      <w:r w:rsidRPr="00CA26C1">
        <w:rPr>
          <w:rFonts w:eastAsia="Times New Roman"/>
          <w:kern w:val="0"/>
          <w:szCs w:val="24"/>
          <w:lang w:eastAsia="en-US"/>
        </w:rPr>
        <w:t>dataframe</w:t>
      </w:r>
      <w:proofErr w:type="spellEnd"/>
    </w:p>
    <w:p w14:paraId="101E6020" w14:textId="77777777" w:rsidR="00CA26C1" w:rsidRPr="00CA26C1"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new_dat</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new_dat.iloc</w:t>
      </w:r>
      <w:proofErr w:type="spellEnd"/>
      <w:r w:rsidRPr="00CA26C1">
        <w:rPr>
          <w:rFonts w:eastAsia="Times New Roman"/>
          <w:kern w:val="0"/>
          <w:szCs w:val="24"/>
          <w:lang w:eastAsia="en-US"/>
        </w:rPr>
        <w:t>[0:0]  # same as above</w:t>
      </w:r>
    </w:p>
    <w:p w14:paraId="785A6BFC" w14:textId="77777777" w:rsidR="00CA26C1" w:rsidRPr="00CA26C1" w:rsidRDefault="00CA26C1" w:rsidP="00CA26C1">
      <w:pPr>
        <w:pStyle w:val="AllText"/>
        <w:spacing w:line="240" w:lineRule="auto"/>
        <w:rPr>
          <w:rFonts w:eastAsia="Times New Roman"/>
          <w:kern w:val="0"/>
          <w:szCs w:val="24"/>
          <w:lang w:eastAsia="en-US"/>
        </w:rPr>
      </w:pPr>
    </w:p>
    <w:p w14:paraId="6342F597" w14:textId="255C8D83" w:rsidR="007247D7" w:rsidRDefault="00CA26C1" w:rsidP="00CA26C1">
      <w:pPr>
        <w:pStyle w:val="AllText"/>
        <w:spacing w:line="240" w:lineRule="auto"/>
        <w:rPr>
          <w:rFonts w:eastAsia="Times New Roman"/>
          <w:kern w:val="0"/>
          <w:szCs w:val="24"/>
          <w:lang w:eastAsia="en-US"/>
        </w:rPr>
      </w:pPr>
      <w:r w:rsidRPr="00CA26C1">
        <w:rPr>
          <w:rFonts w:eastAsia="Times New Roman"/>
          <w:kern w:val="0"/>
          <w:szCs w:val="24"/>
          <w:lang w:eastAsia="en-US"/>
        </w:rPr>
        <w:t xml:space="preserve">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w:t>
      </w:r>
      <w:proofErr w:type="spellStart"/>
      <w:r w:rsidRPr="00CA26C1">
        <w:rPr>
          <w:rFonts w:eastAsia="Times New Roman"/>
          <w:kern w:val="0"/>
          <w:szCs w:val="24"/>
          <w:lang w:eastAsia="en-US"/>
        </w:rPr>
        <w:t>i</w:t>
      </w:r>
      <w:proofErr w:type="spellEnd"/>
      <w:r w:rsidRPr="00CA26C1">
        <w:rPr>
          <w:rFonts w:eastAsia="Times New Roman"/>
          <w:kern w:val="0"/>
          <w:szCs w:val="24"/>
          <w:lang w:eastAsia="en-US"/>
        </w:rPr>
        <w:t xml:space="preserve"> + 1</w:t>
      </w:r>
    </w:p>
    <w:p w14:paraId="6AAD9003" w14:textId="77777777" w:rsidR="00CA26C1" w:rsidRPr="00CA26C1" w:rsidRDefault="00CA26C1" w:rsidP="00CA26C1">
      <w:pPr>
        <w:pStyle w:val="AllText"/>
        <w:spacing w:line="240" w:lineRule="auto"/>
        <w:rPr>
          <w:szCs w:val="24"/>
        </w:rPr>
      </w:pPr>
    </w:p>
    <w:p w14:paraId="23A3B18B" w14:textId="5C8668EB" w:rsidR="001D3101" w:rsidRDefault="001D3101" w:rsidP="007D0CE9">
      <w:pPr>
        <w:pStyle w:val="ApH3"/>
        <w:spacing w:line="480" w:lineRule="auto"/>
      </w:pPr>
      <w:bookmarkStart w:id="32" w:name="_Toc27252678"/>
      <w:r>
        <w:rPr>
          <w:rFonts w:hint="eastAsia"/>
        </w:rPr>
        <w:t xml:space="preserve">Source Code of </w:t>
      </w:r>
      <w:r w:rsidR="00994DB2">
        <w:t>Neural Network for Task 2.3</w:t>
      </w:r>
      <w:bookmarkEnd w:id="32"/>
    </w:p>
    <w:p w14:paraId="75E615C7" w14:textId="77777777" w:rsidR="00363CF2" w:rsidRDefault="00363CF2" w:rsidP="00363CF2">
      <w:pPr>
        <w:pStyle w:val="AllText"/>
        <w:spacing w:line="240" w:lineRule="auto"/>
      </w:pPr>
      <w:r>
        <w:t xml:space="preserve">"""Copy of </w:t>
      </w:r>
      <w:proofErr w:type="spellStart"/>
      <w:r>
        <w:t>GraphClassification_CNN</w:t>
      </w:r>
      <w:proofErr w:type="spellEnd"/>
    </w:p>
    <w:p w14:paraId="16DE6B8E" w14:textId="77777777" w:rsidR="00363CF2" w:rsidRDefault="00363CF2" w:rsidP="00363CF2">
      <w:pPr>
        <w:pStyle w:val="AllText"/>
        <w:spacing w:line="240" w:lineRule="auto"/>
      </w:pPr>
    </w:p>
    <w:p w14:paraId="6DD0EE97" w14:textId="77777777" w:rsidR="00363CF2" w:rsidRDefault="00363CF2" w:rsidP="00363CF2">
      <w:pPr>
        <w:pStyle w:val="AllText"/>
        <w:spacing w:line="240" w:lineRule="auto"/>
      </w:pPr>
      <w:r>
        <w:t xml:space="preserve">Automatically generated by </w:t>
      </w:r>
      <w:proofErr w:type="spellStart"/>
      <w:r>
        <w:t>Colaboratory</w:t>
      </w:r>
      <w:proofErr w:type="spellEnd"/>
      <w:r>
        <w:t>.</w:t>
      </w:r>
    </w:p>
    <w:p w14:paraId="035E060E" w14:textId="77777777" w:rsidR="00363CF2" w:rsidRDefault="00363CF2" w:rsidP="00363CF2">
      <w:pPr>
        <w:pStyle w:val="AllText"/>
        <w:spacing w:line="240" w:lineRule="auto"/>
      </w:pPr>
    </w:p>
    <w:p w14:paraId="491AE97A" w14:textId="77777777" w:rsidR="00363CF2" w:rsidRDefault="00363CF2" w:rsidP="00363CF2">
      <w:pPr>
        <w:pStyle w:val="AllText"/>
        <w:spacing w:line="240" w:lineRule="auto"/>
      </w:pPr>
      <w:r>
        <w:t>Original file is located at</w:t>
      </w:r>
    </w:p>
    <w:p w14:paraId="287BD579" w14:textId="77777777" w:rsidR="00363CF2" w:rsidRDefault="00363CF2" w:rsidP="00363CF2">
      <w:pPr>
        <w:pStyle w:val="AllText"/>
        <w:spacing w:line="240" w:lineRule="auto"/>
      </w:pPr>
      <w:r>
        <w:t xml:space="preserve">    https://colab.research.google.com/drive/1m38O0rxuRoQym4_CpR2-YFP5Q9q9DFMj</w:t>
      </w:r>
    </w:p>
    <w:p w14:paraId="31B948DE" w14:textId="77777777" w:rsidR="00363CF2" w:rsidRDefault="00363CF2" w:rsidP="00363CF2">
      <w:pPr>
        <w:pStyle w:val="AllText"/>
        <w:spacing w:line="240" w:lineRule="auto"/>
      </w:pPr>
      <w:r>
        <w:t>"""</w:t>
      </w:r>
    </w:p>
    <w:p w14:paraId="2C2D322F" w14:textId="77777777" w:rsidR="00363CF2" w:rsidRDefault="00363CF2" w:rsidP="00363CF2">
      <w:pPr>
        <w:pStyle w:val="AllText"/>
        <w:spacing w:line="240" w:lineRule="auto"/>
      </w:pPr>
    </w:p>
    <w:p w14:paraId="5CEAFE21" w14:textId="77777777" w:rsidR="00363CF2" w:rsidRDefault="00363CF2" w:rsidP="00363CF2">
      <w:pPr>
        <w:pStyle w:val="AllText"/>
        <w:spacing w:line="240" w:lineRule="auto"/>
      </w:pPr>
      <w:r>
        <w:t xml:space="preserve">import </w:t>
      </w:r>
      <w:proofErr w:type="spellStart"/>
      <w:r>
        <w:t>numpy</w:t>
      </w:r>
      <w:proofErr w:type="spellEnd"/>
      <w:r>
        <w:t xml:space="preserve"> as np</w:t>
      </w:r>
    </w:p>
    <w:p w14:paraId="3E2415A6" w14:textId="77777777" w:rsidR="00363CF2" w:rsidRDefault="00363CF2" w:rsidP="00363CF2">
      <w:pPr>
        <w:pStyle w:val="AllText"/>
        <w:spacing w:line="240" w:lineRule="auto"/>
      </w:pPr>
      <w:r>
        <w:t xml:space="preserve">import </w:t>
      </w:r>
      <w:proofErr w:type="spellStart"/>
      <w:r>
        <w:t>matplotlib.pyplot</w:t>
      </w:r>
      <w:proofErr w:type="spellEnd"/>
      <w:r>
        <w:t xml:space="preserve"> as </w:t>
      </w:r>
      <w:proofErr w:type="spellStart"/>
      <w:r>
        <w:t>plt</w:t>
      </w:r>
      <w:proofErr w:type="spellEnd"/>
    </w:p>
    <w:p w14:paraId="095F5D18" w14:textId="77777777" w:rsidR="00363CF2" w:rsidRDefault="00363CF2" w:rsidP="00363CF2">
      <w:pPr>
        <w:pStyle w:val="AllText"/>
        <w:spacing w:line="240" w:lineRule="auto"/>
      </w:pPr>
      <w:r>
        <w:t xml:space="preserve">import </w:t>
      </w:r>
      <w:proofErr w:type="spellStart"/>
      <w:r>
        <w:t>os</w:t>
      </w:r>
      <w:proofErr w:type="spellEnd"/>
    </w:p>
    <w:p w14:paraId="2A8328C1" w14:textId="77777777" w:rsidR="00363CF2" w:rsidRDefault="00363CF2" w:rsidP="00363CF2">
      <w:pPr>
        <w:pStyle w:val="AllText"/>
        <w:spacing w:line="240" w:lineRule="auto"/>
      </w:pPr>
      <w:r>
        <w:t>import cv2</w:t>
      </w:r>
    </w:p>
    <w:p w14:paraId="04BF2F16" w14:textId="77777777" w:rsidR="00363CF2" w:rsidRDefault="00363CF2" w:rsidP="00363CF2">
      <w:pPr>
        <w:pStyle w:val="AllText"/>
        <w:spacing w:line="240" w:lineRule="auto"/>
      </w:pPr>
      <w:r>
        <w:t xml:space="preserve">from </w:t>
      </w:r>
      <w:proofErr w:type="spellStart"/>
      <w:r>
        <w:t>tqdm</w:t>
      </w:r>
      <w:proofErr w:type="spellEnd"/>
      <w:r>
        <w:t xml:space="preserve"> import </w:t>
      </w:r>
      <w:proofErr w:type="spellStart"/>
      <w:r>
        <w:t>tqdm</w:t>
      </w:r>
      <w:proofErr w:type="spellEnd"/>
    </w:p>
    <w:p w14:paraId="357E1098" w14:textId="77777777" w:rsidR="00363CF2" w:rsidRDefault="00363CF2" w:rsidP="00363CF2">
      <w:pPr>
        <w:pStyle w:val="AllText"/>
        <w:spacing w:line="240" w:lineRule="auto"/>
      </w:pPr>
    </w:p>
    <w:p w14:paraId="404F7A80" w14:textId="77777777" w:rsidR="00363CF2" w:rsidRDefault="00363CF2" w:rsidP="00363CF2">
      <w:pPr>
        <w:pStyle w:val="AllText"/>
        <w:spacing w:line="240" w:lineRule="auto"/>
      </w:pPr>
      <w:r>
        <w:t>DATADIR = "/content/drive/My Drive/PseudoDataTrain2"</w:t>
      </w:r>
    </w:p>
    <w:p w14:paraId="441B4DD3" w14:textId="77777777" w:rsidR="00363CF2" w:rsidRDefault="00363CF2" w:rsidP="00363CF2">
      <w:pPr>
        <w:pStyle w:val="AllText"/>
        <w:spacing w:line="240" w:lineRule="auto"/>
      </w:pPr>
    </w:p>
    <w:p w14:paraId="668582DF" w14:textId="77777777" w:rsidR="00363CF2" w:rsidRDefault="00363CF2" w:rsidP="00363CF2">
      <w:pPr>
        <w:pStyle w:val="AllText"/>
        <w:spacing w:line="240" w:lineRule="auto"/>
      </w:pPr>
      <w:r>
        <w:t>CATEGORIES = ["type_1", "type_2", "type_3"]</w:t>
      </w:r>
    </w:p>
    <w:p w14:paraId="2AFAA271" w14:textId="77777777" w:rsidR="00363CF2" w:rsidRDefault="00363CF2" w:rsidP="00363CF2">
      <w:pPr>
        <w:pStyle w:val="AllText"/>
        <w:spacing w:line="240" w:lineRule="auto"/>
      </w:pPr>
    </w:p>
    <w:p w14:paraId="6C36A56F" w14:textId="77777777" w:rsidR="00363CF2" w:rsidRDefault="00363CF2" w:rsidP="00363CF2">
      <w:pPr>
        <w:pStyle w:val="AllText"/>
        <w:spacing w:line="240" w:lineRule="auto"/>
      </w:pPr>
      <w:r>
        <w:t xml:space="preserve">from </w:t>
      </w:r>
      <w:proofErr w:type="spellStart"/>
      <w:r>
        <w:t>google.colab</w:t>
      </w:r>
      <w:proofErr w:type="spellEnd"/>
      <w:r>
        <w:t xml:space="preserve"> import drive</w:t>
      </w:r>
    </w:p>
    <w:p w14:paraId="0775921B" w14:textId="77777777" w:rsidR="00363CF2" w:rsidRDefault="00363CF2" w:rsidP="00363CF2">
      <w:pPr>
        <w:pStyle w:val="AllText"/>
        <w:spacing w:line="240" w:lineRule="auto"/>
      </w:pPr>
      <w:proofErr w:type="spellStart"/>
      <w:r>
        <w:t>drive.mount</w:t>
      </w:r>
      <w:proofErr w:type="spellEnd"/>
      <w:r>
        <w:t>('/content/drive')</w:t>
      </w:r>
    </w:p>
    <w:p w14:paraId="4472D62C" w14:textId="77777777" w:rsidR="00363CF2" w:rsidRDefault="00363CF2" w:rsidP="00363CF2">
      <w:pPr>
        <w:pStyle w:val="AllText"/>
        <w:spacing w:line="240" w:lineRule="auto"/>
      </w:pPr>
    </w:p>
    <w:p w14:paraId="048F30F4" w14:textId="77777777" w:rsidR="00363CF2" w:rsidRDefault="00363CF2" w:rsidP="00363CF2">
      <w:pPr>
        <w:pStyle w:val="AllText"/>
        <w:spacing w:line="240" w:lineRule="auto"/>
      </w:pPr>
      <w:proofErr w:type="spellStart"/>
      <w:r>
        <w:t>training_data</w:t>
      </w:r>
      <w:proofErr w:type="spellEnd"/>
      <w:r>
        <w:t xml:space="preserve"> = []</w:t>
      </w:r>
    </w:p>
    <w:p w14:paraId="0455A163" w14:textId="77777777" w:rsidR="00363CF2" w:rsidRDefault="00363CF2" w:rsidP="00363CF2">
      <w:pPr>
        <w:pStyle w:val="AllText"/>
        <w:spacing w:line="240" w:lineRule="auto"/>
      </w:pPr>
      <w:r>
        <w:t>IMG_WIDTH = 300</w:t>
      </w:r>
    </w:p>
    <w:p w14:paraId="641D14E6" w14:textId="77777777" w:rsidR="00363CF2" w:rsidRDefault="00363CF2" w:rsidP="00363CF2">
      <w:pPr>
        <w:pStyle w:val="AllText"/>
        <w:spacing w:line="240" w:lineRule="auto"/>
      </w:pPr>
      <w:r>
        <w:t>IMG_HEIGHT = 300</w:t>
      </w:r>
    </w:p>
    <w:p w14:paraId="4AB7B5C3" w14:textId="77777777" w:rsidR="00363CF2" w:rsidRDefault="00363CF2" w:rsidP="00363CF2">
      <w:pPr>
        <w:pStyle w:val="AllText"/>
        <w:spacing w:line="240" w:lineRule="auto"/>
      </w:pPr>
    </w:p>
    <w:p w14:paraId="04C4DD80" w14:textId="77777777" w:rsidR="00363CF2" w:rsidRDefault="00363CF2" w:rsidP="00363CF2">
      <w:pPr>
        <w:pStyle w:val="AllText"/>
        <w:spacing w:line="240" w:lineRule="auto"/>
      </w:pPr>
      <w:r>
        <w:t xml:space="preserve">def </w:t>
      </w:r>
      <w:proofErr w:type="spellStart"/>
      <w:r>
        <w:t>create_training_data</w:t>
      </w:r>
      <w:proofErr w:type="spellEnd"/>
      <w:r>
        <w:t>():</w:t>
      </w:r>
    </w:p>
    <w:p w14:paraId="0F721AF2" w14:textId="77777777" w:rsidR="00363CF2" w:rsidRDefault="00363CF2" w:rsidP="00363CF2">
      <w:pPr>
        <w:pStyle w:val="AllText"/>
        <w:spacing w:line="240" w:lineRule="auto"/>
      </w:pPr>
      <w:r>
        <w:t xml:space="preserve">  for category in CATEGORIES:  </w:t>
      </w:r>
    </w:p>
    <w:p w14:paraId="2780662B" w14:textId="77777777" w:rsidR="00363CF2" w:rsidRDefault="00363CF2" w:rsidP="00363CF2">
      <w:pPr>
        <w:pStyle w:val="AllText"/>
        <w:spacing w:line="240" w:lineRule="auto"/>
      </w:pPr>
      <w:r>
        <w:t xml:space="preserve">    path = </w:t>
      </w:r>
      <w:proofErr w:type="spellStart"/>
      <w:r>
        <w:t>os.path.join</w:t>
      </w:r>
      <w:proofErr w:type="spellEnd"/>
      <w:r>
        <w:t>(</w:t>
      </w:r>
      <w:proofErr w:type="spellStart"/>
      <w:r>
        <w:t>DATADIR,category</w:t>
      </w:r>
      <w:proofErr w:type="spellEnd"/>
      <w:r>
        <w:t xml:space="preserve">)  </w:t>
      </w:r>
    </w:p>
    <w:p w14:paraId="03DC5891" w14:textId="77777777" w:rsidR="00363CF2" w:rsidRDefault="00363CF2" w:rsidP="00363CF2">
      <w:pPr>
        <w:pStyle w:val="AllText"/>
        <w:spacing w:line="240" w:lineRule="auto"/>
      </w:pPr>
      <w:r>
        <w:t xml:space="preserve">    </w:t>
      </w:r>
      <w:proofErr w:type="spellStart"/>
      <w:r>
        <w:t>class_num</w:t>
      </w:r>
      <w:proofErr w:type="spellEnd"/>
      <w:r>
        <w:t xml:space="preserve"> = </w:t>
      </w:r>
      <w:proofErr w:type="spellStart"/>
      <w:r>
        <w:t>CATEGORIES.index</w:t>
      </w:r>
      <w:proofErr w:type="spellEnd"/>
      <w:r>
        <w:t xml:space="preserve">(category)  # if 0, type 1 data; 1, type 2 data; 2, type 3 data. </w:t>
      </w:r>
    </w:p>
    <w:p w14:paraId="373E5718" w14:textId="77777777" w:rsidR="00363CF2" w:rsidRDefault="00363CF2" w:rsidP="00363CF2">
      <w:pPr>
        <w:pStyle w:val="AllText"/>
        <w:spacing w:line="240" w:lineRule="auto"/>
      </w:pPr>
      <w:r>
        <w:t xml:space="preserve">    for </w:t>
      </w:r>
      <w:proofErr w:type="spellStart"/>
      <w:r>
        <w:t>img</w:t>
      </w:r>
      <w:proofErr w:type="spellEnd"/>
      <w:r>
        <w:t xml:space="preserve"> in </w:t>
      </w:r>
      <w:proofErr w:type="spellStart"/>
      <w:r>
        <w:t>os.listdir</w:t>
      </w:r>
      <w:proofErr w:type="spellEnd"/>
      <w:r>
        <w:t xml:space="preserve">(path):  </w:t>
      </w:r>
    </w:p>
    <w:p w14:paraId="6D9FF1D5" w14:textId="77777777" w:rsidR="00363CF2" w:rsidRDefault="00363CF2" w:rsidP="00363CF2">
      <w:pPr>
        <w:pStyle w:val="AllText"/>
        <w:spacing w:line="240" w:lineRule="auto"/>
      </w:pPr>
      <w:r>
        <w:t xml:space="preserve">        </w:t>
      </w:r>
      <w:proofErr w:type="spellStart"/>
      <w:r>
        <w:t>img_array</w:t>
      </w:r>
      <w:proofErr w:type="spellEnd"/>
      <w:r>
        <w:t xml:space="preserve"> = cv2.imread(</w:t>
      </w:r>
      <w:proofErr w:type="spellStart"/>
      <w:r>
        <w:t>os.path.join</w:t>
      </w:r>
      <w:proofErr w:type="spellEnd"/>
      <w:r>
        <w:t>(</w:t>
      </w:r>
      <w:proofErr w:type="spellStart"/>
      <w:r>
        <w:t>path,img</w:t>
      </w:r>
      <w:proofErr w:type="spellEnd"/>
      <w:r>
        <w:t>))  # convert to array</w:t>
      </w:r>
    </w:p>
    <w:p w14:paraId="2C0D6879" w14:textId="77777777" w:rsidR="00363CF2" w:rsidRDefault="00363CF2" w:rsidP="00363CF2">
      <w:pPr>
        <w:pStyle w:val="AllText"/>
        <w:spacing w:line="240" w:lineRule="auto"/>
      </w:pPr>
      <w:r>
        <w:t xml:space="preserve">        </w:t>
      </w:r>
      <w:proofErr w:type="spellStart"/>
      <w:r>
        <w:t>new_array</w:t>
      </w:r>
      <w:proofErr w:type="spellEnd"/>
      <w:r>
        <w:t xml:space="preserve"> = cv2.resize(</w:t>
      </w:r>
      <w:proofErr w:type="spellStart"/>
      <w:r>
        <w:t>img_array</w:t>
      </w:r>
      <w:proofErr w:type="spellEnd"/>
      <w:r>
        <w:t>, (IMG_WIDTH, IMG_HEIGHT))</w:t>
      </w:r>
    </w:p>
    <w:p w14:paraId="196DB99C" w14:textId="77777777" w:rsidR="00363CF2" w:rsidRDefault="00363CF2" w:rsidP="00363CF2">
      <w:pPr>
        <w:pStyle w:val="AllText"/>
        <w:spacing w:line="240" w:lineRule="auto"/>
      </w:pPr>
      <w:r>
        <w:t xml:space="preserve">        </w:t>
      </w:r>
      <w:proofErr w:type="spellStart"/>
      <w:r>
        <w:t>training_data.append</w:t>
      </w:r>
      <w:proofErr w:type="spellEnd"/>
      <w:r>
        <w:t>([</w:t>
      </w:r>
      <w:proofErr w:type="spellStart"/>
      <w:r>
        <w:t>new_array</w:t>
      </w:r>
      <w:proofErr w:type="spellEnd"/>
      <w:r>
        <w:t xml:space="preserve">, </w:t>
      </w:r>
      <w:proofErr w:type="spellStart"/>
      <w:r>
        <w:t>class_num</w:t>
      </w:r>
      <w:proofErr w:type="spellEnd"/>
      <w:r>
        <w:t>])</w:t>
      </w:r>
    </w:p>
    <w:p w14:paraId="21764C5F" w14:textId="77777777" w:rsidR="00363CF2" w:rsidRDefault="00363CF2" w:rsidP="00363CF2">
      <w:pPr>
        <w:pStyle w:val="AllText"/>
        <w:spacing w:line="240" w:lineRule="auto"/>
      </w:pPr>
    </w:p>
    <w:p w14:paraId="525CA2EA" w14:textId="77777777" w:rsidR="00363CF2" w:rsidRDefault="00363CF2" w:rsidP="00363CF2">
      <w:pPr>
        <w:pStyle w:val="AllText"/>
        <w:spacing w:line="240" w:lineRule="auto"/>
      </w:pPr>
      <w:proofErr w:type="spellStart"/>
      <w:r>
        <w:t>create_training_data</w:t>
      </w:r>
      <w:proofErr w:type="spellEnd"/>
      <w:r>
        <w:t>()</w:t>
      </w:r>
    </w:p>
    <w:p w14:paraId="46E2D302" w14:textId="77777777" w:rsidR="00363CF2" w:rsidRDefault="00363CF2" w:rsidP="00363CF2">
      <w:pPr>
        <w:pStyle w:val="AllText"/>
        <w:spacing w:line="240" w:lineRule="auto"/>
      </w:pPr>
    </w:p>
    <w:p w14:paraId="06C5D211" w14:textId="77777777" w:rsidR="00363CF2" w:rsidRDefault="00363CF2" w:rsidP="00363CF2">
      <w:pPr>
        <w:pStyle w:val="AllText"/>
        <w:spacing w:line="240" w:lineRule="auto"/>
      </w:pPr>
      <w:r>
        <w:t>print(</w:t>
      </w:r>
      <w:proofErr w:type="spellStart"/>
      <w:r>
        <w:t>len</w:t>
      </w:r>
      <w:proofErr w:type="spellEnd"/>
      <w:r>
        <w:t>(</w:t>
      </w:r>
      <w:proofErr w:type="spellStart"/>
      <w:r>
        <w:t>training_data</w:t>
      </w:r>
      <w:proofErr w:type="spellEnd"/>
      <w:r>
        <w:t>))</w:t>
      </w:r>
    </w:p>
    <w:p w14:paraId="6E187D96" w14:textId="77777777" w:rsidR="00363CF2" w:rsidRDefault="00363CF2" w:rsidP="00363CF2">
      <w:pPr>
        <w:pStyle w:val="AllText"/>
        <w:spacing w:line="240" w:lineRule="auto"/>
      </w:pPr>
    </w:p>
    <w:p w14:paraId="3C96D229" w14:textId="77777777" w:rsidR="00363CF2" w:rsidRDefault="00363CF2" w:rsidP="00363CF2">
      <w:pPr>
        <w:pStyle w:val="AllText"/>
        <w:spacing w:line="240" w:lineRule="auto"/>
      </w:pPr>
      <w:r>
        <w:t>DATADIR_VAL = "/content/drive/My Drive/PseudoDataValid2"</w:t>
      </w:r>
    </w:p>
    <w:p w14:paraId="010953AD" w14:textId="77777777" w:rsidR="00363CF2" w:rsidRDefault="00363CF2" w:rsidP="00363CF2">
      <w:pPr>
        <w:pStyle w:val="AllText"/>
        <w:spacing w:line="240" w:lineRule="auto"/>
      </w:pPr>
    </w:p>
    <w:p w14:paraId="5DDBD316" w14:textId="77777777" w:rsidR="00363CF2" w:rsidRDefault="00363CF2" w:rsidP="00363CF2">
      <w:pPr>
        <w:pStyle w:val="AllText"/>
        <w:spacing w:line="240" w:lineRule="auto"/>
      </w:pPr>
      <w:proofErr w:type="spellStart"/>
      <w:r>
        <w:t>validation_data</w:t>
      </w:r>
      <w:proofErr w:type="spellEnd"/>
      <w:r>
        <w:t xml:space="preserve"> = []</w:t>
      </w:r>
    </w:p>
    <w:p w14:paraId="553DD885" w14:textId="77777777" w:rsidR="00363CF2" w:rsidRDefault="00363CF2" w:rsidP="00363CF2">
      <w:pPr>
        <w:pStyle w:val="AllText"/>
        <w:spacing w:line="240" w:lineRule="auto"/>
      </w:pPr>
    </w:p>
    <w:p w14:paraId="40A85057" w14:textId="77777777" w:rsidR="00363CF2" w:rsidRDefault="00363CF2" w:rsidP="00363CF2">
      <w:pPr>
        <w:pStyle w:val="AllText"/>
        <w:spacing w:line="240" w:lineRule="auto"/>
      </w:pPr>
      <w:r>
        <w:t xml:space="preserve">def </w:t>
      </w:r>
      <w:proofErr w:type="spellStart"/>
      <w:r>
        <w:t>create_validation_data</w:t>
      </w:r>
      <w:proofErr w:type="spellEnd"/>
      <w:r>
        <w:t>():</w:t>
      </w:r>
    </w:p>
    <w:p w14:paraId="141EF446" w14:textId="77777777" w:rsidR="00363CF2" w:rsidRDefault="00363CF2" w:rsidP="00363CF2">
      <w:pPr>
        <w:pStyle w:val="AllText"/>
        <w:spacing w:line="240" w:lineRule="auto"/>
      </w:pPr>
      <w:r>
        <w:t xml:space="preserve">  for category in CATEGORIES:  </w:t>
      </w:r>
    </w:p>
    <w:p w14:paraId="028DCCAB" w14:textId="77777777" w:rsidR="00363CF2" w:rsidRDefault="00363CF2" w:rsidP="00363CF2">
      <w:pPr>
        <w:pStyle w:val="AllText"/>
        <w:spacing w:line="240" w:lineRule="auto"/>
      </w:pPr>
      <w:r>
        <w:t xml:space="preserve">    path = </w:t>
      </w:r>
      <w:proofErr w:type="spellStart"/>
      <w:r>
        <w:t>os.path.join</w:t>
      </w:r>
      <w:proofErr w:type="spellEnd"/>
      <w:r>
        <w:t>(</w:t>
      </w:r>
      <w:proofErr w:type="spellStart"/>
      <w:r>
        <w:t>DATADIR_VAL,category</w:t>
      </w:r>
      <w:proofErr w:type="spellEnd"/>
      <w:r>
        <w:t xml:space="preserve">)  </w:t>
      </w:r>
    </w:p>
    <w:p w14:paraId="14F1682F" w14:textId="77777777" w:rsidR="00363CF2" w:rsidRDefault="00363CF2" w:rsidP="00363CF2">
      <w:pPr>
        <w:pStyle w:val="AllText"/>
        <w:spacing w:line="240" w:lineRule="auto"/>
      </w:pPr>
      <w:r>
        <w:t xml:space="preserve">    </w:t>
      </w:r>
      <w:proofErr w:type="spellStart"/>
      <w:r>
        <w:t>class_num</w:t>
      </w:r>
      <w:proofErr w:type="spellEnd"/>
      <w:r>
        <w:t xml:space="preserve"> = </w:t>
      </w:r>
      <w:proofErr w:type="spellStart"/>
      <w:r>
        <w:t>CATEGORIES.index</w:t>
      </w:r>
      <w:proofErr w:type="spellEnd"/>
      <w:r>
        <w:t xml:space="preserve">(category)  # if 0, type 1 data; 1, type 2 data; 3, type 3 data. </w:t>
      </w:r>
    </w:p>
    <w:p w14:paraId="0C367F10" w14:textId="77777777" w:rsidR="00363CF2" w:rsidRDefault="00363CF2" w:rsidP="00363CF2">
      <w:pPr>
        <w:pStyle w:val="AllText"/>
        <w:spacing w:line="240" w:lineRule="auto"/>
      </w:pPr>
      <w:r>
        <w:t xml:space="preserve">    for </w:t>
      </w:r>
      <w:proofErr w:type="spellStart"/>
      <w:r>
        <w:t>img</w:t>
      </w:r>
      <w:proofErr w:type="spellEnd"/>
      <w:r>
        <w:t xml:space="preserve"> in </w:t>
      </w:r>
      <w:proofErr w:type="spellStart"/>
      <w:r>
        <w:t>os.listdir</w:t>
      </w:r>
      <w:proofErr w:type="spellEnd"/>
      <w:r>
        <w:t xml:space="preserve">(path):  </w:t>
      </w:r>
    </w:p>
    <w:p w14:paraId="21B544D5" w14:textId="77777777" w:rsidR="00363CF2" w:rsidRDefault="00363CF2" w:rsidP="00363CF2">
      <w:pPr>
        <w:pStyle w:val="AllText"/>
        <w:spacing w:line="240" w:lineRule="auto"/>
      </w:pPr>
      <w:r>
        <w:t xml:space="preserve">        </w:t>
      </w:r>
      <w:proofErr w:type="spellStart"/>
      <w:r>
        <w:t>img_array</w:t>
      </w:r>
      <w:proofErr w:type="spellEnd"/>
      <w:r>
        <w:t xml:space="preserve"> = cv2.imread(</w:t>
      </w:r>
      <w:proofErr w:type="spellStart"/>
      <w:r>
        <w:t>os.path.join</w:t>
      </w:r>
      <w:proofErr w:type="spellEnd"/>
      <w:r>
        <w:t>(</w:t>
      </w:r>
      <w:proofErr w:type="spellStart"/>
      <w:r>
        <w:t>path,img</w:t>
      </w:r>
      <w:proofErr w:type="spellEnd"/>
      <w:r>
        <w:t>))  # convert to array</w:t>
      </w:r>
    </w:p>
    <w:p w14:paraId="421E65D0" w14:textId="77777777" w:rsidR="00363CF2" w:rsidRDefault="00363CF2" w:rsidP="00363CF2">
      <w:pPr>
        <w:pStyle w:val="AllText"/>
        <w:spacing w:line="240" w:lineRule="auto"/>
      </w:pPr>
      <w:r>
        <w:t xml:space="preserve">        </w:t>
      </w:r>
      <w:proofErr w:type="spellStart"/>
      <w:r>
        <w:t>new_array</w:t>
      </w:r>
      <w:proofErr w:type="spellEnd"/>
      <w:r>
        <w:t xml:space="preserve"> = cv2.resize(</w:t>
      </w:r>
      <w:proofErr w:type="spellStart"/>
      <w:r>
        <w:t>img_array</w:t>
      </w:r>
      <w:proofErr w:type="spellEnd"/>
      <w:r>
        <w:t>, (IMG_WIDTH, IMG_HEIGHT))</w:t>
      </w:r>
    </w:p>
    <w:p w14:paraId="2334AC83" w14:textId="77777777" w:rsidR="00363CF2" w:rsidRDefault="00363CF2" w:rsidP="00363CF2">
      <w:pPr>
        <w:pStyle w:val="AllText"/>
        <w:spacing w:line="240" w:lineRule="auto"/>
      </w:pPr>
      <w:r>
        <w:t xml:space="preserve">        </w:t>
      </w:r>
      <w:proofErr w:type="spellStart"/>
      <w:r>
        <w:t>validation_data.append</w:t>
      </w:r>
      <w:proofErr w:type="spellEnd"/>
      <w:r>
        <w:t>([</w:t>
      </w:r>
      <w:proofErr w:type="spellStart"/>
      <w:r>
        <w:t>new_array</w:t>
      </w:r>
      <w:proofErr w:type="spellEnd"/>
      <w:r>
        <w:t xml:space="preserve">, </w:t>
      </w:r>
      <w:proofErr w:type="spellStart"/>
      <w:r>
        <w:t>class_num</w:t>
      </w:r>
      <w:proofErr w:type="spellEnd"/>
      <w:r>
        <w:t>])</w:t>
      </w:r>
    </w:p>
    <w:p w14:paraId="36CAF029" w14:textId="77777777" w:rsidR="00363CF2" w:rsidRDefault="00363CF2" w:rsidP="00363CF2">
      <w:pPr>
        <w:pStyle w:val="AllText"/>
        <w:spacing w:line="240" w:lineRule="auto"/>
      </w:pPr>
    </w:p>
    <w:p w14:paraId="226C352E" w14:textId="77777777" w:rsidR="00363CF2" w:rsidRDefault="00363CF2" w:rsidP="00363CF2">
      <w:pPr>
        <w:pStyle w:val="AllText"/>
        <w:spacing w:line="240" w:lineRule="auto"/>
      </w:pPr>
      <w:proofErr w:type="spellStart"/>
      <w:r>
        <w:t>create_validation_data</w:t>
      </w:r>
      <w:proofErr w:type="spellEnd"/>
      <w:r>
        <w:t>()</w:t>
      </w:r>
    </w:p>
    <w:p w14:paraId="2C40E8D9" w14:textId="77777777" w:rsidR="00363CF2" w:rsidRDefault="00363CF2" w:rsidP="00363CF2">
      <w:pPr>
        <w:pStyle w:val="AllText"/>
        <w:spacing w:line="240" w:lineRule="auto"/>
      </w:pPr>
    </w:p>
    <w:p w14:paraId="51319D14" w14:textId="77777777" w:rsidR="00363CF2" w:rsidRDefault="00363CF2" w:rsidP="00363CF2">
      <w:pPr>
        <w:pStyle w:val="AllText"/>
        <w:spacing w:line="240" w:lineRule="auto"/>
      </w:pPr>
      <w:r>
        <w:t>print(</w:t>
      </w:r>
      <w:proofErr w:type="spellStart"/>
      <w:r>
        <w:t>len</w:t>
      </w:r>
      <w:proofErr w:type="spellEnd"/>
      <w:r>
        <w:t>(</w:t>
      </w:r>
      <w:proofErr w:type="spellStart"/>
      <w:r>
        <w:t>validation_data</w:t>
      </w:r>
      <w:proofErr w:type="spellEnd"/>
      <w:r>
        <w:t>))</w:t>
      </w:r>
    </w:p>
    <w:p w14:paraId="7763F6B5" w14:textId="77777777" w:rsidR="00363CF2" w:rsidRDefault="00363CF2" w:rsidP="00363CF2">
      <w:pPr>
        <w:pStyle w:val="AllText"/>
        <w:spacing w:line="240" w:lineRule="auto"/>
      </w:pPr>
    </w:p>
    <w:p w14:paraId="50FC73EA" w14:textId="77777777" w:rsidR="00363CF2" w:rsidRDefault="00363CF2" w:rsidP="00363CF2">
      <w:pPr>
        <w:pStyle w:val="AllText"/>
        <w:spacing w:line="240" w:lineRule="auto"/>
      </w:pPr>
      <w:r>
        <w:t xml:space="preserve">import random </w:t>
      </w:r>
    </w:p>
    <w:p w14:paraId="7FF7C314" w14:textId="77777777" w:rsidR="00363CF2" w:rsidRDefault="00363CF2" w:rsidP="00363CF2">
      <w:pPr>
        <w:pStyle w:val="AllText"/>
        <w:spacing w:line="240" w:lineRule="auto"/>
      </w:pPr>
    </w:p>
    <w:p w14:paraId="5F03C5C2" w14:textId="77777777" w:rsidR="00363CF2" w:rsidRDefault="00363CF2" w:rsidP="00363CF2">
      <w:pPr>
        <w:pStyle w:val="AllText"/>
        <w:spacing w:line="240" w:lineRule="auto"/>
      </w:pPr>
      <w:proofErr w:type="spellStart"/>
      <w:r>
        <w:t>random.shuffle</w:t>
      </w:r>
      <w:proofErr w:type="spellEnd"/>
      <w:r>
        <w:t>(</w:t>
      </w:r>
      <w:proofErr w:type="spellStart"/>
      <w:r>
        <w:t>training_data</w:t>
      </w:r>
      <w:proofErr w:type="spellEnd"/>
      <w:r>
        <w:t>)</w:t>
      </w:r>
    </w:p>
    <w:p w14:paraId="2EC6881B" w14:textId="77777777" w:rsidR="00363CF2" w:rsidRDefault="00363CF2" w:rsidP="00363CF2">
      <w:pPr>
        <w:pStyle w:val="AllText"/>
        <w:spacing w:line="240" w:lineRule="auto"/>
      </w:pPr>
      <w:proofErr w:type="spellStart"/>
      <w:r>
        <w:t>random.shuffle</w:t>
      </w:r>
      <w:proofErr w:type="spellEnd"/>
      <w:r>
        <w:t>(</w:t>
      </w:r>
      <w:proofErr w:type="spellStart"/>
      <w:r>
        <w:t>validation_data</w:t>
      </w:r>
      <w:proofErr w:type="spellEnd"/>
      <w:r>
        <w:t>)</w:t>
      </w:r>
    </w:p>
    <w:p w14:paraId="11604B7A" w14:textId="77777777" w:rsidR="00363CF2" w:rsidRDefault="00363CF2" w:rsidP="00363CF2">
      <w:pPr>
        <w:pStyle w:val="AllText"/>
        <w:spacing w:line="240" w:lineRule="auto"/>
      </w:pPr>
    </w:p>
    <w:p w14:paraId="363C4EBA" w14:textId="77777777" w:rsidR="00363CF2" w:rsidRDefault="00363CF2" w:rsidP="00363CF2">
      <w:pPr>
        <w:pStyle w:val="AllText"/>
        <w:spacing w:line="240" w:lineRule="auto"/>
      </w:pPr>
      <w:r>
        <w:t>X = []</w:t>
      </w:r>
    </w:p>
    <w:p w14:paraId="42A51361" w14:textId="77777777" w:rsidR="00363CF2" w:rsidRDefault="00363CF2" w:rsidP="00363CF2">
      <w:pPr>
        <w:pStyle w:val="AllText"/>
        <w:spacing w:line="240" w:lineRule="auto"/>
      </w:pPr>
      <w:r>
        <w:t>y = []</w:t>
      </w:r>
    </w:p>
    <w:p w14:paraId="51E559F6" w14:textId="77777777" w:rsidR="00363CF2" w:rsidRDefault="00363CF2" w:rsidP="00363CF2">
      <w:pPr>
        <w:pStyle w:val="AllText"/>
        <w:spacing w:line="240" w:lineRule="auto"/>
      </w:pPr>
    </w:p>
    <w:p w14:paraId="66B91785" w14:textId="77777777" w:rsidR="00363CF2" w:rsidRDefault="00363CF2" w:rsidP="00363CF2">
      <w:pPr>
        <w:pStyle w:val="AllText"/>
        <w:spacing w:line="240" w:lineRule="auto"/>
      </w:pPr>
      <w:proofErr w:type="spellStart"/>
      <w:r>
        <w:t>X_val</w:t>
      </w:r>
      <w:proofErr w:type="spellEnd"/>
      <w:r>
        <w:t xml:space="preserve"> = []</w:t>
      </w:r>
    </w:p>
    <w:p w14:paraId="65C82B65" w14:textId="77777777" w:rsidR="00363CF2" w:rsidRDefault="00363CF2" w:rsidP="00363CF2">
      <w:pPr>
        <w:pStyle w:val="AllText"/>
        <w:spacing w:line="240" w:lineRule="auto"/>
      </w:pPr>
      <w:proofErr w:type="spellStart"/>
      <w:r>
        <w:t>y_val</w:t>
      </w:r>
      <w:proofErr w:type="spellEnd"/>
      <w:r>
        <w:t xml:space="preserve"> = []</w:t>
      </w:r>
    </w:p>
    <w:p w14:paraId="4B35B8FA" w14:textId="77777777" w:rsidR="00363CF2" w:rsidRDefault="00363CF2" w:rsidP="00363CF2">
      <w:pPr>
        <w:pStyle w:val="AllText"/>
        <w:spacing w:line="240" w:lineRule="auto"/>
      </w:pPr>
    </w:p>
    <w:p w14:paraId="67062F40" w14:textId="77777777" w:rsidR="00363CF2" w:rsidRDefault="00363CF2" w:rsidP="00363CF2">
      <w:pPr>
        <w:pStyle w:val="AllText"/>
        <w:spacing w:line="240" w:lineRule="auto"/>
      </w:pPr>
      <w:r>
        <w:t xml:space="preserve">for features, label in </w:t>
      </w:r>
      <w:proofErr w:type="spellStart"/>
      <w:r>
        <w:t>training_data</w:t>
      </w:r>
      <w:proofErr w:type="spellEnd"/>
      <w:r>
        <w:t>:</w:t>
      </w:r>
    </w:p>
    <w:p w14:paraId="734FA1AF" w14:textId="77777777" w:rsidR="00363CF2" w:rsidRDefault="00363CF2" w:rsidP="00363CF2">
      <w:pPr>
        <w:pStyle w:val="AllText"/>
        <w:spacing w:line="240" w:lineRule="auto"/>
      </w:pPr>
      <w:r>
        <w:t xml:space="preserve">  </w:t>
      </w:r>
      <w:proofErr w:type="spellStart"/>
      <w:r>
        <w:t>X.append</w:t>
      </w:r>
      <w:proofErr w:type="spellEnd"/>
      <w:r>
        <w:t>(features)</w:t>
      </w:r>
    </w:p>
    <w:p w14:paraId="50FAA4F1" w14:textId="77777777" w:rsidR="00363CF2" w:rsidRDefault="00363CF2" w:rsidP="00363CF2">
      <w:pPr>
        <w:pStyle w:val="AllText"/>
        <w:spacing w:line="240" w:lineRule="auto"/>
      </w:pPr>
      <w:r>
        <w:t xml:space="preserve">  </w:t>
      </w:r>
      <w:proofErr w:type="spellStart"/>
      <w:r>
        <w:t>y.append</w:t>
      </w:r>
      <w:proofErr w:type="spellEnd"/>
      <w:r>
        <w:t>(label)</w:t>
      </w:r>
    </w:p>
    <w:p w14:paraId="3A96A0D2" w14:textId="77777777" w:rsidR="00363CF2" w:rsidRDefault="00363CF2" w:rsidP="00363CF2">
      <w:pPr>
        <w:pStyle w:val="AllText"/>
        <w:spacing w:line="240" w:lineRule="auto"/>
      </w:pPr>
    </w:p>
    <w:p w14:paraId="3FA46803" w14:textId="77777777" w:rsidR="00363CF2" w:rsidRDefault="00363CF2" w:rsidP="00363CF2">
      <w:pPr>
        <w:pStyle w:val="AllText"/>
        <w:spacing w:line="240" w:lineRule="auto"/>
      </w:pPr>
      <w:r>
        <w:t xml:space="preserve">X = </w:t>
      </w:r>
      <w:proofErr w:type="spellStart"/>
      <w:r>
        <w:t>np.array</w:t>
      </w:r>
      <w:proofErr w:type="spellEnd"/>
      <w:r>
        <w:t>(X).reshape(-1, IMG_WIDTH, IMG_HEIGHT, 3)</w:t>
      </w:r>
    </w:p>
    <w:p w14:paraId="21371F1F" w14:textId="77777777" w:rsidR="00363CF2" w:rsidRDefault="00363CF2" w:rsidP="00363CF2">
      <w:pPr>
        <w:pStyle w:val="AllText"/>
        <w:spacing w:line="240" w:lineRule="auto"/>
      </w:pPr>
    </w:p>
    <w:p w14:paraId="5AB1AE8B" w14:textId="77777777" w:rsidR="00363CF2" w:rsidRDefault="00363CF2" w:rsidP="00363CF2">
      <w:pPr>
        <w:pStyle w:val="AllText"/>
        <w:spacing w:line="240" w:lineRule="auto"/>
      </w:pPr>
      <w:r>
        <w:t xml:space="preserve">for features, label in </w:t>
      </w:r>
      <w:proofErr w:type="spellStart"/>
      <w:r>
        <w:t>validation_data</w:t>
      </w:r>
      <w:proofErr w:type="spellEnd"/>
      <w:r>
        <w:t>:</w:t>
      </w:r>
    </w:p>
    <w:p w14:paraId="6D81F2DE" w14:textId="77777777" w:rsidR="00363CF2" w:rsidRDefault="00363CF2" w:rsidP="00363CF2">
      <w:pPr>
        <w:pStyle w:val="AllText"/>
        <w:spacing w:line="240" w:lineRule="auto"/>
      </w:pPr>
      <w:r>
        <w:t xml:space="preserve">  </w:t>
      </w:r>
      <w:proofErr w:type="spellStart"/>
      <w:r>
        <w:t>X_val.append</w:t>
      </w:r>
      <w:proofErr w:type="spellEnd"/>
      <w:r>
        <w:t>(features)</w:t>
      </w:r>
    </w:p>
    <w:p w14:paraId="2D4F2FD4" w14:textId="77777777" w:rsidR="00363CF2" w:rsidRDefault="00363CF2" w:rsidP="00363CF2">
      <w:pPr>
        <w:pStyle w:val="AllText"/>
        <w:spacing w:line="240" w:lineRule="auto"/>
      </w:pPr>
      <w:r>
        <w:t xml:space="preserve">  </w:t>
      </w:r>
      <w:proofErr w:type="spellStart"/>
      <w:r>
        <w:t>y_val.append</w:t>
      </w:r>
      <w:proofErr w:type="spellEnd"/>
      <w:r>
        <w:t>(label)</w:t>
      </w:r>
    </w:p>
    <w:p w14:paraId="51EA912F" w14:textId="77777777" w:rsidR="00363CF2" w:rsidRDefault="00363CF2" w:rsidP="00363CF2">
      <w:pPr>
        <w:pStyle w:val="AllText"/>
        <w:spacing w:line="240" w:lineRule="auto"/>
      </w:pPr>
    </w:p>
    <w:p w14:paraId="2ED0A89E" w14:textId="77777777" w:rsidR="00363CF2" w:rsidRDefault="00363CF2" w:rsidP="00363CF2">
      <w:pPr>
        <w:pStyle w:val="AllText"/>
        <w:spacing w:line="240" w:lineRule="auto"/>
      </w:pPr>
      <w:proofErr w:type="spellStart"/>
      <w:r>
        <w:t>X_val</w:t>
      </w:r>
      <w:proofErr w:type="spellEnd"/>
      <w:r>
        <w:t xml:space="preserve"> = </w:t>
      </w:r>
      <w:proofErr w:type="spellStart"/>
      <w:r>
        <w:t>np.array</w:t>
      </w:r>
      <w:proofErr w:type="spellEnd"/>
      <w:r>
        <w:t>(</w:t>
      </w:r>
      <w:proofErr w:type="spellStart"/>
      <w:r>
        <w:t>X_val</w:t>
      </w:r>
      <w:proofErr w:type="spellEnd"/>
      <w:r>
        <w:t>).reshape(-1, IMG_WIDTH, IMG_HEIGHT, 3)</w:t>
      </w:r>
    </w:p>
    <w:p w14:paraId="15E1887F" w14:textId="77777777" w:rsidR="00363CF2" w:rsidRDefault="00363CF2" w:rsidP="00363CF2">
      <w:pPr>
        <w:pStyle w:val="AllText"/>
        <w:spacing w:line="240" w:lineRule="auto"/>
      </w:pPr>
    </w:p>
    <w:p w14:paraId="083E347A" w14:textId="77777777" w:rsidR="00363CF2" w:rsidRDefault="00363CF2" w:rsidP="00363CF2">
      <w:pPr>
        <w:pStyle w:val="AllText"/>
        <w:spacing w:line="240" w:lineRule="auto"/>
      </w:pPr>
      <w:r>
        <w:t>import pickle</w:t>
      </w:r>
    </w:p>
    <w:p w14:paraId="556FD29C" w14:textId="77777777" w:rsidR="00363CF2" w:rsidRDefault="00363CF2" w:rsidP="00363CF2">
      <w:pPr>
        <w:pStyle w:val="AllText"/>
        <w:spacing w:line="240" w:lineRule="auto"/>
      </w:pPr>
    </w:p>
    <w:p w14:paraId="3DEF7D8B" w14:textId="77777777" w:rsidR="00363CF2" w:rsidRDefault="00363CF2" w:rsidP="00363CF2">
      <w:pPr>
        <w:pStyle w:val="AllText"/>
        <w:spacing w:line="240" w:lineRule="auto"/>
      </w:pPr>
      <w:proofErr w:type="spellStart"/>
      <w:r>
        <w:t>pickle_out</w:t>
      </w:r>
      <w:proofErr w:type="spellEnd"/>
      <w:r>
        <w:t xml:space="preserve"> = open('</w:t>
      </w:r>
      <w:proofErr w:type="spellStart"/>
      <w:r>
        <w:t>X.pickle</w:t>
      </w:r>
      <w:proofErr w:type="spellEnd"/>
      <w:r>
        <w:t>', '</w:t>
      </w:r>
      <w:proofErr w:type="spellStart"/>
      <w:r>
        <w:t>wb</w:t>
      </w:r>
      <w:proofErr w:type="spellEnd"/>
      <w:r>
        <w:t>')</w:t>
      </w:r>
    </w:p>
    <w:p w14:paraId="27B0134A" w14:textId="77777777" w:rsidR="00363CF2" w:rsidRDefault="00363CF2" w:rsidP="00363CF2">
      <w:pPr>
        <w:pStyle w:val="AllText"/>
        <w:spacing w:line="240" w:lineRule="auto"/>
      </w:pPr>
      <w:proofErr w:type="spellStart"/>
      <w:r>
        <w:t>pickle.dump</w:t>
      </w:r>
      <w:proofErr w:type="spellEnd"/>
      <w:r>
        <w:t xml:space="preserve">(X, </w:t>
      </w:r>
      <w:proofErr w:type="spellStart"/>
      <w:r>
        <w:t>pickle_out</w:t>
      </w:r>
      <w:proofErr w:type="spellEnd"/>
      <w:r>
        <w:t xml:space="preserve">)  # dumps X into </w:t>
      </w:r>
      <w:proofErr w:type="spellStart"/>
      <w:r>
        <w:t>pickle_out</w:t>
      </w:r>
      <w:proofErr w:type="spellEnd"/>
    </w:p>
    <w:p w14:paraId="28E0D6E6" w14:textId="77777777" w:rsidR="00363CF2" w:rsidRDefault="00363CF2" w:rsidP="00363CF2">
      <w:pPr>
        <w:pStyle w:val="AllText"/>
        <w:spacing w:line="240" w:lineRule="auto"/>
      </w:pPr>
      <w:proofErr w:type="spellStart"/>
      <w:r>
        <w:t>pickle_out.close</w:t>
      </w:r>
      <w:proofErr w:type="spellEnd"/>
      <w:r>
        <w:t>()</w:t>
      </w:r>
    </w:p>
    <w:p w14:paraId="54A1074D" w14:textId="77777777" w:rsidR="00363CF2" w:rsidRDefault="00363CF2" w:rsidP="00363CF2">
      <w:pPr>
        <w:pStyle w:val="AllText"/>
        <w:spacing w:line="240" w:lineRule="auto"/>
      </w:pPr>
    </w:p>
    <w:p w14:paraId="40A1F555" w14:textId="77777777" w:rsidR="00363CF2" w:rsidRDefault="00363CF2" w:rsidP="00363CF2">
      <w:pPr>
        <w:pStyle w:val="AllText"/>
        <w:spacing w:line="240" w:lineRule="auto"/>
      </w:pPr>
      <w:proofErr w:type="spellStart"/>
      <w:r>
        <w:t>pickle_out</w:t>
      </w:r>
      <w:proofErr w:type="spellEnd"/>
      <w:r>
        <w:t xml:space="preserve"> = open('</w:t>
      </w:r>
      <w:proofErr w:type="spellStart"/>
      <w:r>
        <w:t>y.pickle</w:t>
      </w:r>
      <w:proofErr w:type="spellEnd"/>
      <w:r>
        <w:t>', '</w:t>
      </w:r>
      <w:proofErr w:type="spellStart"/>
      <w:r>
        <w:t>wb</w:t>
      </w:r>
      <w:proofErr w:type="spellEnd"/>
      <w:r>
        <w:t>')</w:t>
      </w:r>
    </w:p>
    <w:p w14:paraId="204D87FC" w14:textId="77777777" w:rsidR="00363CF2" w:rsidRDefault="00363CF2" w:rsidP="00363CF2">
      <w:pPr>
        <w:pStyle w:val="AllText"/>
        <w:spacing w:line="240" w:lineRule="auto"/>
      </w:pPr>
      <w:proofErr w:type="spellStart"/>
      <w:r>
        <w:t>pickle.dump</w:t>
      </w:r>
      <w:proofErr w:type="spellEnd"/>
      <w:r>
        <w:t xml:space="preserve">(y, </w:t>
      </w:r>
      <w:proofErr w:type="spellStart"/>
      <w:r>
        <w:t>pickle_out</w:t>
      </w:r>
      <w:proofErr w:type="spellEnd"/>
      <w:r>
        <w:t xml:space="preserve">)  # dumps y into </w:t>
      </w:r>
      <w:proofErr w:type="spellStart"/>
      <w:r>
        <w:t>pickle_out</w:t>
      </w:r>
      <w:proofErr w:type="spellEnd"/>
    </w:p>
    <w:p w14:paraId="59669AAC" w14:textId="77777777" w:rsidR="00363CF2" w:rsidRDefault="00363CF2" w:rsidP="00363CF2">
      <w:pPr>
        <w:pStyle w:val="AllText"/>
        <w:spacing w:line="240" w:lineRule="auto"/>
      </w:pPr>
      <w:proofErr w:type="spellStart"/>
      <w:r>
        <w:t>pickle_out.close</w:t>
      </w:r>
      <w:proofErr w:type="spellEnd"/>
      <w:r>
        <w:t>()</w:t>
      </w:r>
    </w:p>
    <w:p w14:paraId="5048A74D" w14:textId="77777777" w:rsidR="00363CF2" w:rsidRDefault="00363CF2" w:rsidP="00363CF2">
      <w:pPr>
        <w:pStyle w:val="AllText"/>
        <w:spacing w:line="240" w:lineRule="auto"/>
      </w:pPr>
    </w:p>
    <w:p w14:paraId="0E47279E" w14:textId="77777777" w:rsidR="00363CF2" w:rsidRDefault="00363CF2" w:rsidP="00363CF2">
      <w:pPr>
        <w:pStyle w:val="AllText"/>
        <w:spacing w:line="240" w:lineRule="auto"/>
      </w:pPr>
      <w:proofErr w:type="spellStart"/>
      <w:r>
        <w:t>pickle_out</w:t>
      </w:r>
      <w:proofErr w:type="spellEnd"/>
      <w:r>
        <w:t xml:space="preserve"> = open('</w:t>
      </w:r>
      <w:proofErr w:type="spellStart"/>
      <w:r>
        <w:t>X_val.pickle</w:t>
      </w:r>
      <w:proofErr w:type="spellEnd"/>
      <w:r>
        <w:t>', '</w:t>
      </w:r>
      <w:proofErr w:type="spellStart"/>
      <w:r>
        <w:t>wb</w:t>
      </w:r>
      <w:proofErr w:type="spellEnd"/>
      <w:r>
        <w:t>')</w:t>
      </w:r>
    </w:p>
    <w:p w14:paraId="5AC7886D" w14:textId="77777777" w:rsidR="00363CF2" w:rsidRDefault="00363CF2" w:rsidP="00363CF2">
      <w:pPr>
        <w:pStyle w:val="AllText"/>
        <w:spacing w:line="240" w:lineRule="auto"/>
      </w:pPr>
      <w:proofErr w:type="spellStart"/>
      <w:r>
        <w:t>pickle.dump</w:t>
      </w:r>
      <w:proofErr w:type="spellEnd"/>
      <w:r>
        <w:t>(</w:t>
      </w:r>
      <w:proofErr w:type="spellStart"/>
      <w:r>
        <w:t>X_val</w:t>
      </w:r>
      <w:proofErr w:type="spellEnd"/>
      <w:r>
        <w:t xml:space="preserve">, </w:t>
      </w:r>
      <w:proofErr w:type="spellStart"/>
      <w:r>
        <w:t>pickle_out</w:t>
      </w:r>
      <w:proofErr w:type="spellEnd"/>
      <w:r>
        <w:t xml:space="preserve">)  # dumps </w:t>
      </w:r>
      <w:proofErr w:type="spellStart"/>
      <w:r>
        <w:t>X_val</w:t>
      </w:r>
      <w:proofErr w:type="spellEnd"/>
      <w:r>
        <w:t xml:space="preserve"> into </w:t>
      </w:r>
      <w:proofErr w:type="spellStart"/>
      <w:r>
        <w:t>pickle_out</w:t>
      </w:r>
      <w:proofErr w:type="spellEnd"/>
    </w:p>
    <w:p w14:paraId="33C9A7FF" w14:textId="77777777" w:rsidR="00363CF2" w:rsidRDefault="00363CF2" w:rsidP="00363CF2">
      <w:pPr>
        <w:pStyle w:val="AllText"/>
        <w:spacing w:line="240" w:lineRule="auto"/>
      </w:pPr>
      <w:proofErr w:type="spellStart"/>
      <w:r>
        <w:t>pickle_out.close</w:t>
      </w:r>
      <w:proofErr w:type="spellEnd"/>
      <w:r>
        <w:t>()</w:t>
      </w:r>
    </w:p>
    <w:p w14:paraId="5A3EB8C7" w14:textId="77777777" w:rsidR="00363CF2" w:rsidRDefault="00363CF2" w:rsidP="00363CF2">
      <w:pPr>
        <w:pStyle w:val="AllText"/>
        <w:spacing w:line="240" w:lineRule="auto"/>
      </w:pPr>
    </w:p>
    <w:p w14:paraId="33438DA6" w14:textId="77777777" w:rsidR="00363CF2" w:rsidRDefault="00363CF2" w:rsidP="00363CF2">
      <w:pPr>
        <w:pStyle w:val="AllText"/>
        <w:spacing w:line="240" w:lineRule="auto"/>
      </w:pPr>
      <w:proofErr w:type="spellStart"/>
      <w:r>
        <w:t>pickle_out</w:t>
      </w:r>
      <w:proofErr w:type="spellEnd"/>
      <w:r>
        <w:t xml:space="preserve"> = open('</w:t>
      </w:r>
      <w:proofErr w:type="spellStart"/>
      <w:r>
        <w:t>y_val.pickle</w:t>
      </w:r>
      <w:proofErr w:type="spellEnd"/>
      <w:r>
        <w:t>', '</w:t>
      </w:r>
      <w:proofErr w:type="spellStart"/>
      <w:r>
        <w:t>wb</w:t>
      </w:r>
      <w:proofErr w:type="spellEnd"/>
      <w:r>
        <w:t>')</w:t>
      </w:r>
    </w:p>
    <w:p w14:paraId="419DED99" w14:textId="77777777" w:rsidR="00363CF2" w:rsidRDefault="00363CF2" w:rsidP="00363CF2">
      <w:pPr>
        <w:pStyle w:val="AllText"/>
        <w:spacing w:line="240" w:lineRule="auto"/>
      </w:pPr>
      <w:proofErr w:type="spellStart"/>
      <w:r>
        <w:t>pickle.dump</w:t>
      </w:r>
      <w:proofErr w:type="spellEnd"/>
      <w:r>
        <w:t>(</w:t>
      </w:r>
      <w:proofErr w:type="spellStart"/>
      <w:r>
        <w:t>y_val</w:t>
      </w:r>
      <w:proofErr w:type="spellEnd"/>
      <w:r>
        <w:t xml:space="preserve">, </w:t>
      </w:r>
      <w:proofErr w:type="spellStart"/>
      <w:r>
        <w:t>pickle_out</w:t>
      </w:r>
      <w:proofErr w:type="spellEnd"/>
      <w:r>
        <w:t xml:space="preserve">)  # dumps </w:t>
      </w:r>
      <w:proofErr w:type="spellStart"/>
      <w:r>
        <w:t>y_val</w:t>
      </w:r>
      <w:proofErr w:type="spellEnd"/>
      <w:r>
        <w:t xml:space="preserve"> into </w:t>
      </w:r>
      <w:proofErr w:type="spellStart"/>
      <w:r>
        <w:t>pickle_out</w:t>
      </w:r>
      <w:proofErr w:type="spellEnd"/>
    </w:p>
    <w:p w14:paraId="62B0EDAE" w14:textId="77777777" w:rsidR="00363CF2" w:rsidRDefault="00363CF2" w:rsidP="00363CF2">
      <w:pPr>
        <w:pStyle w:val="AllText"/>
        <w:spacing w:line="240" w:lineRule="auto"/>
      </w:pPr>
      <w:proofErr w:type="spellStart"/>
      <w:r>
        <w:t>pickle_out.close</w:t>
      </w:r>
      <w:proofErr w:type="spellEnd"/>
      <w:r>
        <w:t>()</w:t>
      </w:r>
    </w:p>
    <w:p w14:paraId="389B2A04" w14:textId="77777777" w:rsidR="00363CF2" w:rsidRDefault="00363CF2" w:rsidP="00363CF2">
      <w:pPr>
        <w:pStyle w:val="AllText"/>
        <w:spacing w:line="240" w:lineRule="auto"/>
      </w:pPr>
    </w:p>
    <w:p w14:paraId="33A7B452" w14:textId="77777777" w:rsidR="00363CF2" w:rsidRDefault="00363CF2" w:rsidP="00363CF2">
      <w:pPr>
        <w:pStyle w:val="AllText"/>
        <w:spacing w:line="240" w:lineRule="auto"/>
      </w:pPr>
      <w:r>
        <w:t xml:space="preserve">from </w:t>
      </w:r>
      <w:proofErr w:type="spellStart"/>
      <w:r>
        <w:t>tensorflow.keras</w:t>
      </w:r>
      <w:proofErr w:type="spellEnd"/>
      <w:r>
        <w:t xml:space="preserve"> import layers, models</w:t>
      </w:r>
    </w:p>
    <w:p w14:paraId="43BD7199" w14:textId="77777777" w:rsidR="00363CF2" w:rsidRDefault="00363CF2" w:rsidP="00363CF2">
      <w:pPr>
        <w:pStyle w:val="AllText"/>
        <w:spacing w:line="240" w:lineRule="auto"/>
      </w:pPr>
      <w:r>
        <w:t>import pickle</w:t>
      </w:r>
    </w:p>
    <w:p w14:paraId="55BBE32E" w14:textId="77777777" w:rsidR="00363CF2" w:rsidRDefault="00363CF2" w:rsidP="00363CF2">
      <w:pPr>
        <w:pStyle w:val="AllText"/>
        <w:spacing w:line="240" w:lineRule="auto"/>
      </w:pPr>
    </w:p>
    <w:p w14:paraId="24074B6E" w14:textId="77777777" w:rsidR="00363CF2" w:rsidRDefault="00363CF2" w:rsidP="00363CF2">
      <w:pPr>
        <w:pStyle w:val="AllText"/>
        <w:spacing w:line="240" w:lineRule="auto"/>
      </w:pPr>
      <w:proofErr w:type="spellStart"/>
      <w:r>
        <w:t>train_images</w:t>
      </w:r>
      <w:proofErr w:type="spellEnd"/>
      <w:r>
        <w:t xml:space="preserve"> = </w:t>
      </w:r>
      <w:proofErr w:type="spellStart"/>
      <w:r>
        <w:t>pickle.load</w:t>
      </w:r>
      <w:proofErr w:type="spellEnd"/>
      <w:r>
        <w:t>(open('</w:t>
      </w:r>
      <w:proofErr w:type="spellStart"/>
      <w:r>
        <w:t>X.pickle</w:t>
      </w:r>
      <w:proofErr w:type="spellEnd"/>
      <w:r>
        <w:t>', '</w:t>
      </w:r>
      <w:proofErr w:type="spellStart"/>
      <w:r>
        <w:t>rb</w:t>
      </w:r>
      <w:proofErr w:type="spellEnd"/>
      <w:r>
        <w:t>'))  # the data</w:t>
      </w:r>
    </w:p>
    <w:p w14:paraId="46E58E22" w14:textId="77777777" w:rsidR="00363CF2" w:rsidRDefault="00363CF2" w:rsidP="00363CF2">
      <w:pPr>
        <w:pStyle w:val="AllText"/>
        <w:spacing w:line="240" w:lineRule="auto"/>
      </w:pPr>
      <w:proofErr w:type="spellStart"/>
      <w:r>
        <w:t>train_labels</w:t>
      </w:r>
      <w:proofErr w:type="spellEnd"/>
      <w:r>
        <w:t xml:space="preserve"> = </w:t>
      </w:r>
      <w:proofErr w:type="spellStart"/>
      <w:r>
        <w:t>pickle.load</w:t>
      </w:r>
      <w:proofErr w:type="spellEnd"/>
      <w:r>
        <w:t>(open('</w:t>
      </w:r>
      <w:proofErr w:type="spellStart"/>
      <w:r>
        <w:t>y.pickle</w:t>
      </w:r>
      <w:proofErr w:type="spellEnd"/>
      <w:r>
        <w:t>', '</w:t>
      </w:r>
      <w:proofErr w:type="spellStart"/>
      <w:r>
        <w:t>rb</w:t>
      </w:r>
      <w:proofErr w:type="spellEnd"/>
      <w:r>
        <w:t>'))  # labels for each data</w:t>
      </w:r>
    </w:p>
    <w:p w14:paraId="6F8A79A7" w14:textId="77777777" w:rsidR="00363CF2" w:rsidRDefault="00363CF2" w:rsidP="00363CF2">
      <w:pPr>
        <w:pStyle w:val="AllText"/>
        <w:spacing w:line="240" w:lineRule="auto"/>
      </w:pPr>
    </w:p>
    <w:p w14:paraId="2E69EA90" w14:textId="77777777" w:rsidR="00363CF2" w:rsidRDefault="00363CF2" w:rsidP="00363CF2">
      <w:pPr>
        <w:pStyle w:val="AllText"/>
        <w:spacing w:line="240" w:lineRule="auto"/>
      </w:pPr>
      <w:proofErr w:type="spellStart"/>
      <w:r>
        <w:t>test_images</w:t>
      </w:r>
      <w:proofErr w:type="spellEnd"/>
      <w:r>
        <w:t xml:space="preserve"> = </w:t>
      </w:r>
      <w:proofErr w:type="spellStart"/>
      <w:r>
        <w:t>pickle.load</w:t>
      </w:r>
      <w:proofErr w:type="spellEnd"/>
      <w:r>
        <w:t>(open('</w:t>
      </w:r>
      <w:proofErr w:type="spellStart"/>
      <w:r>
        <w:t>X_val.pickle</w:t>
      </w:r>
      <w:proofErr w:type="spellEnd"/>
      <w:r>
        <w:t>', '</w:t>
      </w:r>
      <w:proofErr w:type="spellStart"/>
      <w:r>
        <w:t>rb</w:t>
      </w:r>
      <w:proofErr w:type="spellEnd"/>
      <w:r>
        <w:t>'))  # the data</w:t>
      </w:r>
    </w:p>
    <w:p w14:paraId="3058698F" w14:textId="77777777" w:rsidR="00363CF2" w:rsidRDefault="00363CF2" w:rsidP="00363CF2">
      <w:pPr>
        <w:pStyle w:val="AllText"/>
        <w:spacing w:line="240" w:lineRule="auto"/>
      </w:pPr>
      <w:proofErr w:type="spellStart"/>
      <w:r>
        <w:t>test_labels</w:t>
      </w:r>
      <w:proofErr w:type="spellEnd"/>
      <w:r>
        <w:t xml:space="preserve"> = </w:t>
      </w:r>
      <w:proofErr w:type="spellStart"/>
      <w:r>
        <w:t>pickle.load</w:t>
      </w:r>
      <w:proofErr w:type="spellEnd"/>
      <w:r>
        <w:t>(open('</w:t>
      </w:r>
      <w:proofErr w:type="spellStart"/>
      <w:r>
        <w:t>y_val.pickle</w:t>
      </w:r>
      <w:proofErr w:type="spellEnd"/>
      <w:r>
        <w:t>', '</w:t>
      </w:r>
      <w:proofErr w:type="spellStart"/>
      <w:r>
        <w:t>rb</w:t>
      </w:r>
      <w:proofErr w:type="spellEnd"/>
      <w:r>
        <w:t>'))  # labels for each data</w:t>
      </w:r>
    </w:p>
    <w:p w14:paraId="4AD66538" w14:textId="77777777" w:rsidR="00363CF2" w:rsidRDefault="00363CF2" w:rsidP="00363CF2">
      <w:pPr>
        <w:pStyle w:val="AllText"/>
        <w:spacing w:line="240" w:lineRule="auto"/>
      </w:pPr>
    </w:p>
    <w:p w14:paraId="1DF6001E" w14:textId="77777777" w:rsidR="00363CF2" w:rsidRDefault="00363CF2" w:rsidP="00363CF2">
      <w:pPr>
        <w:pStyle w:val="AllText"/>
        <w:spacing w:line="240" w:lineRule="auto"/>
      </w:pPr>
      <w:proofErr w:type="spellStart"/>
      <w:r>
        <w:t>train_images</w:t>
      </w:r>
      <w:proofErr w:type="spellEnd"/>
      <w:r>
        <w:t xml:space="preserve">, </w:t>
      </w:r>
      <w:proofErr w:type="spellStart"/>
      <w:r>
        <w:t>test_images</w:t>
      </w:r>
      <w:proofErr w:type="spellEnd"/>
      <w:r>
        <w:t xml:space="preserve"> = </w:t>
      </w:r>
      <w:proofErr w:type="spellStart"/>
      <w:r>
        <w:t>train_images</w:t>
      </w:r>
      <w:proofErr w:type="spellEnd"/>
      <w:r>
        <w:t xml:space="preserve"> / 255.0, </w:t>
      </w:r>
      <w:proofErr w:type="spellStart"/>
      <w:r>
        <w:t>test_images</w:t>
      </w:r>
      <w:proofErr w:type="spellEnd"/>
      <w:r>
        <w:t xml:space="preserve"> / 255.0</w:t>
      </w:r>
    </w:p>
    <w:p w14:paraId="016F5286" w14:textId="77777777" w:rsidR="00363CF2" w:rsidRDefault="00363CF2" w:rsidP="00363CF2">
      <w:pPr>
        <w:pStyle w:val="AllText"/>
        <w:spacing w:line="240" w:lineRule="auto"/>
      </w:pPr>
    </w:p>
    <w:p w14:paraId="26BD8711" w14:textId="77777777" w:rsidR="00363CF2" w:rsidRDefault="00363CF2" w:rsidP="00363CF2">
      <w:pPr>
        <w:pStyle w:val="AllText"/>
        <w:spacing w:line="240" w:lineRule="auto"/>
      </w:pPr>
      <w:r>
        <w:t xml:space="preserve">model = </w:t>
      </w:r>
      <w:proofErr w:type="spellStart"/>
      <w:r>
        <w:t>models.Sequential</w:t>
      </w:r>
      <w:proofErr w:type="spellEnd"/>
      <w:r>
        <w:t>()</w:t>
      </w:r>
    </w:p>
    <w:p w14:paraId="4FF36D58" w14:textId="77777777" w:rsidR="00363CF2" w:rsidRDefault="00363CF2" w:rsidP="00363CF2">
      <w:pPr>
        <w:pStyle w:val="AllText"/>
        <w:spacing w:line="240" w:lineRule="auto"/>
      </w:pPr>
      <w:proofErr w:type="spellStart"/>
      <w:r>
        <w:t>model.add</w:t>
      </w:r>
      <w:proofErr w:type="spellEnd"/>
      <w:r>
        <w:t>(layers.Conv2D(32, (3, 3), activation='</w:t>
      </w:r>
      <w:proofErr w:type="spellStart"/>
      <w:r>
        <w:t>relu</w:t>
      </w:r>
      <w:proofErr w:type="spellEnd"/>
      <w:r>
        <w:t xml:space="preserve">', </w:t>
      </w:r>
      <w:proofErr w:type="spellStart"/>
      <w:r>
        <w:t>input_shape</w:t>
      </w:r>
      <w:proofErr w:type="spellEnd"/>
      <w:r>
        <w:t>=(IMG_WIDTH, IMG_HEIGHT, 3)))</w:t>
      </w:r>
    </w:p>
    <w:p w14:paraId="48B6A9F7" w14:textId="77777777" w:rsidR="00363CF2" w:rsidRDefault="00363CF2" w:rsidP="00363CF2">
      <w:pPr>
        <w:pStyle w:val="AllText"/>
        <w:spacing w:line="240" w:lineRule="auto"/>
      </w:pPr>
      <w:proofErr w:type="spellStart"/>
      <w:r>
        <w:t>model.add</w:t>
      </w:r>
      <w:proofErr w:type="spellEnd"/>
      <w:r>
        <w:t>(layers.MaxPooling2D((2, 2)))</w:t>
      </w:r>
    </w:p>
    <w:p w14:paraId="22A3348F" w14:textId="77777777" w:rsidR="00363CF2" w:rsidRDefault="00363CF2" w:rsidP="00363CF2">
      <w:pPr>
        <w:pStyle w:val="AllText"/>
        <w:spacing w:line="240" w:lineRule="auto"/>
      </w:pPr>
      <w:proofErr w:type="spellStart"/>
      <w:r>
        <w:t>model.add</w:t>
      </w:r>
      <w:proofErr w:type="spellEnd"/>
      <w:r>
        <w:t>(layers.Conv2D(64, (3, 3), activation='</w:t>
      </w:r>
      <w:proofErr w:type="spellStart"/>
      <w:r>
        <w:t>relu</w:t>
      </w:r>
      <w:proofErr w:type="spellEnd"/>
      <w:r>
        <w:t>'))</w:t>
      </w:r>
    </w:p>
    <w:p w14:paraId="6A2424E5" w14:textId="77777777" w:rsidR="00363CF2" w:rsidRDefault="00363CF2" w:rsidP="00363CF2">
      <w:pPr>
        <w:pStyle w:val="AllText"/>
        <w:spacing w:line="240" w:lineRule="auto"/>
      </w:pPr>
      <w:proofErr w:type="spellStart"/>
      <w:r>
        <w:t>model.add</w:t>
      </w:r>
      <w:proofErr w:type="spellEnd"/>
      <w:r>
        <w:t>(layers.MaxPooling2D((2, 2)))</w:t>
      </w:r>
    </w:p>
    <w:p w14:paraId="07A841F5" w14:textId="77777777" w:rsidR="00363CF2" w:rsidRDefault="00363CF2" w:rsidP="00363CF2">
      <w:pPr>
        <w:pStyle w:val="AllText"/>
        <w:spacing w:line="240" w:lineRule="auto"/>
      </w:pPr>
      <w:proofErr w:type="spellStart"/>
      <w:r>
        <w:t>model.add</w:t>
      </w:r>
      <w:proofErr w:type="spellEnd"/>
      <w:r>
        <w:t>(layers.Conv2D(64, (3, 3), activation='</w:t>
      </w:r>
      <w:proofErr w:type="spellStart"/>
      <w:r>
        <w:t>relu</w:t>
      </w:r>
      <w:proofErr w:type="spellEnd"/>
      <w:r>
        <w:t>'))</w:t>
      </w:r>
    </w:p>
    <w:p w14:paraId="5CF70288" w14:textId="77777777" w:rsidR="00363CF2" w:rsidRDefault="00363CF2" w:rsidP="00363CF2">
      <w:pPr>
        <w:pStyle w:val="AllText"/>
        <w:spacing w:line="240" w:lineRule="auto"/>
      </w:pPr>
    </w:p>
    <w:p w14:paraId="0B2913E5" w14:textId="77777777" w:rsidR="00363CF2" w:rsidRDefault="00363CF2" w:rsidP="00363CF2">
      <w:pPr>
        <w:pStyle w:val="AllText"/>
        <w:spacing w:line="240" w:lineRule="auto"/>
      </w:pPr>
      <w:proofErr w:type="spellStart"/>
      <w:r>
        <w:t>model.add</w:t>
      </w:r>
      <w:proofErr w:type="spellEnd"/>
      <w:r>
        <w:t>(</w:t>
      </w:r>
      <w:proofErr w:type="spellStart"/>
      <w:r>
        <w:t>layers.Flatten</w:t>
      </w:r>
      <w:proofErr w:type="spellEnd"/>
      <w:r>
        <w:t>())</w:t>
      </w:r>
    </w:p>
    <w:p w14:paraId="41ECEEAA" w14:textId="77777777" w:rsidR="00363CF2" w:rsidRDefault="00363CF2" w:rsidP="00363CF2">
      <w:pPr>
        <w:pStyle w:val="AllText"/>
        <w:spacing w:line="240" w:lineRule="auto"/>
      </w:pPr>
      <w:proofErr w:type="spellStart"/>
      <w:r>
        <w:t>model.add</w:t>
      </w:r>
      <w:proofErr w:type="spellEnd"/>
      <w:r>
        <w:t>(</w:t>
      </w:r>
      <w:proofErr w:type="spellStart"/>
      <w:r>
        <w:t>layers.Dense</w:t>
      </w:r>
      <w:proofErr w:type="spellEnd"/>
      <w:r>
        <w:t>(64, activation='</w:t>
      </w:r>
      <w:proofErr w:type="spellStart"/>
      <w:r>
        <w:t>relu</w:t>
      </w:r>
      <w:proofErr w:type="spellEnd"/>
      <w:r>
        <w:t>'))</w:t>
      </w:r>
    </w:p>
    <w:p w14:paraId="398CCB9F" w14:textId="77777777" w:rsidR="00363CF2" w:rsidRDefault="00363CF2" w:rsidP="00363CF2">
      <w:pPr>
        <w:pStyle w:val="AllText"/>
        <w:spacing w:line="240" w:lineRule="auto"/>
      </w:pPr>
      <w:proofErr w:type="spellStart"/>
      <w:r>
        <w:t>model.add</w:t>
      </w:r>
      <w:proofErr w:type="spellEnd"/>
      <w:r>
        <w:t>(</w:t>
      </w:r>
      <w:proofErr w:type="spellStart"/>
      <w:r>
        <w:t>layers.Dense</w:t>
      </w:r>
      <w:proofErr w:type="spellEnd"/>
      <w:r>
        <w:t>(64, activation='</w:t>
      </w:r>
      <w:proofErr w:type="spellStart"/>
      <w:r>
        <w:t>relu</w:t>
      </w:r>
      <w:proofErr w:type="spellEnd"/>
      <w:r>
        <w:t>'))</w:t>
      </w:r>
    </w:p>
    <w:p w14:paraId="696C60C3" w14:textId="77777777" w:rsidR="00363CF2" w:rsidRDefault="00363CF2" w:rsidP="00363CF2">
      <w:pPr>
        <w:pStyle w:val="AllText"/>
        <w:spacing w:line="240" w:lineRule="auto"/>
      </w:pPr>
      <w:proofErr w:type="spellStart"/>
      <w:r>
        <w:t>model.add</w:t>
      </w:r>
      <w:proofErr w:type="spellEnd"/>
      <w:r>
        <w:t>(</w:t>
      </w:r>
      <w:proofErr w:type="spellStart"/>
      <w:r>
        <w:t>layers.Dense</w:t>
      </w:r>
      <w:proofErr w:type="spellEnd"/>
      <w:r>
        <w:t>(64, activation='</w:t>
      </w:r>
      <w:proofErr w:type="spellStart"/>
      <w:r>
        <w:t>relu</w:t>
      </w:r>
      <w:proofErr w:type="spellEnd"/>
      <w:r>
        <w:t>'))</w:t>
      </w:r>
    </w:p>
    <w:p w14:paraId="7DC8F60C" w14:textId="77777777" w:rsidR="00363CF2" w:rsidRDefault="00363CF2" w:rsidP="00363CF2">
      <w:pPr>
        <w:pStyle w:val="AllText"/>
        <w:spacing w:line="240" w:lineRule="auto"/>
      </w:pPr>
      <w:proofErr w:type="spellStart"/>
      <w:r>
        <w:t>model.add</w:t>
      </w:r>
      <w:proofErr w:type="spellEnd"/>
      <w:r>
        <w:t>(</w:t>
      </w:r>
      <w:proofErr w:type="spellStart"/>
      <w:r>
        <w:t>layers.Dense</w:t>
      </w:r>
      <w:proofErr w:type="spellEnd"/>
      <w:r>
        <w:t>(3, activation='</w:t>
      </w:r>
      <w:proofErr w:type="spellStart"/>
      <w:r>
        <w:t>softmax</w:t>
      </w:r>
      <w:proofErr w:type="spellEnd"/>
      <w:r>
        <w:t>'))</w:t>
      </w:r>
    </w:p>
    <w:p w14:paraId="21942911" w14:textId="77777777" w:rsidR="00363CF2" w:rsidRDefault="00363CF2" w:rsidP="00363CF2">
      <w:pPr>
        <w:pStyle w:val="AllText"/>
        <w:spacing w:line="240" w:lineRule="auto"/>
      </w:pPr>
    </w:p>
    <w:p w14:paraId="4BF82AA5" w14:textId="77777777" w:rsidR="00363CF2" w:rsidRDefault="00363CF2" w:rsidP="00363CF2">
      <w:pPr>
        <w:pStyle w:val="AllText"/>
        <w:spacing w:line="240" w:lineRule="auto"/>
      </w:pPr>
      <w:proofErr w:type="spellStart"/>
      <w:r>
        <w:t>model.summary</w:t>
      </w:r>
      <w:proofErr w:type="spellEnd"/>
      <w:r>
        <w:t>()</w:t>
      </w:r>
    </w:p>
    <w:p w14:paraId="0A88E1FF" w14:textId="77777777" w:rsidR="00363CF2" w:rsidRDefault="00363CF2" w:rsidP="00363CF2">
      <w:pPr>
        <w:pStyle w:val="AllText"/>
        <w:spacing w:line="240" w:lineRule="auto"/>
      </w:pPr>
    </w:p>
    <w:p w14:paraId="4052B640" w14:textId="77777777" w:rsidR="00363CF2" w:rsidRDefault="00363CF2" w:rsidP="00363CF2">
      <w:pPr>
        <w:pStyle w:val="AllText"/>
        <w:spacing w:line="240" w:lineRule="auto"/>
      </w:pPr>
      <w:proofErr w:type="spellStart"/>
      <w:r>
        <w:t>model.compile</w:t>
      </w:r>
      <w:proofErr w:type="spellEnd"/>
      <w:r>
        <w:t>(optimizer='</w:t>
      </w:r>
      <w:proofErr w:type="spellStart"/>
      <w:r>
        <w:t>adam</w:t>
      </w:r>
      <w:proofErr w:type="spellEnd"/>
      <w:r>
        <w:t>',</w:t>
      </w:r>
    </w:p>
    <w:p w14:paraId="40267B15" w14:textId="77777777" w:rsidR="00363CF2" w:rsidRDefault="00363CF2" w:rsidP="00363CF2">
      <w:pPr>
        <w:pStyle w:val="AllText"/>
        <w:spacing w:line="240" w:lineRule="auto"/>
      </w:pPr>
      <w:r>
        <w:t xml:space="preserve">              loss='</w:t>
      </w:r>
      <w:proofErr w:type="spellStart"/>
      <w:r>
        <w:t>sparse_categorical_crossentropy</w:t>
      </w:r>
      <w:proofErr w:type="spellEnd"/>
      <w:r>
        <w:t>',</w:t>
      </w:r>
    </w:p>
    <w:p w14:paraId="1F4CB98F" w14:textId="77777777" w:rsidR="00363CF2" w:rsidRDefault="00363CF2" w:rsidP="00363CF2">
      <w:pPr>
        <w:pStyle w:val="AllText"/>
        <w:spacing w:line="240" w:lineRule="auto"/>
      </w:pPr>
      <w:r>
        <w:t xml:space="preserve">              metrics=['accuracy'])</w:t>
      </w:r>
    </w:p>
    <w:p w14:paraId="5D777020" w14:textId="77777777" w:rsidR="00363CF2" w:rsidRDefault="00363CF2" w:rsidP="00363CF2">
      <w:pPr>
        <w:pStyle w:val="AllText"/>
        <w:spacing w:line="240" w:lineRule="auto"/>
      </w:pPr>
    </w:p>
    <w:p w14:paraId="4A1558E9" w14:textId="77777777" w:rsidR="00363CF2" w:rsidRDefault="00363CF2" w:rsidP="00363CF2">
      <w:pPr>
        <w:pStyle w:val="AllText"/>
        <w:spacing w:line="240" w:lineRule="auto"/>
      </w:pPr>
      <w:r>
        <w:t xml:space="preserve">history = </w:t>
      </w:r>
      <w:proofErr w:type="spellStart"/>
      <w:r>
        <w:t>model.fit</w:t>
      </w:r>
      <w:proofErr w:type="spellEnd"/>
      <w:r>
        <w:t>(</w:t>
      </w:r>
      <w:proofErr w:type="spellStart"/>
      <w:r>
        <w:t>train_images</w:t>
      </w:r>
      <w:proofErr w:type="spellEnd"/>
      <w:r>
        <w:t xml:space="preserve">, </w:t>
      </w:r>
      <w:proofErr w:type="spellStart"/>
      <w:r>
        <w:t>train_labels</w:t>
      </w:r>
      <w:proofErr w:type="spellEnd"/>
      <w:r>
        <w:t xml:space="preserve">, epochs=10, </w:t>
      </w:r>
    </w:p>
    <w:p w14:paraId="3000C1F4" w14:textId="77777777" w:rsidR="00363CF2" w:rsidRDefault="00363CF2" w:rsidP="00363CF2">
      <w:pPr>
        <w:pStyle w:val="AllText"/>
        <w:spacing w:line="240" w:lineRule="auto"/>
      </w:pPr>
      <w:r>
        <w:t xml:space="preserve">                    </w:t>
      </w:r>
      <w:proofErr w:type="spellStart"/>
      <w:r>
        <w:t>validation_data</w:t>
      </w:r>
      <w:proofErr w:type="spellEnd"/>
      <w:r>
        <w:t>=(</w:t>
      </w:r>
      <w:proofErr w:type="spellStart"/>
      <w:r>
        <w:t>test_images</w:t>
      </w:r>
      <w:proofErr w:type="spellEnd"/>
      <w:r>
        <w:t xml:space="preserve">, </w:t>
      </w:r>
      <w:proofErr w:type="spellStart"/>
      <w:r>
        <w:t>test_labels</w:t>
      </w:r>
      <w:proofErr w:type="spellEnd"/>
      <w:r>
        <w:t>))</w:t>
      </w:r>
    </w:p>
    <w:p w14:paraId="281D8948" w14:textId="77777777" w:rsidR="00363CF2" w:rsidRDefault="00363CF2" w:rsidP="00363CF2">
      <w:pPr>
        <w:pStyle w:val="AllText"/>
        <w:spacing w:line="240" w:lineRule="auto"/>
      </w:pPr>
    </w:p>
    <w:p w14:paraId="10284841" w14:textId="77777777" w:rsidR="00363CF2" w:rsidRDefault="00363CF2" w:rsidP="00363CF2">
      <w:pPr>
        <w:pStyle w:val="AllText"/>
        <w:spacing w:line="240" w:lineRule="auto"/>
      </w:pPr>
      <w:r>
        <w:t>DATADIR_EVAL = "/content/drive/My Drive/PseudoDataReal2"</w:t>
      </w:r>
    </w:p>
    <w:p w14:paraId="7468A8D2" w14:textId="77777777" w:rsidR="00363CF2" w:rsidRDefault="00363CF2" w:rsidP="00363CF2">
      <w:pPr>
        <w:pStyle w:val="AllText"/>
        <w:spacing w:line="240" w:lineRule="auto"/>
      </w:pPr>
    </w:p>
    <w:p w14:paraId="6E217DDE" w14:textId="77777777" w:rsidR="00363CF2" w:rsidRDefault="00363CF2" w:rsidP="00363CF2">
      <w:pPr>
        <w:pStyle w:val="AllText"/>
        <w:spacing w:line="240" w:lineRule="auto"/>
      </w:pPr>
      <w:proofErr w:type="spellStart"/>
      <w:r>
        <w:t>evaluation_data</w:t>
      </w:r>
      <w:proofErr w:type="spellEnd"/>
      <w:r>
        <w:t xml:space="preserve"> = []</w:t>
      </w:r>
    </w:p>
    <w:p w14:paraId="15E697F9" w14:textId="77777777" w:rsidR="00363CF2" w:rsidRDefault="00363CF2" w:rsidP="00363CF2">
      <w:pPr>
        <w:pStyle w:val="AllText"/>
        <w:spacing w:line="240" w:lineRule="auto"/>
      </w:pPr>
    </w:p>
    <w:p w14:paraId="4A60FBB4" w14:textId="77777777" w:rsidR="00363CF2" w:rsidRDefault="00363CF2" w:rsidP="00363CF2">
      <w:pPr>
        <w:pStyle w:val="AllText"/>
        <w:spacing w:line="240" w:lineRule="auto"/>
      </w:pPr>
      <w:r>
        <w:t xml:space="preserve">def </w:t>
      </w:r>
      <w:proofErr w:type="spellStart"/>
      <w:r>
        <w:t>create_evaluation_data</w:t>
      </w:r>
      <w:proofErr w:type="spellEnd"/>
      <w:r>
        <w:t>():</w:t>
      </w:r>
    </w:p>
    <w:p w14:paraId="05A516D7" w14:textId="77777777" w:rsidR="00363CF2" w:rsidRDefault="00363CF2" w:rsidP="00363CF2">
      <w:pPr>
        <w:pStyle w:val="AllText"/>
        <w:spacing w:line="240" w:lineRule="auto"/>
      </w:pPr>
      <w:r>
        <w:t xml:space="preserve">  for category in CATEGORIES:  </w:t>
      </w:r>
    </w:p>
    <w:p w14:paraId="2969DF8B" w14:textId="77777777" w:rsidR="00363CF2" w:rsidRDefault="00363CF2" w:rsidP="00363CF2">
      <w:pPr>
        <w:pStyle w:val="AllText"/>
        <w:spacing w:line="240" w:lineRule="auto"/>
      </w:pPr>
      <w:r>
        <w:t xml:space="preserve">    path = </w:t>
      </w:r>
      <w:proofErr w:type="spellStart"/>
      <w:r>
        <w:t>os.path.join</w:t>
      </w:r>
      <w:proofErr w:type="spellEnd"/>
      <w:r>
        <w:t>(</w:t>
      </w:r>
      <w:proofErr w:type="spellStart"/>
      <w:r>
        <w:t>DATADIR_EVAL,category</w:t>
      </w:r>
      <w:proofErr w:type="spellEnd"/>
      <w:r>
        <w:t xml:space="preserve">)  </w:t>
      </w:r>
    </w:p>
    <w:p w14:paraId="5DB19C21" w14:textId="77777777" w:rsidR="00363CF2" w:rsidRDefault="00363CF2" w:rsidP="00363CF2">
      <w:pPr>
        <w:pStyle w:val="AllText"/>
        <w:spacing w:line="240" w:lineRule="auto"/>
      </w:pPr>
      <w:r>
        <w:t xml:space="preserve">    </w:t>
      </w:r>
      <w:proofErr w:type="spellStart"/>
      <w:r>
        <w:t>class_num</w:t>
      </w:r>
      <w:proofErr w:type="spellEnd"/>
      <w:r>
        <w:t xml:space="preserve"> = </w:t>
      </w:r>
      <w:proofErr w:type="spellStart"/>
      <w:r>
        <w:t>CATEGORIES.index</w:t>
      </w:r>
      <w:proofErr w:type="spellEnd"/>
      <w:r>
        <w:t xml:space="preserve">(category)  # if 0, type 1 data; 1, type 2 data; 2, type 3 data. </w:t>
      </w:r>
    </w:p>
    <w:p w14:paraId="01BF8684" w14:textId="77777777" w:rsidR="00363CF2" w:rsidRDefault="00363CF2" w:rsidP="00363CF2">
      <w:pPr>
        <w:pStyle w:val="AllText"/>
        <w:spacing w:line="240" w:lineRule="auto"/>
      </w:pPr>
      <w:r>
        <w:t xml:space="preserve">    for </w:t>
      </w:r>
      <w:proofErr w:type="spellStart"/>
      <w:r>
        <w:t>img</w:t>
      </w:r>
      <w:proofErr w:type="spellEnd"/>
      <w:r>
        <w:t xml:space="preserve"> in </w:t>
      </w:r>
      <w:proofErr w:type="spellStart"/>
      <w:r>
        <w:t>os.listdir</w:t>
      </w:r>
      <w:proofErr w:type="spellEnd"/>
      <w:r>
        <w:t xml:space="preserve">(path):  </w:t>
      </w:r>
    </w:p>
    <w:p w14:paraId="2B983857" w14:textId="77777777" w:rsidR="00363CF2" w:rsidRDefault="00363CF2" w:rsidP="00363CF2">
      <w:pPr>
        <w:pStyle w:val="AllText"/>
        <w:spacing w:line="240" w:lineRule="auto"/>
      </w:pPr>
      <w:r>
        <w:t xml:space="preserve">        </w:t>
      </w:r>
      <w:proofErr w:type="spellStart"/>
      <w:r>
        <w:t>img_array</w:t>
      </w:r>
      <w:proofErr w:type="spellEnd"/>
      <w:r>
        <w:t xml:space="preserve"> = cv2.imread(</w:t>
      </w:r>
      <w:proofErr w:type="spellStart"/>
      <w:r>
        <w:t>os.path.join</w:t>
      </w:r>
      <w:proofErr w:type="spellEnd"/>
      <w:r>
        <w:t>(</w:t>
      </w:r>
      <w:proofErr w:type="spellStart"/>
      <w:r>
        <w:t>path,img</w:t>
      </w:r>
      <w:proofErr w:type="spellEnd"/>
      <w:r>
        <w:t>))  # convert to array</w:t>
      </w:r>
    </w:p>
    <w:p w14:paraId="09B638E7" w14:textId="77777777" w:rsidR="00363CF2" w:rsidRDefault="00363CF2" w:rsidP="00363CF2">
      <w:pPr>
        <w:pStyle w:val="AllText"/>
        <w:spacing w:line="240" w:lineRule="auto"/>
      </w:pPr>
      <w:r>
        <w:t xml:space="preserve">        </w:t>
      </w:r>
      <w:proofErr w:type="spellStart"/>
      <w:r>
        <w:t>new_array</w:t>
      </w:r>
      <w:proofErr w:type="spellEnd"/>
      <w:r>
        <w:t xml:space="preserve"> = cv2.resize(</w:t>
      </w:r>
      <w:proofErr w:type="spellStart"/>
      <w:r>
        <w:t>img_array</w:t>
      </w:r>
      <w:proofErr w:type="spellEnd"/>
      <w:r>
        <w:t>, (IMG_WIDTH, IMG_HEIGHT))</w:t>
      </w:r>
    </w:p>
    <w:p w14:paraId="2EB1B17D" w14:textId="77777777" w:rsidR="00363CF2" w:rsidRDefault="00363CF2" w:rsidP="00363CF2">
      <w:pPr>
        <w:pStyle w:val="AllText"/>
        <w:spacing w:line="240" w:lineRule="auto"/>
      </w:pPr>
      <w:r>
        <w:t xml:space="preserve">        </w:t>
      </w:r>
      <w:proofErr w:type="spellStart"/>
      <w:r>
        <w:t>evaluation_data.append</w:t>
      </w:r>
      <w:proofErr w:type="spellEnd"/>
      <w:r>
        <w:t>([</w:t>
      </w:r>
      <w:proofErr w:type="spellStart"/>
      <w:r>
        <w:t>new_array</w:t>
      </w:r>
      <w:proofErr w:type="spellEnd"/>
      <w:r>
        <w:t xml:space="preserve">, </w:t>
      </w:r>
      <w:proofErr w:type="spellStart"/>
      <w:r>
        <w:t>class_num</w:t>
      </w:r>
      <w:proofErr w:type="spellEnd"/>
      <w:r>
        <w:t>])</w:t>
      </w:r>
    </w:p>
    <w:p w14:paraId="71F2CB65" w14:textId="77777777" w:rsidR="00363CF2" w:rsidRDefault="00363CF2" w:rsidP="00363CF2">
      <w:pPr>
        <w:pStyle w:val="AllText"/>
        <w:spacing w:line="240" w:lineRule="auto"/>
      </w:pPr>
    </w:p>
    <w:p w14:paraId="0A71CA5F" w14:textId="77777777" w:rsidR="00363CF2" w:rsidRDefault="00363CF2" w:rsidP="00363CF2">
      <w:pPr>
        <w:pStyle w:val="AllText"/>
        <w:spacing w:line="240" w:lineRule="auto"/>
      </w:pPr>
      <w:proofErr w:type="spellStart"/>
      <w:r>
        <w:t>create_evaluation_data</w:t>
      </w:r>
      <w:proofErr w:type="spellEnd"/>
      <w:r>
        <w:t>()</w:t>
      </w:r>
    </w:p>
    <w:p w14:paraId="4A6D488C" w14:textId="77777777" w:rsidR="00363CF2" w:rsidRDefault="00363CF2" w:rsidP="00363CF2">
      <w:pPr>
        <w:pStyle w:val="AllText"/>
        <w:spacing w:line="240" w:lineRule="auto"/>
      </w:pPr>
    </w:p>
    <w:p w14:paraId="5D84F8E0" w14:textId="77777777" w:rsidR="00363CF2" w:rsidRDefault="00363CF2" w:rsidP="00363CF2">
      <w:pPr>
        <w:pStyle w:val="AllText"/>
        <w:spacing w:line="240" w:lineRule="auto"/>
      </w:pPr>
      <w:r>
        <w:t>print(</w:t>
      </w:r>
      <w:proofErr w:type="spellStart"/>
      <w:r>
        <w:t>len</w:t>
      </w:r>
      <w:proofErr w:type="spellEnd"/>
      <w:r>
        <w:t>(</w:t>
      </w:r>
      <w:proofErr w:type="spellStart"/>
      <w:r>
        <w:t>evaluation_data</w:t>
      </w:r>
      <w:proofErr w:type="spellEnd"/>
      <w:r>
        <w:t>))</w:t>
      </w:r>
    </w:p>
    <w:p w14:paraId="514C974B" w14:textId="77777777" w:rsidR="00363CF2" w:rsidRDefault="00363CF2" w:rsidP="00363CF2">
      <w:pPr>
        <w:pStyle w:val="AllText"/>
        <w:spacing w:line="240" w:lineRule="auto"/>
      </w:pPr>
    </w:p>
    <w:p w14:paraId="025503FF" w14:textId="77777777" w:rsidR="00363CF2" w:rsidRDefault="00363CF2" w:rsidP="00363CF2">
      <w:pPr>
        <w:pStyle w:val="AllText"/>
        <w:spacing w:line="240" w:lineRule="auto"/>
      </w:pPr>
      <w:proofErr w:type="spellStart"/>
      <w:r>
        <w:t>X_eval</w:t>
      </w:r>
      <w:proofErr w:type="spellEnd"/>
      <w:r>
        <w:t xml:space="preserve"> = []</w:t>
      </w:r>
    </w:p>
    <w:p w14:paraId="128708C2" w14:textId="77777777" w:rsidR="00363CF2" w:rsidRDefault="00363CF2" w:rsidP="00363CF2">
      <w:pPr>
        <w:pStyle w:val="AllText"/>
        <w:spacing w:line="240" w:lineRule="auto"/>
      </w:pPr>
      <w:proofErr w:type="spellStart"/>
      <w:r>
        <w:t>y_eval</w:t>
      </w:r>
      <w:proofErr w:type="spellEnd"/>
      <w:r>
        <w:t xml:space="preserve"> = []</w:t>
      </w:r>
    </w:p>
    <w:p w14:paraId="6167BA04" w14:textId="77777777" w:rsidR="00363CF2" w:rsidRDefault="00363CF2" w:rsidP="00363CF2">
      <w:pPr>
        <w:pStyle w:val="AllText"/>
        <w:spacing w:line="240" w:lineRule="auto"/>
      </w:pPr>
    </w:p>
    <w:p w14:paraId="63581D7E" w14:textId="77777777" w:rsidR="00363CF2" w:rsidRDefault="00363CF2" w:rsidP="00363CF2">
      <w:pPr>
        <w:pStyle w:val="AllText"/>
        <w:spacing w:line="240" w:lineRule="auto"/>
      </w:pPr>
      <w:proofErr w:type="spellStart"/>
      <w:r>
        <w:t>random.shuffle</w:t>
      </w:r>
      <w:proofErr w:type="spellEnd"/>
      <w:r>
        <w:t>(</w:t>
      </w:r>
      <w:proofErr w:type="spellStart"/>
      <w:r>
        <w:t>evaluation_data</w:t>
      </w:r>
      <w:proofErr w:type="spellEnd"/>
      <w:r>
        <w:t>)</w:t>
      </w:r>
    </w:p>
    <w:p w14:paraId="46705625" w14:textId="77777777" w:rsidR="00363CF2" w:rsidRDefault="00363CF2" w:rsidP="00363CF2">
      <w:pPr>
        <w:pStyle w:val="AllText"/>
        <w:spacing w:line="240" w:lineRule="auto"/>
      </w:pPr>
    </w:p>
    <w:p w14:paraId="5EA5AE71" w14:textId="77777777" w:rsidR="00363CF2" w:rsidRDefault="00363CF2" w:rsidP="00363CF2">
      <w:pPr>
        <w:pStyle w:val="AllText"/>
        <w:spacing w:line="240" w:lineRule="auto"/>
      </w:pPr>
      <w:r>
        <w:t xml:space="preserve">for features, label in </w:t>
      </w:r>
      <w:proofErr w:type="spellStart"/>
      <w:r>
        <w:t>evaluation_data</w:t>
      </w:r>
      <w:proofErr w:type="spellEnd"/>
      <w:r>
        <w:t>:</w:t>
      </w:r>
    </w:p>
    <w:p w14:paraId="15221F90" w14:textId="77777777" w:rsidR="00363CF2" w:rsidRDefault="00363CF2" w:rsidP="00363CF2">
      <w:pPr>
        <w:pStyle w:val="AllText"/>
        <w:spacing w:line="240" w:lineRule="auto"/>
      </w:pPr>
      <w:r>
        <w:t xml:space="preserve">  </w:t>
      </w:r>
      <w:proofErr w:type="spellStart"/>
      <w:r>
        <w:t>X_eval.append</w:t>
      </w:r>
      <w:proofErr w:type="spellEnd"/>
      <w:r>
        <w:t>(features)</w:t>
      </w:r>
    </w:p>
    <w:p w14:paraId="59218A1D" w14:textId="77777777" w:rsidR="00363CF2" w:rsidRDefault="00363CF2" w:rsidP="00363CF2">
      <w:pPr>
        <w:pStyle w:val="AllText"/>
        <w:spacing w:line="240" w:lineRule="auto"/>
      </w:pPr>
      <w:r>
        <w:t xml:space="preserve">  </w:t>
      </w:r>
      <w:proofErr w:type="spellStart"/>
      <w:r>
        <w:t>y_eval.append</w:t>
      </w:r>
      <w:proofErr w:type="spellEnd"/>
      <w:r>
        <w:t>(label)</w:t>
      </w:r>
    </w:p>
    <w:p w14:paraId="76BC5A37" w14:textId="77777777" w:rsidR="00363CF2" w:rsidRDefault="00363CF2" w:rsidP="00363CF2">
      <w:pPr>
        <w:pStyle w:val="AllText"/>
        <w:spacing w:line="240" w:lineRule="auto"/>
      </w:pPr>
    </w:p>
    <w:p w14:paraId="32DDEE76" w14:textId="77777777" w:rsidR="00363CF2" w:rsidRDefault="00363CF2" w:rsidP="00363CF2">
      <w:pPr>
        <w:pStyle w:val="AllText"/>
        <w:spacing w:line="240" w:lineRule="auto"/>
      </w:pPr>
      <w:proofErr w:type="spellStart"/>
      <w:r>
        <w:t>X_eval</w:t>
      </w:r>
      <w:proofErr w:type="spellEnd"/>
      <w:r>
        <w:t xml:space="preserve"> = </w:t>
      </w:r>
      <w:proofErr w:type="spellStart"/>
      <w:r>
        <w:t>np.array</w:t>
      </w:r>
      <w:proofErr w:type="spellEnd"/>
      <w:r>
        <w:t>(</w:t>
      </w:r>
      <w:proofErr w:type="spellStart"/>
      <w:r>
        <w:t>X_eval</w:t>
      </w:r>
      <w:proofErr w:type="spellEnd"/>
      <w:r>
        <w:t>).reshape(-1, IMG_WIDTH, IMG_HEIGHT, 3)</w:t>
      </w:r>
    </w:p>
    <w:p w14:paraId="0711EFB9" w14:textId="77777777" w:rsidR="00363CF2" w:rsidRDefault="00363CF2" w:rsidP="00363CF2">
      <w:pPr>
        <w:pStyle w:val="AllText"/>
        <w:spacing w:line="240" w:lineRule="auto"/>
      </w:pPr>
      <w:proofErr w:type="spellStart"/>
      <w:r>
        <w:t>X_eval</w:t>
      </w:r>
      <w:proofErr w:type="spellEnd"/>
      <w:r>
        <w:t xml:space="preserve"> = </w:t>
      </w:r>
      <w:proofErr w:type="spellStart"/>
      <w:r>
        <w:t>X_eval</w:t>
      </w:r>
      <w:proofErr w:type="spellEnd"/>
      <w:r>
        <w:t>/255.0</w:t>
      </w:r>
    </w:p>
    <w:p w14:paraId="5626514A" w14:textId="77777777" w:rsidR="00363CF2" w:rsidRDefault="00363CF2" w:rsidP="00363CF2">
      <w:pPr>
        <w:pStyle w:val="AllText"/>
        <w:spacing w:line="240" w:lineRule="auto"/>
      </w:pPr>
    </w:p>
    <w:p w14:paraId="2B73E906" w14:textId="17096FDB" w:rsidR="00363CF2" w:rsidRDefault="00363CF2" w:rsidP="00363CF2">
      <w:pPr>
        <w:pStyle w:val="AllText"/>
        <w:spacing w:line="240" w:lineRule="auto"/>
      </w:pPr>
      <w:proofErr w:type="spellStart"/>
      <w:r>
        <w:t>model.evaluate</w:t>
      </w:r>
      <w:proofErr w:type="spellEnd"/>
      <w:r>
        <w:t>(</w:t>
      </w:r>
      <w:proofErr w:type="spellStart"/>
      <w:r>
        <w:t>X_eval</w:t>
      </w:r>
      <w:proofErr w:type="spellEnd"/>
      <w:r>
        <w:t xml:space="preserve">,  </w:t>
      </w:r>
      <w:proofErr w:type="spellStart"/>
      <w:r>
        <w:t>y_eval</w:t>
      </w:r>
      <w:proofErr w:type="spellEnd"/>
      <w:r>
        <w:t>, verbose=1)</w:t>
      </w:r>
    </w:p>
    <w:p w14:paraId="5D041650" w14:textId="77777777" w:rsidR="001423C2" w:rsidRDefault="001423C2">
      <w:pPr>
        <w:jc w:val="left"/>
        <w:rPr>
          <w:b/>
          <w:kern w:val="0"/>
          <w:sz w:val="28"/>
          <w:szCs w:val="24"/>
        </w:rPr>
      </w:pPr>
      <w:r>
        <w:br w:type="page"/>
      </w:r>
    </w:p>
    <w:p w14:paraId="4502A2A3" w14:textId="719E327F" w:rsidR="00A83895" w:rsidRPr="00407596" w:rsidRDefault="00A83895" w:rsidP="007D0CE9">
      <w:pPr>
        <w:pStyle w:val="Appendix"/>
        <w:spacing w:before="0" w:after="0" w:line="480" w:lineRule="auto"/>
      </w:pPr>
      <w:bookmarkStart w:id="33" w:name="_Toc27252679"/>
      <w:r w:rsidRPr="00407596">
        <w:lastRenderedPageBreak/>
        <w:t>REFERENCES</w:t>
      </w:r>
      <w:bookmarkEnd w:id="33"/>
    </w:p>
    <w:p w14:paraId="51CC573A" w14:textId="6816D6E3" w:rsidR="00FC0E05" w:rsidRPr="00FC0E05" w:rsidRDefault="001B4E67" w:rsidP="00195B54">
      <w:pPr>
        <w:widowControl w:val="0"/>
        <w:autoSpaceDE w:val="0"/>
        <w:autoSpaceDN w:val="0"/>
        <w:adjustRightInd w:val="0"/>
        <w:spacing w:line="480" w:lineRule="auto"/>
        <w:ind w:left="640" w:hanging="640"/>
        <w:jc w:val="both"/>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FC0E05" w:rsidRPr="00FC0E05">
        <w:rPr>
          <w:noProof/>
          <w:sz w:val="20"/>
          <w:szCs w:val="24"/>
        </w:rPr>
        <w:t>[1]</w:t>
      </w:r>
      <w:r w:rsidR="00FC0E05" w:rsidRPr="00FC0E05">
        <w:rPr>
          <w:noProof/>
          <w:sz w:val="20"/>
          <w:szCs w:val="24"/>
        </w:rPr>
        <w:tab/>
        <w:t xml:space="preserve">S. C. Levinson and J. Holler, “The origin of human multi-modal communication,” </w:t>
      </w:r>
      <w:r w:rsidR="00FC0E05" w:rsidRPr="00FC0E05">
        <w:rPr>
          <w:i/>
          <w:iCs/>
          <w:noProof/>
          <w:sz w:val="20"/>
          <w:szCs w:val="24"/>
        </w:rPr>
        <w:t>Philos. Trans. R. Soc. B Biol. Sci.</w:t>
      </w:r>
      <w:r w:rsidR="00FC0E05" w:rsidRPr="00FC0E05">
        <w:rPr>
          <w:noProof/>
          <w:sz w:val="20"/>
          <w:szCs w:val="24"/>
        </w:rPr>
        <w:t>, vol. 369, no. 1651, p. 20130302, 2014.</w:t>
      </w:r>
    </w:p>
    <w:p w14:paraId="273B27B6"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2]</w:t>
      </w:r>
      <w:r w:rsidRPr="00FC0E05">
        <w:rPr>
          <w:noProof/>
          <w:sz w:val="20"/>
          <w:szCs w:val="24"/>
        </w:rPr>
        <w:tab/>
        <w:t xml:space="preserve">C. Lucas, </w:t>
      </w:r>
      <w:r w:rsidRPr="00FC0E05">
        <w:rPr>
          <w:i/>
          <w:iCs/>
          <w:noProof/>
          <w:sz w:val="20"/>
          <w:szCs w:val="24"/>
        </w:rPr>
        <w:t>Multicultural aspects of sociolinguistics in deaf communities</w:t>
      </w:r>
      <w:r w:rsidRPr="00FC0E05">
        <w:rPr>
          <w:noProof/>
          <w:sz w:val="20"/>
          <w:szCs w:val="24"/>
        </w:rPr>
        <w:t>, vol. 2. Gallaudet University Press, 2001.</w:t>
      </w:r>
    </w:p>
    <w:p w14:paraId="236F2A37"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3]</w:t>
      </w:r>
      <w:r w:rsidRPr="00FC0E05">
        <w:rPr>
          <w:noProof/>
          <w:sz w:val="20"/>
          <w:szCs w:val="24"/>
        </w:rPr>
        <w:tab/>
        <w:t xml:space="preserve">J. Fileccia, “Sensitive care for the deaf: a cultural challenge,” </w:t>
      </w:r>
      <w:r w:rsidRPr="00FC0E05">
        <w:rPr>
          <w:i/>
          <w:iCs/>
          <w:noProof/>
          <w:sz w:val="20"/>
          <w:szCs w:val="24"/>
        </w:rPr>
        <w:t>Creat. Nurs.</w:t>
      </w:r>
      <w:r w:rsidRPr="00FC0E05">
        <w:rPr>
          <w:noProof/>
          <w:sz w:val="20"/>
          <w:szCs w:val="24"/>
        </w:rPr>
        <w:t>, vol. 17, no. 4, pp. 174–179, 2011.</w:t>
      </w:r>
    </w:p>
    <w:p w14:paraId="7AB34330"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4]</w:t>
      </w:r>
      <w:r w:rsidRPr="00FC0E05">
        <w:rPr>
          <w:noProof/>
          <w:sz w:val="20"/>
          <w:szCs w:val="24"/>
        </w:rPr>
        <w:tab/>
        <w:t xml:space="preserve">C. Lou Garberoglio, S. Cawthon, and M. Bond, “Deaf People and Employment in the United States,” </w:t>
      </w:r>
      <w:r w:rsidRPr="00FC0E05">
        <w:rPr>
          <w:i/>
          <w:iCs/>
          <w:noProof/>
          <w:sz w:val="20"/>
          <w:szCs w:val="24"/>
        </w:rPr>
        <w:t>Washington, DC US Dep. Educ. Off. Spec. Educ. Programs, Natl. Deaf Cent. Postsecond. Outcomes</w:t>
      </w:r>
      <w:r w:rsidRPr="00FC0E05">
        <w:rPr>
          <w:noProof/>
          <w:sz w:val="20"/>
          <w:szCs w:val="24"/>
        </w:rPr>
        <w:t>, 2016.</w:t>
      </w:r>
    </w:p>
    <w:p w14:paraId="4A258604"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5]</w:t>
      </w:r>
      <w:r w:rsidRPr="00FC0E05">
        <w:rPr>
          <w:noProof/>
          <w:sz w:val="20"/>
          <w:szCs w:val="24"/>
        </w:rPr>
        <w:tab/>
        <w:t xml:space="preserve">F. G. Bowe, B. T. McMahon, T. Chang, and I. Louvi, “Workplace discrimination, deafness and hearing impairment: The national EEOC ADA research project,” </w:t>
      </w:r>
      <w:r w:rsidRPr="00FC0E05">
        <w:rPr>
          <w:i/>
          <w:iCs/>
          <w:noProof/>
          <w:sz w:val="20"/>
          <w:szCs w:val="24"/>
        </w:rPr>
        <w:t>Work</w:t>
      </w:r>
      <w:r w:rsidRPr="00FC0E05">
        <w:rPr>
          <w:noProof/>
          <w:sz w:val="20"/>
          <w:szCs w:val="24"/>
        </w:rPr>
        <w:t>, vol. 25, no. 1, pp. 19–25, 2005.</w:t>
      </w:r>
    </w:p>
    <w:p w14:paraId="1C9331C7"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6]</w:t>
      </w:r>
      <w:r w:rsidRPr="00FC0E05">
        <w:rPr>
          <w:noProof/>
          <w:sz w:val="20"/>
          <w:szCs w:val="24"/>
        </w:rPr>
        <w:tab/>
        <w:t xml:space="preserve">C. Mythili and V. Kavitha, “Efficient technique for color image noise reduction,” </w:t>
      </w:r>
      <w:r w:rsidRPr="00FC0E05">
        <w:rPr>
          <w:i/>
          <w:iCs/>
          <w:noProof/>
          <w:sz w:val="20"/>
          <w:szCs w:val="24"/>
        </w:rPr>
        <w:t>Res. Bull. Jordan, ACM</w:t>
      </w:r>
      <w:r w:rsidRPr="00FC0E05">
        <w:rPr>
          <w:noProof/>
          <w:sz w:val="20"/>
          <w:szCs w:val="24"/>
        </w:rPr>
        <w:t>, vol. 1, no. 11, pp. 41–44, 2011.</w:t>
      </w:r>
    </w:p>
    <w:p w14:paraId="55E96F77"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7]</w:t>
      </w:r>
      <w:r w:rsidRPr="00FC0E05">
        <w:rPr>
          <w:noProof/>
          <w:sz w:val="20"/>
          <w:szCs w:val="24"/>
        </w:rPr>
        <w:tab/>
        <w:t>A. S. Andotra and S. Sharma, “A Novel Analysis of Noise and Filtering Mechanism for Image Enhancement-A Review,” 2017.</w:t>
      </w:r>
    </w:p>
    <w:p w14:paraId="77660FB4"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8]</w:t>
      </w:r>
      <w:r w:rsidRPr="00FC0E05">
        <w:rPr>
          <w:noProof/>
          <w:sz w:val="20"/>
          <w:szCs w:val="24"/>
        </w:rPr>
        <w:tab/>
        <w:t>C. Song, S. Sudirman, and M. Merabti, “A Spatial and Frequency Domain Analysis of the Effect of Removal Attacks on Digital Image Watermarks‖,” Jan. 2010.</w:t>
      </w:r>
    </w:p>
    <w:p w14:paraId="217566AD"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9]</w:t>
      </w:r>
      <w:r w:rsidRPr="00FC0E05">
        <w:rPr>
          <w:noProof/>
          <w:sz w:val="20"/>
          <w:szCs w:val="24"/>
        </w:rPr>
        <w:tab/>
        <w:t xml:space="preserve">A. Baraldi and F. Parmiggiani, “A refined Gamma MAP SAR speckle filter with improved geometrical adaptivity,” </w:t>
      </w:r>
      <w:r w:rsidRPr="00FC0E05">
        <w:rPr>
          <w:i/>
          <w:iCs/>
          <w:noProof/>
          <w:sz w:val="20"/>
          <w:szCs w:val="24"/>
        </w:rPr>
        <w:t>IEEE Trans. Geosci. Remote Sens.</w:t>
      </w:r>
      <w:r w:rsidRPr="00FC0E05">
        <w:rPr>
          <w:noProof/>
          <w:sz w:val="20"/>
          <w:szCs w:val="24"/>
        </w:rPr>
        <w:t>, vol. 33, no. 5, pp. 1245–1257, 1995.</w:t>
      </w:r>
    </w:p>
    <w:p w14:paraId="2FF0BF1C"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10]</w:t>
      </w:r>
      <w:r w:rsidRPr="00FC0E05">
        <w:rPr>
          <w:noProof/>
          <w:sz w:val="20"/>
          <w:szCs w:val="24"/>
        </w:rPr>
        <w:tab/>
        <w:t xml:space="preserve">T. Hastie, R. Tibshirani, and J. Friedman, “Overview of supervised learning,” in </w:t>
      </w:r>
      <w:r w:rsidRPr="00FC0E05">
        <w:rPr>
          <w:i/>
          <w:iCs/>
          <w:noProof/>
          <w:sz w:val="20"/>
          <w:szCs w:val="24"/>
        </w:rPr>
        <w:t>The elements of statistical learning</w:t>
      </w:r>
      <w:r w:rsidRPr="00FC0E05">
        <w:rPr>
          <w:noProof/>
          <w:sz w:val="20"/>
          <w:szCs w:val="24"/>
        </w:rPr>
        <w:t>, Springer, 2009, pp. 9–41.</w:t>
      </w:r>
    </w:p>
    <w:p w14:paraId="41E05ADB" w14:textId="77777777" w:rsidR="00FC0E05" w:rsidRPr="00FC0E05" w:rsidRDefault="00FC0E05" w:rsidP="00195B54">
      <w:pPr>
        <w:widowControl w:val="0"/>
        <w:autoSpaceDE w:val="0"/>
        <w:autoSpaceDN w:val="0"/>
        <w:adjustRightInd w:val="0"/>
        <w:spacing w:line="480" w:lineRule="auto"/>
        <w:ind w:left="640" w:hanging="640"/>
        <w:jc w:val="both"/>
        <w:rPr>
          <w:noProof/>
          <w:sz w:val="20"/>
          <w:szCs w:val="24"/>
        </w:rPr>
      </w:pPr>
      <w:r w:rsidRPr="00FC0E05">
        <w:rPr>
          <w:noProof/>
          <w:sz w:val="20"/>
          <w:szCs w:val="24"/>
        </w:rPr>
        <w:t>[11]</w:t>
      </w:r>
      <w:r w:rsidRPr="00FC0E05">
        <w:rPr>
          <w:noProof/>
          <w:sz w:val="20"/>
          <w:szCs w:val="24"/>
        </w:rPr>
        <w:tab/>
        <w:t xml:space="preserve">V. Bheda and D. Radpour, “Using deep convolutional networks for gesture recognition in American sign language,” </w:t>
      </w:r>
      <w:r w:rsidRPr="00FC0E05">
        <w:rPr>
          <w:i/>
          <w:iCs/>
          <w:noProof/>
          <w:sz w:val="20"/>
          <w:szCs w:val="24"/>
        </w:rPr>
        <w:t>arXiv Prepr. arXiv1710.06836</w:t>
      </w:r>
      <w:r w:rsidRPr="00FC0E05">
        <w:rPr>
          <w:noProof/>
          <w:sz w:val="20"/>
          <w:szCs w:val="24"/>
        </w:rPr>
        <w:t>, 2017.</w:t>
      </w:r>
    </w:p>
    <w:p w14:paraId="570A5A8D" w14:textId="77777777" w:rsidR="00FC0E05" w:rsidRPr="00FC0E05" w:rsidRDefault="00FC0E05" w:rsidP="00195B54">
      <w:pPr>
        <w:widowControl w:val="0"/>
        <w:autoSpaceDE w:val="0"/>
        <w:autoSpaceDN w:val="0"/>
        <w:adjustRightInd w:val="0"/>
        <w:spacing w:line="480" w:lineRule="auto"/>
        <w:ind w:left="640" w:hanging="640"/>
        <w:jc w:val="both"/>
        <w:rPr>
          <w:noProof/>
          <w:sz w:val="20"/>
        </w:rPr>
      </w:pPr>
      <w:r w:rsidRPr="00FC0E05">
        <w:rPr>
          <w:noProof/>
          <w:sz w:val="20"/>
          <w:szCs w:val="24"/>
        </w:rPr>
        <w:t>[12]</w:t>
      </w:r>
      <w:r w:rsidRPr="00FC0E05">
        <w:rPr>
          <w:noProof/>
          <w:sz w:val="20"/>
          <w:szCs w:val="24"/>
        </w:rPr>
        <w:tab/>
        <w:t xml:space="preserve">J. Bukhari, M. Rehman, S. I. Malik, A. M. Kamboh, and A. Salman, “American sign language translation through sensory glove; signspeak,” </w:t>
      </w:r>
      <w:r w:rsidRPr="00FC0E05">
        <w:rPr>
          <w:i/>
          <w:iCs/>
          <w:noProof/>
          <w:sz w:val="20"/>
          <w:szCs w:val="24"/>
        </w:rPr>
        <w:t>Int. J. u-and e-Service, Sci. Technol.</w:t>
      </w:r>
      <w:r w:rsidRPr="00FC0E05">
        <w:rPr>
          <w:noProof/>
          <w:sz w:val="20"/>
          <w:szCs w:val="24"/>
        </w:rPr>
        <w:t>, vol. 8, no. 1, pp. 131–142, 2015.</w:t>
      </w:r>
    </w:p>
    <w:p w14:paraId="12A92E5E" w14:textId="542D63D4" w:rsidR="003E00D0" w:rsidRDefault="001B4E67" w:rsidP="00195B54">
      <w:pPr>
        <w:spacing w:line="480" w:lineRule="auto"/>
        <w:jc w:val="both"/>
        <w:rPr>
          <w:sz w:val="20"/>
        </w:rPr>
      </w:pPr>
      <w:r>
        <w:rPr>
          <w:sz w:val="20"/>
        </w:rPr>
        <w:fldChar w:fldCharType="end"/>
      </w:r>
    </w:p>
    <w:sectPr w:rsidR="003E00D0" w:rsidSect="00F64DBC">
      <w:footerReference w:type="default" r:id="rId27"/>
      <w:type w:val="continuous"/>
      <w:pgSz w:w="12240" w:h="15840" w:code="1"/>
      <w:pgMar w:top="1440" w:right="1440" w:bottom="1440" w:left="1440" w:header="720" w:footer="1008" w:gutter="0"/>
      <w:pgNumType w:start="1"/>
      <w:cols w:space="547"/>
      <w:docGrid w:linePitch="286"/>
    </w:sectPr>
  </w:body>
</w:document>
</file>

<file path=word/customizations.xml><?xml version="1.0" encoding="utf-8"?>
<wne:tcg xmlns:r="http://schemas.openxmlformats.org/officeDocument/2006/relationships" xmlns:wne="http://schemas.microsoft.com/office/word/2006/wordml">
  <wne:keymaps>
    <wne:keymap wne:kcmPrimary="045A">
      <wne:macro wne:macroName="ENWFINDCITATIONS"/>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FFAE4" w14:textId="77777777" w:rsidR="00877798" w:rsidRDefault="00877798" w:rsidP="002E0482">
      <w:r>
        <w:separator/>
      </w:r>
    </w:p>
    <w:p w14:paraId="5F58DFA8" w14:textId="77777777" w:rsidR="00877798" w:rsidRDefault="00877798"/>
    <w:p w14:paraId="6F892045" w14:textId="77777777" w:rsidR="00877798" w:rsidRDefault="00877798"/>
    <w:p w14:paraId="7AA7FB03" w14:textId="77777777" w:rsidR="00877798" w:rsidRDefault="00877798"/>
  </w:endnote>
  <w:endnote w:type="continuationSeparator" w:id="0">
    <w:p w14:paraId="04823188" w14:textId="77777777" w:rsidR="00877798" w:rsidRDefault="00877798" w:rsidP="002E0482">
      <w:r>
        <w:continuationSeparator/>
      </w:r>
    </w:p>
    <w:p w14:paraId="11B2EBDA" w14:textId="77777777" w:rsidR="00877798" w:rsidRDefault="00877798"/>
    <w:p w14:paraId="180EBB93" w14:textId="77777777" w:rsidR="00877798" w:rsidRDefault="00877798"/>
    <w:p w14:paraId="083EC4C8" w14:textId="77777777" w:rsidR="00877798" w:rsidRDefault="008777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Heavenetica8">
    <w:altName w:val="Symbol"/>
    <w:charset w:val="02"/>
    <w:family w:val="swiss"/>
    <w:pitch w:val="variable"/>
    <w:sig w:usb0="00000000" w:usb1="10000000" w:usb2="00000000" w:usb3="00000000" w:csb0="80000000" w:csb1="00000000"/>
  </w:font>
  <w:font w:name="HelvDL">
    <w:altName w:val="Times New Roman"/>
    <w:panose1 w:val="00000000000000000000"/>
    <w:charset w:val="00"/>
    <w:family w:val="auto"/>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charset w:val="00"/>
    <w:family w:val="roman"/>
    <w:pitch w:val="variable"/>
    <w:sig w:usb0="00000003" w:usb1="00000000" w:usb2="00000000" w:usb3="00000000" w:csb0="00000001" w:csb1="00000000"/>
  </w:font>
  <w:font w:name="ProgramThree">
    <w:altName w:val="MS Mincho"/>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Baskerville">
    <w:charset w:val="00"/>
    <w:family w:val="auto"/>
    <w:pitch w:val="variable"/>
    <w:sig w:usb0="03000000" w:usb1="00000000" w:usb2="00000000" w:usb3="00000000" w:csb0="00000001" w:csb1="00000000"/>
  </w:font>
  <w:font w:name="Tms Rmn">
    <w:panose1 w:val="02020603040505020304"/>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 w:name="LFDNPN+TimesNewRomanBdMS">
    <w:altName w:val="宋体"/>
    <w:panose1 w:val="00000000000000000000"/>
    <w:charset w:val="86"/>
    <w:family w:val="roman"/>
    <w:notTrueType/>
    <w:pitch w:val="default"/>
    <w:sig w:usb0="00000001" w:usb1="080E0000" w:usb2="00000010" w:usb3="00000000" w:csb0="00040000" w:csb1="00000000"/>
  </w:font>
  <w:font w:name="Century Schoolbook">
    <w:panose1 w:val="02040604050505020304"/>
    <w:charset w:val="00"/>
    <w:family w:val="roman"/>
    <w:pitch w:val="variable"/>
    <w:sig w:usb0="00000287" w:usb1="00000000" w:usb2="00000000" w:usb3="00000000" w:csb0="0000009F" w:csb1="00000000"/>
  </w:font>
  <w:font w:name="'times new roman'">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FB7688" w14:textId="77777777" w:rsidR="00F96369" w:rsidRDefault="00F96369" w:rsidP="00B22603">
    <w:pPr>
      <w:pStyle w:val="Footer"/>
      <w:jc w:val="right"/>
    </w:pPr>
  </w:p>
  <w:p w14:paraId="3BFEF7D4" w14:textId="77777777" w:rsidR="00F96369" w:rsidRDefault="00F96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7671B" w14:textId="77777777" w:rsidR="00F96369" w:rsidRPr="00627B99" w:rsidRDefault="00F96369" w:rsidP="00327E34">
    <w:pPr>
      <w:pStyle w:val="Footer"/>
      <w:pBdr>
        <w:top w:val="single" w:sz="4" w:space="1" w:color="auto"/>
      </w:pBdr>
      <w:jc w:val="right"/>
      <w:rPr>
        <w:rFonts w:asciiTheme="majorHAnsi" w:hAnsiTheme="majorHAnsi"/>
      </w:rPr>
    </w:pPr>
    <w:r w:rsidRPr="00627B99">
      <w:rPr>
        <w:rFonts w:asciiTheme="majorHAnsi" w:hAnsiTheme="majorHAnsi"/>
      </w:rPr>
      <w:fldChar w:fldCharType="begin"/>
    </w:r>
    <w:r w:rsidRPr="00627B99">
      <w:rPr>
        <w:rFonts w:asciiTheme="majorHAnsi" w:hAnsiTheme="majorHAnsi"/>
      </w:rPr>
      <w:instrText xml:space="preserve"> PAGE   \* MERGEFORMAT </w:instrText>
    </w:r>
    <w:r w:rsidRPr="00627B99">
      <w:rPr>
        <w:rFonts w:asciiTheme="majorHAnsi" w:hAnsiTheme="majorHAnsi"/>
      </w:rPr>
      <w:fldChar w:fldCharType="separate"/>
    </w:r>
    <w:r>
      <w:rPr>
        <w:rFonts w:asciiTheme="majorHAnsi" w:hAnsiTheme="majorHAnsi"/>
        <w:noProof/>
      </w:rPr>
      <w:t>3</w:t>
    </w:r>
    <w:r w:rsidRPr="00627B99">
      <w:rPr>
        <w:rFonts w:asciiTheme="majorHAnsi" w:hAnsiTheme="majorHAnsi"/>
        <w:noProof/>
      </w:rPr>
      <w:fldChar w:fldCharType="end"/>
    </w:r>
    <w:r>
      <w:rPr>
        <w:rFonts w:asciiTheme="majorHAnsi" w:hAnsiTheme="majorHAnsi" w:hint="eastAsia"/>
        <w:noProof/>
      </w:rPr>
      <w:t xml:space="preserve"> </w:t>
    </w:r>
    <w:r w:rsidRPr="00627B99">
      <w:rPr>
        <w:rFonts w:asciiTheme="majorHAnsi" w:hAnsiTheme="majorHAnsi"/>
        <w:noProof/>
      </w:rPr>
      <w:t>/</w:t>
    </w:r>
    <w:r>
      <w:rPr>
        <w:rFonts w:asciiTheme="majorHAnsi" w:hAnsiTheme="majorHAnsi" w:hint="eastAsia"/>
        <w:noProof/>
      </w:rPr>
      <w:t xml:space="preserve"> </w:t>
    </w:r>
    <w:r w:rsidRPr="00627B99">
      <w:rPr>
        <w:rFonts w:asciiTheme="majorHAnsi" w:hAnsiTheme="majorHAnsi"/>
        <w:noProof/>
      </w:rPr>
      <w:t>Page</w:t>
    </w:r>
  </w:p>
  <w:p w14:paraId="51DB3765" w14:textId="77777777" w:rsidR="00F96369" w:rsidRDefault="00F963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55AE9" w14:textId="77777777" w:rsidR="00877798" w:rsidRDefault="00877798" w:rsidP="002E0482">
      <w:r>
        <w:separator/>
      </w:r>
    </w:p>
    <w:p w14:paraId="754D9042" w14:textId="77777777" w:rsidR="00877798" w:rsidRDefault="00877798"/>
    <w:p w14:paraId="3BA4183B" w14:textId="77777777" w:rsidR="00877798" w:rsidRDefault="00877798"/>
    <w:p w14:paraId="21426AC6" w14:textId="77777777" w:rsidR="00877798" w:rsidRDefault="00877798"/>
  </w:footnote>
  <w:footnote w:type="continuationSeparator" w:id="0">
    <w:p w14:paraId="016C28A7" w14:textId="77777777" w:rsidR="00877798" w:rsidRDefault="00877798" w:rsidP="002E0482">
      <w:r>
        <w:continuationSeparator/>
      </w:r>
    </w:p>
    <w:p w14:paraId="2D603E06" w14:textId="77777777" w:rsidR="00877798" w:rsidRDefault="00877798"/>
    <w:p w14:paraId="60383E3A" w14:textId="77777777" w:rsidR="00877798" w:rsidRDefault="00877798"/>
    <w:p w14:paraId="68B81870" w14:textId="77777777" w:rsidR="00877798" w:rsidRDefault="0087779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75BC7"/>
    <w:multiLevelType w:val="hybridMultilevel"/>
    <w:tmpl w:val="F1D6322C"/>
    <w:lvl w:ilvl="0" w:tplc="13B43360">
      <w:start w:val="1"/>
      <w:numFmt w:val="upperLetter"/>
      <w:pStyle w:val="ApH2"/>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CC343A"/>
    <w:multiLevelType w:val="hybridMultilevel"/>
    <w:tmpl w:val="68A89326"/>
    <w:lvl w:ilvl="0" w:tplc="B0F06A74">
      <w:start w:val="1"/>
      <w:numFmt w:val="lowerRoman"/>
      <w:pStyle w:val="NumberBullets"/>
      <w:lvlText w:val="%1)"/>
      <w:lvlJc w:val="left"/>
      <w:pPr>
        <w:ind w:left="1080" w:hanging="360"/>
      </w:pPr>
      <w:rPr>
        <w:rFonts w:hint="eastAsia"/>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E1930"/>
    <w:multiLevelType w:val="hybridMultilevel"/>
    <w:tmpl w:val="49F46C62"/>
    <w:lvl w:ilvl="0" w:tplc="52829C6E">
      <w:start w:val="1"/>
      <w:numFmt w:val="upperLetter"/>
      <w:pStyle w:val="AH2"/>
      <w:lvlText w:val="%1. "/>
      <w:lvlJc w:val="left"/>
      <w:pPr>
        <w:ind w:left="108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3022B8"/>
    <w:multiLevelType w:val="hybridMultilevel"/>
    <w:tmpl w:val="6890FBEE"/>
    <w:lvl w:ilvl="0" w:tplc="5C9E72EA">
      <w:start w:val="1"/>
      <w:numFmt w:val="bullet"/>
      <w:pStyle w:val="Bulletlist2"/>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5F4A19"/>
    <w:multiLevelType w:val="hybridMultilevel"/>
    <w:tmpl w:val="86F85112"/>
    <w:lvl w:ilvl="0" w:tplc="7DFCAFF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5C598D"/>
    <w:multiLevelType w:val="hybridMultilevel"/>
    <w:tmpl w:val="86F85112"/>
    <w:lvl w:ilvl="0" w:tplc="7DFCAFF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AB4CC5"/>
    <w:multiLevelType w:val="hybridMultilevel"/>
    <w:tmpl w:val="C26429BC"/>
    <w:lvl w:ilvl="0" w:tplc="A3C2F032">
      <w:start w:val="1"/>
      <w:numFmt w:val="bullet"/>
      <w:pStyle w:val="bulletedlist"/>
      <w:lvlText w:val=""/>
      <w:lvlJc w:val="left"/>
      <w:pPr>
        <w:tabs>
          <w:tab w:val="num" w:pos="288"/>
        </w:tabs>
        <w:ind w:left="288" w:hanging="288"/>
      </w:pPr>
      <w:rPr>
        <w:rFonts w:ascii="Symbol" w:hAnsi="Symbol" w:hint="default"/>
        <w:b w:val="0"/>
        <w:i w:val="0"/>
        <w:color w:val="808080"/>
        <w:sz w:val="12"/>
        <w:szCs w:val="1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02572F1"/>
    <w:multiLevelType w:val="hybridMultilevel"/>
    <w:tmpl w:val="B1103C36"/>
    <w:lvl w:ilvl="0" w:tplc="C11A9D3A">
      <w:start w:val="1"/>
      <w:numFmt w:val="decimal"/>
      <w:pStyle w:val="AH32"/>
      <w:lvlText w:val="C.%1. "/>
      <w:lvlJc w:val="left"/>
      <w:pPr>
        <w:ind w:left="108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10608FA"/>
    <w:multiLevelType w:val="hybridMultilevel"/>
    <w:tmpl w:val="38E621AC"/>
    <w:lvl w:ilvl="0" w:tplc="2990C934">
      <w:start w:val="1"/>
      <w:numFmt w:val="decimal"/>
      <w:pStyle w:val="TextChar"/>
      <w:lvlText w:val="Proposition %1."/>
      <w:lvlJc w:val="left"/>
      <w:pPr>
        <w:tabs>
          <w:tab w:val="num" w:pos="360"/>
        </w:tabs>
      </w:pPr>
      <w:rPr>
        <w:rFonts w:cs="Times New Roman" w:hint="default"/>
      </w:rPr>
    </w:lvl>
    <w:lvl w:ilvl="1" w:tplc="FFFFFFFF">
      <w:start w:val="1"/>
      <w:numFmt w:val="lowerLetter"/>
      <w:lvlText w:val="%2)"/>
      <w:lvlJc w:val="left"/>
      <w:pPr>
        <w:tabs>
          <w:tab w:val="num" w:pos="840"/>
        </w:tabs>
        <w:ind w:left="840" w:hanging="420"/>
      </w:pPr>
      <w:rPr>
        <w:rFonts w:cs="Times New Roman"/>
      </w:rPr>
    </w:lvl>
    <w:lvl w:ilvl="2" w:tplc="FFFFFFFF" w:tentative="1">
      <w:start w:val="1"/>
      <w:numFmt w:val="lowerRoman"/>
      <w:lvlText w:val="%3."/>
      <w:lvlJc w:val="right"/>
      <w:pPr>
        <w:tabs>
          <w:tab w:val="num" w:pos="1260"/>
        </w:tabs>
        <w:ind w:left="1260" w:hanging="420"/>
      </w:pPr>
      <w:rPr>
        <w:rFonts w:cs="Times New Roman"/>
      </w:rPr>
    </w:lvl>
    <w:lvl w:ilvl="3" w:tplc="FFFFFFFF" w:tentative="1">
      <w:start w:val="1"/>
      <w:numFmt w:val="decimal"/>
      <w:lvlText w:val="%4."/>
      <w:lvlJc w:val="left"/>
      <w:pPr>
        <w:tabs>
          <w:tab w:val="num" w:pos="1680"/>
        </w:tabs>
        <w:ind w:left="1680" w:hanging="420"/>
      </w:pPr>
      <w:rPr>
        <w:rFonts w:cs="Times New Roman"/>
      </w:rPr>
    </w:lvl>
    <w:lvl w:ilvl="4" w:tplc="FFFFFFFF" w:tentative="1">
      <w:start w:val="1"/>
      <w:numFmt w:val="lowerLetter"/>
      <w:lvlText w:val="%5)"/>
      <w:lvlJc w:val="left"/>
      <w:pPr>
        <w:tabs>
          <w:tab w:val="num" w:pos="2100"/>
        </w:tabs>
        <w:ind w:left="2100" w:hanging="420"/>
      </w:pPr>
      <w:rPr>
        <w:rFonts w:cs="Times New Roman"/>
      </w:rPr>
    </w:lvl>
    <w:lvl w:ilvl="5" w:tplc="FFFFFFFF" w:tentative="1">
      <w:start w:val="1"/>
      <w:numFmt w:val="lowerRoman"/>
      <w:lvlText w:val="%6."/>
      <w:lvlJc w:val="right"/>
      <w:pPr>
        <w:tabs>
          <w:tab w:val="num" w:pos="2520"/>
        </w:tabs>
        <w:ind w:left="2520" w:hanging="420"/>
      </w:pPr>
      <w:rPr>
        <w:rFonts w:cs="Times New Roman"/>
      </w:rPr>
    </w:lvl>
    <w:lvl w:ilvl="6" w:tplc="FFFFFFFF" w:tentative="1">
      <w:start w:val="1"/>
      <w:numFmt w:val="decimal"/>
      <w:lvlText w:val="%7."/>
      <w:lvlJc w:val="left"/>
      <w:pPr>
        <w:tabs>
          <w:tab w:val="num" w:pos="2940"/>
        </w:tabs>
        <w:ind w:left="2940" w:hanging="420"/>
      </w:pPr>
      <w:rPr>
        <w:rFonts w:cs="Times New Roman"/>
      </w:rPr>
    </w:lvl>
    <w:lvl w:ilvl="7" w:tplc="FFFFFFFF" w:tentative="1">
      <w:start w:val="1"/>
      <w:numFmt w:val="lowerLetter"/>
      <w:lvlText w:val="%8)"/>
      <w:lvlJc w:val="left"/>
      <w:pPr>
        <w:tabs>
          <w:tab w:val="num" w:pos="3360"/>
        </w:tabs>
        <w:ind w:left="3360" w:hanging="420"/>
      </w:pPr>
      <w:rPr>
        <w:rFonts w:cs="Times New Roman"/>
      </w:rPr>
    </w:lvl>
    <w:lvl w:ilvl="8" w:tplc="FFFFFFFF" w:tentative="1">
      <w:start w:val="1"/>
      <w:numFmt w:val="lowerRoman"/>
      <w:lvlText w:val="%9."/>
      <w:lvlJc w:val="right"/>
      <w:pPr>
        <w:tabs>
          <w:tab w:val="num" w:pos="3780"/>
        </w:tabs>
        <w:ind w:left="3780" w:hanging="420"/>
      </w:pPr>
      <w:rPr>
        <w:rFonts w:cs="Times New Roman"/>
      </w:rPr>
    </w:lvl>
  </w:abstractNum>
  <w:abstractNum w:abstractNumId="9" w15:restartNumberingAfterBreak="0">
    <w:nsid w:val="267C0E5D"/>
    <w:multiLevelType w:val="hybridMultilevel"/>
    <w:tmpl w:val="545CE35C"/>
    <w:lvl w:ilvl="0" w:tplc="CC36E858">
      <w:start w:val="1"/>
      <w:numFmt w:val="decimal"/>
      <w:pStyle w:val="References"/>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6AE0AD2"/>
    <w:multiLevelType w:val="hybridMultilevel"/>
    <w:tmpl w:val="3A4CCD30"/>
    <w:lvl w:ilvl="0" w:tplc="5C34D1F2">
      <w:start w:val="1"/>
      <w:numFmt w:val="decimal"/>
      <w:pStyle w:val="AH31"/>
      <w:lvlText w:val="B.%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1001D3"/>
    <w:multiLevelType w:val="multilevel"/>
    <w:tmpl w:val="2A1494C2"/>
    <w:styleLink w:val="CurrentList1"/>
    <w:lvl w:ilvl="0">
      <w:start w:val="1"/>
      <w:numFmt w:val="none"/>
      <w:lvlText w:val="3.2.1"/>
      <w:lvlJc w:val="left"/>
      <w:pPr>
        <w:tabs>
          <w:tab w:val="num" w:pos="1440"/>
        </w:tabs>
        <w:ind w:left="144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2AB17841"/>
    <w:multiLevelType w:val="hybridMultilevel"/>
    <w:tmpl w:val="C3CE3EA8"/>
    <w:lvl w:ilvl="0" w:tplc="1160F578">
      <w:start w:val="1"/>
      <w:numFmt w:val="decimal"/>
      <w:pStyle w:val="ApH3"/>
      <w:lvlText w:val="%1."/>
      <w:lvlJc w:val="left"/>
      <w:pPr>
        <w:ind w:left="810" w:hanging="360"/>
      </w:pPr>
      <w:rPr>
        <w:rFonts w:hint="eastAsia"/>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2FAF7D18"/>
    <w:multiLevelType w:val="hybridMultilevel"/>
    <w:tmpl w:val="4C1065AA"/>
    <w:lvl w:ilvl="0" w:tplc="04090001">
      <w:start w:val="1"/>
      <w:numFmt w:val="bullet"/>
      <w:lvlText w:val=""/>
      <w:lvlJc w:val="left"/>
      <w:pPr>
        <w:ind w:left="720" w:hanging="360"/>
      </w:pPr>
      <w:rPr>
        <w:rFonts w:ascii="Symbol" w:hAnsi="Symbol" w:hint="default"/>
      </w:rPr>
    </w:lvl>
    <w:lvl w:ilvl="1" w:tplc="8C1A5E12">
      <w:start w:val="1"/>
      <w:numFmt w:val="bullet"/>
      <w:pStyle w:val="ListParagraph"/>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7802F6"/>
    <w:multiLevelType w:val="hybridMultilevel"/>
    <w:tmpl w:val="B1024000"/>
    <w:lvl w:ilvl="0" w:tplc="FFB4387C">
      <w:start w:val="1"/>
      <w:numFmt w:val="decimal"/>
      <w:pStyle w:val="Reference"/>
      <w:lvlText w:val="%1"/>
      <w:lvlJc w:val="left"/>
      <w:pPr>
        <w:tabs>
          <w:tab w:val="num" w:pos="360"/>
        </w:tabs>
        <w:ind w:left="360" w:hanging="360"/>
      </w:pPr>
      <w:rPr>
        <w:rFonts w:hint="default"/>
        <w:b/>
        <w:i w:val="0"/>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5F651EF"/>
    <w:multiLevelType w:val="hybridMultilevel"/>
    <w:tmpl w:val="6ADE4286"/>
    <w:lvl w:ilvl="0" w:tplc="95C080C0">
      <w:start w:val="1"/>
      <w:numFmt w:val="decimal"/>
      <w:pStyle w:val="Numbered"/>
      <w:lvlText w:val="%1."/>
      <w:lvlJc w:val="left"/>
      <w:pPr>
        <w:ind w:left="1080" w:hanging="360"/>
      </w:pPr>
      <w:rPr>
        <w:rFonts w:hint="eastAsia"/>
        <w:b w:val="0"/>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189603E"/>
    <w:multiLevelType w:val="multilevel"/>
    <w:tmpl w:val="F3685E80"/>
    <w:lvl w:ilvl="0">
      <w:start w:val="1"/>
      <w:numFmt w:val="decimal"/>
      <w:pStyle w:val="Head1"/>
      <w:lvlText w:val="%1."/>
      <w:lvlJc w:val="left"/>
      <w:pPr>
        <w:ind w:left="4140" w:hanging="360"/>
      </w:pPr>
      <w:rPr>
        <w:rFonts w:ascii="Times New Roman" w:hAnsi="Times New Roman" w:cs="Times New Roman" w:hint="default"/>
        <w:b/>
        <w:i w:val="0"/>
        <w:caps/>
        <w:strike w:val="0"/>
        <w:dstrike w:val="0"/>
        <w:vanish w:val="0"/>
        <w:color w:val="auto"/>
        <w:sz w:val="24"/>
        <w:szCs w:val="24"/>
        <w:u w:val="none"/>
        <w:vertAlign w:val="baseline"/>
      </w:rPr>
    </w:lvl>
    <w:lvl w:ilvl="1">
      <w:start w:val="1"/>
      <w:numFmt w:val="decimal"/>
      <w:pStyle w:val="Heading2"/>
      <w:lvlText w:val="%1.%2"/>
      <w:lvlJc w:val="left"/>
      <w:pPr>
        <w:ind w:left="1008" w:hanging="648"/>
      </w:pPr>
      <w:rPr>
        <w:rFonts w:ascii="Times New Roman" w:eastAsia="SimSun" w:hAnsi="Times New Roman" w:cs="Times New Roman" w:hint="default"/>
        <w:b/>
        <w:bCs w:val="0"/>
        <w:i w:val="0"/>
        <w:iCs/>
        <w:caps w:val="0"/>
        <w:strike w:val="0"/>
        <w:dstrike w:val="0"/>
        <w:vanish w:val="0"/>
        <w:color w:val="auto"/>
        <w:sz w:val="24"/>
        <w:szCs w:val="22"/>
        <w:vertAlign w:val="baseline"/>
      </w:rPr>
    </w:lvl>
    <w:lvl w:ilvl="2">
      <w:start w:val="1"/>
      <w:numFmt w:val="decimal"/>
      <w:pStyle w:val="Heading3"/>
      <w:lvlText w:val="%1.%2.%3. "/>
      <w:lvlJc w:val="left"/>
      <w:pPr>
        <w:ind w:left="864" w:hanging="774"/>
      </w:pPr>
      <w:rPr>
        <w:rFonts w:ascii="Times New Roman" w:eastAsia="SimSun" w:hAnsi="Times New Roman" w:cs="Times New Roman" w:hint="default"/>
        <w:b/>
        <w:bCs w:val="0"/>
        <w:i/>
        <w:iCs/>
        <w:caps w:val="0"/>
        <w:strike w:val="0"/>
        <w:dstrike w:val="0"/>
        <w:vanish w:val="0"/>
        <w:color w:val="auto"/>
        <w:sz w:val="22"/>
        <w:szCs w:val="20"/>
        <w:vertAlign w:val="baseline"/>
      </w:rPr>
    </w:lvl>
    <w:lvl w:ilvl="3">
      <w:start w:val="1"/>
      <w:numFmt w:val="decimal"/>
      <w:pStyle w:val="Heading4"/>
      <w:lvlText w:val="%1.%2.%3.%4"/>
      <w:lvlJc w:val="left"/>
      <w:pPr>
        <w:ind w:left="3564" w:hanging="864"/>
      </w:pPr>
      <w:rPr>
        <w:rFonts w:cs="Times New Roman" w:hint="default"/>
        <w:b w:val="0"/>
        <w:bCs w:val="0"/>
        <w:i/>
        <w:iCs/>
        <w:sz w:val="20"/>
        <w:szCs w:val="20"/>
      </w:rPr>
    </w:lvl>
    <w:lvl w:ilvl="4">
      <w:start w:val="1"/>
      <w:numFmt w:val="decimal"/>
      <w:pStyle w:val="Heading5"/>
      <w:lvlText w:val="%1.%2.%3.%4.%5"/>
      <w:lvlJc w:val="left"/>
      <w:pPr>
        <w:ind w:left="1368" w:hanging="1008"/>
      </w:pPr>
      <w:rPr>
        <w:rFonts w:cs="Times New Roman" w:hint="default"/>
      </w:rPr>
    </w:lvl>
    <w:lvl w:ilvl="5">
      <w:start w:val="1"/>
      <w:numFmt w:val="decimal"/>
      <w:pStyle w:val="Heading6"/>
      <w:lvlText w:val="%1.%2.%3.%4.%5.%6"/>
      <w:lvlJc w:val="left"/>
      <w:pPr>
        <w:ind w:left="1512" w:hanging="1152"/>
      </w:pPr>
      <w:rPr>
        <w:rFonts w:cs="Times New Roman" w:hint="default"/>
      </w:rPr>
    </w:lvl>
    <w:lvl w:ilvl="6">
      <w:start w:val="1"/>
      <w:numFmt w:val="decimal"/>
      <w:pStyle w:val="Heading7"/>
      <w:lvlText w:val="%1.%2.%3.%4.%5.%6.%7"/>
      <w:lvlJc w:val="left"/>
      <w:pPr>
        <w:ind w:left="1656" w:hanging="1296"/>
      </w:pPr>
      <w:rPr>
        <w:rFonts w:cs="Times New Roman" w:hint="default"/>
      </w:rPr>
    </w:lvl>
    <w:lvl w:ilvl="7">
      <w:start w:val="1"/>
      <w:numFmt w:val="decimal"/>
      <w:pStyle w:val="Heading8"/>
      <w:lvlText w:val="%1.%2.%3.%4.%5.%6.%7.%8"/>
      <w:lvlJc w:val="left"/>
      <w:pPr>
        <w:ind w:left="1800" w:hanging="1440"/>
      </w:pPr>
      <w:rPr>
        <w:rFonts w:cs="Times New Roman" w:hint="default"/>
      </w:rPr>
    </w:lvl>
    <w:lvl w:ilvl="8">
      <w:start w:val="1"/>
      <w:numFmt w:val="decimal"/>
      <w:pStyle w:val="Heading9"/>
      <w:lvlText w:val="%1.%2.%3.%4.%5.%6.%7.%8.%9"/>
      <w:lvlJc w:val="left"/>
      <w:pPr>
        <w:ind w:left="1944" w:hanging="1584"/>
      </w:pPr>
      <w:rPr>
        <w:rFonts w:cs="Times New Roman" w:hint="default"/>
      </w:rPr>
    </w:lvl>
  </w:abstractNum>
  <w:abstractNum w:abstractNumId="19" w15:restartNumberingAfterBreak="0">
    <w:nsid w:val="45E6530D"/>
    <w:multiLevelType w:val="hybridMultilevel"/>
    <w:tmpl w:val="9C501B22"/>
    <w:lvl w:ilvl="0" w:tplc="23409EE0">
      <w:start w:val="1"/>
      <w:numFmt w:val="bullet"/>
      <w:pStyle w:val="Bulletlist0"/>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15A3BD7"/>
    <w:multiLevelType w:val="hybridMultilevel"/>
    <w:tmpl w:val="86F85112"/>
    <w:lvl w:ilvl="0" w:tplc="7DFCAFF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2D62727"/>
    <w:multiLevelType w:val="hybridMultilevel"/>
    <w:tmpl w:val="AB64B718"/>
    <w:lvl w:ilvl="0" w:tplc="90CEC5E6">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942DCD"/>
    <w:multiLevelType w:val="hybridMultilevel"/>
    <w:tmpl w:val="18F00D92"/>
    <w:lvl w:ilvl="0" w:tplc="FA2271DE">
      <w:start w:val="1"/>
      <w:numFmt w:val="bullet"/>
      <w:pStyle w:val="Bullets"/>
      <w:lvlText w:val=""/>
      <w:lvlJc w:val="left"/>
      <w:pPr>
        <w:ind w:left="1800" w:hanging="360"/>
      </w:pPr>
      <w:rPr>
        <w:rFonts w:ascii="Wingdings" w:hAnsi="Wingdings" w:hint="default"/>
        <w:sz w:val="24"/>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4" w15:restartNumberingAfterBreak="0">
    <w:nsid w:val="594F057D"/>
    <w:multiLevelType w:val="hybridMultilevel"/>
    <w:tmpl w:val="7B66771E"/>
    <w:lvl w:ilvl="0" w:tplc="2D0EE51A">
      <w:start w:val="1"/>
      <w:numFmt w:val="decimal"/>
      <w:pStyle w:val="Proposition"/>
      <w:lvlText w:val="Proposition %1."/>
      <w:lvlJc w:val="left"/>
      <w:pPr>
        <w:ind w:left="1080" w:hanging="360"/>
      </w:pPr>
      <w:rPr>
        <w:rFonts w:hint="eastAsia"/>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813BA9"/>
    <w:multiLevelType w:val="hybridMultilevel"/>
    <w:tmpl w:val="7EC27014"/>
    <w:lvl w:ilvl="0" w:tplc="C6568CBC">
      <w:start w:val="1"/>
      <w:numFmt w:val="decimal"/>
      <w:pStyle w:val="AH3"/>
      <w:lvlText w:val="A.%1. "/>
      <w:lvlJc w:val="left"/>
      <w:pPr>
        <w:ind w:left="720" w:hanging="360"/>
      </w:pPr>
      <w:rPr>
        <w:rFonts w:ascii="Times New Roman" w:hAnsi="Times New Roman" w:cs="Times New Roman" w:hint="default"/>
        <w:b w:val="0"/>
        <w:bCs w:val="0"/>
        <w:i w:val="0"/>
        <w:i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C402C58"/>
    <w:multiLevelType w:val="hybridMultilevel"/>
    <w:tmpl w:val="2FDECCC2"/>
    <w:lvl w:ilvl="0" w:tplc="B380D9B2">
      <w:start w:val="1"/>
      <w:numFmt w:val="decimal"/>
      <w:pStyle w:val="FigureCap"/>
      <w:lvlText w:val="Fig. %1."/>
      <w:lvlJc w:val="left"/>
      <w:pPr>
        <w:ind w:left="360" w:hanging="360"/>
      </w:pPr>
      <w:rPr>
        <w:rFonts w:ascii="Times New Roman" w:hAnsi="Times New Roman" w:cs="Times New Roman" w:hint="default"/>
        <w:b w:val="0"/>
        <w:bCs w:val="0"/>
        <w:i w:val="0"/>
        <w:iCs w:val="0"/>
        <w:color w:val="auto"/>
        <w:sz w:val="20"/>
        <w:szCs w:val="24"/>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15:restartNumberingAfterBreak="0">
    <w:nsid w:val="6CD32DA8"/>
    <w:multiLevelType w:val="singleLevel"/>
    <w:tmpl w:val="B44A003A"/>
    <w:lvl w:ilvl="0">
      <w:start w:val="1"/>
      <w:numFmt w:val="decimal"/>
      <w:pStyle w:val="TableHead"/>
      <w:lvlText w:val="Table %1.  "/>
      <w:lvlJc w:val="left"/>
      <w:pPr>
        <w:ind w:left="360" w:hanging="360"/>
      </w:pPr>
      <w:rPr>
        <w:rFonts w:ascii="Times New Roman" w:hAnsi="Times New Roman" w:cs="Times New Roman" w:hint="default"/>
        <w:b/>
        <w:bCs w:val="0"/>
        <w:i w:val="0"/>
        <w:iCs w:val="0"/>
        <w:sz w:val="24"/>
        <w:szCs w:val="24"/>
      </w:rPr>
    </w:lvl>
  </w:abstractNum>
  <w:abstractNum w:abstractNumId="28" w15:restartNumberingAfterBreak="0">
    <w:nsid w:val="6E4348E5"/>
    <w:multiLevelType w:val="hybridMultilevel"/>
    <w:tmpl w:val="854C3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5152D"/>
    <w:multiLevelType w:val="hybridMultilevel"/>
    <w:tmpl w:val="30743CAE"/>
    <w:lvl w:ilvl="0" w:tplc="2FF8908C">
      <w:start w:val="1"/>
      <w:numFmt w:val="decimal"/>
      <w:pStyle w:val="Lemma"/>
      <w:lvlText w:val="Lemma %1."/>
      <w:lvlJc w:val="left"/>
      <w:pPr>
        <w:ind w:left="1080" w:hanging="360"/>
      </w:pPr>
      <w:rPr>
        <w:rFonts w:ascii="Times New Roman" w:hAnsi="Times New Roman" w:hint="default"/>
        <w:b/>
        <w:i w:val="0"/>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CA937F5"/>
    <w:multiLevelType w:val="multilevel"/>
    <w:tmpl w:val="94AC32A8"/>
    <w:lvl w:ilvl="0">
      <w:start w:val="1"/>
      <w:numFmt w:val="decimal"/>
      <w:pStyle w:val="Heading1"/>
      <w:lvlText w:val="%1."/>
      <w:lvlJc w:val="left"/>
      <w:pPr>
        <w:tabs>
          <w:tab w:val="num" w:pos="425"/>
        </w:tabs>
        <w:ind w:left="425" w:hanging="425"/>
      </w:pPr>
      <w:rPr>
        <w:rFonts w:ascii="Cambria" w:hAnsi="Cambria" w:hint="default"/>
        <w:b/>
        <w:i w:val="0"/>
        <w:sz w:val="28"/>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7"/>
  </w:num>
  <w:num w:numId="2">
    <w:abstractNumId w:val="26"/>
  </w:num>
  <w:num w:numId="3">
    <w:abstractNumId w:val="11"/>
  </w:num>
  <w:num w:numId="4">
    <w:abstractNumId w:val="18"/>
  </w:num>
  <w:num w:numId="5">
    <w:abstractNumId w:val="21"/>
  </w:num>
  <w:num w:numId="6">
    <w:abstractNumId w:val="27"/>
  </w:num>
  <w:num w:numId="7">
    <w:abstractNumId w:val="3"/>
  </w:num>
  <w:num w:numId="8">
    <w:abstractNumId w:val="8"/>
  </w:num>
  <w:num w:numId="9">
    <w:abstractNumId w:val="19"/>
  </w:num>
  <w:num w:numId="10">
    <w:abstractNumId w:val="15"/>
  </w:num>
  <w:num w:numId="11">
    <w:abstractNumId w:val="24"/>
  </w:num>
  <w:num w:numId="12">
    <w:abstractNumId w:val="29"/>
  </w:num>
  <w:num w:numId="13">
    <w:abstractNumId w:val="6"/>
  </w:num>
  <w:num w:numId="14">
    <w:abstractNumId w:val="9"/>
  </w:num>
  <w:num w:numId="15">
    <w:abstractNumId w:val="2"/>
  </w:num>
  <w:num w:numId="16">
    <w:abstractNumId w:val="25"/>
  </w:num>
  <w:num w:numId="17">
    <w:abstractNumId w:val="10"/>
  </w:num>
  <w:num w:numId="18">
    <w:abstractNumId w:val="7"/>
  </w:num>
  <w:num w:numId="19">
    <w:abstractNumId w:val="30"/>
  </w:num>
  <w:num w:numId="20">
    <w:abstractNumId w:val="12"/>
  </w:num>
  <w:num w:numId="21">
    <w:abstractNumId w:val="1"/>
  </w:num>
  <w:num w:numId="22">
    <w:abstractNumId w:val="23"/>
  </w:num>
  <w:num w:numId="23">
    <w:abstractNumId w:val="16"/>
  </w:num>
  <w:num w:numId="24">
    <w:abstractNumId w:val="22"/>
  </w:num>
  <w:num w:numId="25">
    <w:abstractNumId w:val="16"/>
    <w:lvlOverride w:ilvl="0">
      <w:startOverride w:val="1"/>
    </w:lvlOverride>
  </w:num>
  <w:num w:numId="26">
    <w:abstractNumId w:val="0"/>
  </w:num>
  <w:num w:numId="27">
    <w:abstractNumId w:val="13"/>
  </w:num>
  <w:num w:numId="28">
    <w:abstractNumId w:val="13"/>
    <w:lvlOverride w:ilvl="0">
      <w:startOverride w:val="1"/>
    </w:lvlOverride>
  </w:num>
  <w:num w:numId="29">
    <w:abstractNumId w:val="4"/>
  </w:num>
  <w:num w:numId="30">
    <w:abstractNumId w:val="5"/>
  </w:num>
  <w:num w:numId="31">
    <w:abstractNumId w:val="20"/>
  </w:num>
  <w:num w:numId="32">
    <w:abstractNumId w:val="28"/>
  </w:num>
  <w:num w:numId="33">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noLineBreaksAfter w:lang="zh-CN" w:val="$([{£¥·‘“〈《「『【〔〖〝﹙﹛﹝＄（．［｛￡￥"/>
  <w:noLineBreaksBefore w:lang="zh-CN" w:val="!%),.:;&gt;?]}¢¨°·ˇˉ―‖’”…‰′″›℃∶、。〃〉》」』】〕〗〞︶︺︾﹀﹄﹚﹜﹞！＂％＇），．：；？］｀｜｝～￠"/>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TA3sjA2MzUwMzaxNLZQ0lEKTi0uzszPAykwrgUAN5MC3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360&lt;/HangingIndent&gt;&lt;LineSpacing&gt;0&lt;/LineSpacing&gt;&lt;SpaceAfter&gt;0&lt;/SpaceAfter&gt;&lt;/ENLayout&gt;"/>
    <w:docVar w:name="EN.Libraries" w:val="&lt;Libraries&gt;&lt;/Libraries&gt;"/>
  </w:docVars>
  <w:rsids>
    <w:rsidRoot w:val="009303D9"/>
    <w:rsid w:val="00000D0B"/>
    <w:rsid w:val="00000E2B"/>
    <w:rsid w:val="00001123"/>
    <w:rsid w:val="00001206"/>
    <w:rsid w:val="000019A0"/>
    <w:rsid w:val="000019F1"/>
    <w:rsid w:val="0000201F"/>
    <w:rsid w:val="00002631"/>
    <w:rsid w:val="000032D8"/>
    <w:rsid w:val="000046E6"/>
    <w:rsid w:val="00004A4E"/>
    <w:rsid w:val="00004AA6"/>
    <w:rsid w:val="0000598C"/>
    <w:rsid w:val="000064FF"/>
    <w:rsid w:val="000068ED"/>
    <w:rsid w:val="00006F54"/>
    <w:rsid w:val="000104D6"/>
    <w:rsid w:val="0001221F"/>
    <w:rsid w:val="00012742"/>
    <w:rsid w:val="00012C2C"/>
    <w:rsid w:val="000137B5"/>
    <w:rsid w:val="00013855"/>
    <w:rsid w:val="00013DFD"/>
    <w:rsid w:val="00014463"/>
    <w:rsid w:val="000155A4"/>
    <w:rsid w:val="00015727"/>
    <w:rsid w:val="00016239"/>
    <w:rsid w:val="00016D16"/>
    <w:rsid w:val="000174C5"/>
    <w:rsid w:val="000177C4"/>
    <w:rsid w:val="00017920"/>
    <w:rsid w:val="0002036D"/>
    <w:rsid w:val="00020AC4"/>
    <w:rsid w:val="00021458"/>
    <w:rsid w:val="00022977"/>
    <w:rsid w:val="00023F7E"/>
    <w:rsid w:val="000244F2"/>
    <w:rsid w:val="0002488C"/>
    <w:rsid w:val="00024C52"/>
    <w:rsid w:val="000258E1"/>
    <w:rsid w:val="000261D6"/>
    <w:rsid w:val="00026278"/>
    <w:rsid w:val="0002655B"/>
    <w:rsid w:val="00026F37"/>
    <w:rsid w:val="0002713B"/>
    <w:rsid w:val="00027D4D"/>
    <w:rsid w:val="00027EC5"/>
    <w:rsid w:val="00027F29"/>
    <w:rsid w:val="000300E1"/>
    <w:rsid w:val="00031093"/>
    <w:rsid w:val="000323E1"/>
    <w:rsid w:val="00032A3E"/>
    <w:rsid w:val="000332EB"/>
    <w:rsid w:val="0003365A"/>
    <w:rsid w:val="00033C76"/>
    <w:rsid w:val="00033C95"/>
    <w:rsid w:val="000343CA"/>
    <w:rsid w:val="0003458B"/>
    <w:rsid w:val="00034DF0"/>
    <w:rsid w:val="00034FDC"/>
    <w:rsid w:val="00035511"/>
    <w:rsid w:val="00035D75"/>
    <w:rsid w:val="000361E2"/>
    <w:rsid w:val="00036272"/>
    <w:rsid w:val="0003665E"/>
    <w:rsid w:val="00036973"/>
    <w:rsid w:val="000373AB"/>
    <w:rsid w:val="00037553"/>
    <w:rsid w:val="00037735"/>
    <w:rsid w:val="00037ECE"/>
    <w:rsid w:val="000403F7"/>
    <w:rsid w:val="000409A1"/>
    <w:rsid w:val="00041708"/>
    <w:rsid w:val="0004202D"/>
    <w:rsid w:val="0004267D"/>
    <w:rsid w:val="00042748"/>
    <w:rsid w:val="000435DA"/>
    <w:rsid w:val="000446F5"/>
    <w:rsid w:val="00044A50"/>
    <w:rsid w:val="00044DEA"/>
    <w:rsid w:val="00044DFA"/>
    <w:rsid w:val="00046609"/>
    <w:rsid w:val="00046D97"/>
    <w:rsid w:val="000523F5"/>
    <w:rsid w:val="00052590"/>
    <w:rsid w:val="00053D74"/>
    <w:rsid w:val="00053E81"/>
    <w:rsid w:val="000547D3"/>
    <w:rsid w:val="000548B9"/>
    <w:rsid w:val="00054962"/>
    <w:rsid w:val="000559DF"/>
    <w:rsid w:val="00055BF9"/>
    <w:rsid w:val="00056106"/>
    <w:rsid w:val="000561E1"/>
    <w:rsid w:val="000567DE"/>
    <w:rsid w:val="0005710C"/>
    <w:rsid w:val="00057731"/>
    <w:rsid w:val="00057BD3"/>
    <w:rsid w:val="0006038D"/>
    <w:rsid w:val="000607CF"/>
    <w:rsid w:val="00060945"/>
    <w:rsid w:val="00060A19"/>
    <w:rsid w:val="00061520"/>
    <w:rsid w:val="000621C8"/>
    <w:rsid w:val="0006255A"/>
    <w:rsid w:val="00063026"/>
    <w:rsid w:val="0006321B"/>
    <w:rsid w:val="00064159"/>
    <w:rsid w:val="00064C43"/>
    <w:rsid w:val="00064C8B"/>
    <w:rsid w:val="00065200"/>
    <w:rsid w:val="000672BB"/>
    <w:rsid w:val="0007017A"/>
    <w:rsid w:val="00070205"/>
    <w:rsid w:val="000707C8"/>
    <w:rsid w:val="00072F48"/>
    <w:rsid w:val="00074E53"/>
    <w:rsid w:val="000760F4"/>
    <w:rsid w:val="00076493"/>
    <w:rsid w:val="000776FF"/>
    <w:rsid w:val="000808F4"/>
    <w:rsid w:val="00080919"/>
    <w:rsid w:val="0008092C"/>
    <w:rsid w:val="00081E06"/>
    <w:rsid w:val="00081E5C"/>
    <w:rsid w:val="00081FAB"/>
    <w:rsid w:val="0008377A"/>
    <w:rsid w:val="00083B9D"/>
    <w:rsid w:val="000842ED"/>
    <w:rsid w:val="0008628F"/>
    <w:rsid w:val="000865BE"/>
    <w:rsid w:val="00086C5D"/>
    <w:rsid w:val="000902C4"/>
    <w:rsid w:val="00090528"/>
    <w:rsid w:val="00090E3C"/>
    <w:rsid w:val="00090F73"/>
    <w:rsid w:val="000913EC"/>
    <w:rsid w:val="00091860"/>
    <w:rsid w:val="00091926"/>
    <w:rsid w:val="00092967"/>
    <w:rsid w:val="000929C2"/>
    <w:rsid w:val="00092CEB"/>
    <w:rsid w:val="00093BB6"/>
    <w:rsid w:val="00093BE1"/>
    <w:rsid w:val="00093EF5"/>
    <w:rsid w:val="00094009"/>
    <w:rsid w:val="00094D0D"/>
    <w:rsid w:val="00094D5C"/>
    <w:rsid w:val="00095042"/>
    <w:rsid w:val="0009543F"/>
    <w:rsid w:val="0009623E"/>
    <w:rsid w:val="00096B9E"/>
    <w:rsid w:val="00096E38"/>
    <w:rsid w:val="00097029"/>
    <w:rsid w:val="00097095"/>
    <w:rsid w:val="00097274"/>
    <w:rsid w:val="00097FF5"/>
    <w:rsid w:val="000A051E"/>
    <w:rsid w:val="000A2851"/>
    <w:rsid w:val="000A2905"/>
    <w:rsid w:val="000A2B4F"/>
    <w:rsid w:val="000A33CF"/>
    <w:rsid w:val="000A35B8"/>
    <w:rsid w:val="000A398B"/>
    <w:rsid w:val="000A3E83"/>
    <w:rsid w:val="000A40AB"/>
    <w:rsid w:val="000A5F44"/>
    <w:rsid w:val="000A66DA"/>
    <w:rsid w:val="000A6A6F"/>
    <w:rsid w:val="000B044A"/>
    <w:rsid w:val="000B08E7"/>
    <w:rsid w:val="000B0CD0"/>
    <w:rsid w:val="000B1573"/>
    <w:rsid w:val="000B2264"/>
    <w:rsid w:val="000B268F"/>
    <w:rsid w:val="000B2AA1"/>
    <w:rsid w:val="000B329D"/>
    <w:rsid w:val="000B57DD"/>
    <w:rsid w:val="000B6613"/>
    <w:rsid w:val="000B7D54"/>
    <w:rsid w:val="000C0783"/>
    <w:rsid w:val="000C0BCC"/>
    <w:rsid w:val="000C100C"/>
    <w:rsid w:val="000C147C"/>
    <w:rsid w:val="000C37FF"/>
    <w:rsid w:val="000C4856"/>
    <w:rsid w:val="000C4E38"/>
    <w:rsid w:val="000C59AD"/>
    <w:rsid w:val="000C6C38"/>
    <w:rsid w:val="000C715E"/>
    <w:rsid w:val="000C7B93"/>
    <w:rsid w:val="000D061E"/>
    <w:rsid w:val="000D09BC"/>
    <w:rsid w:val="000D0AB3"/>
    <w:rsid w:val="000D2256"/>
    <w:rsid w:val="000D22C4"/>
    <w:rsid w:val="000D3EED"/>
    <w:rsid w:val="000D3EEF"/>
    <w:rsid w:val="000D4528"/>
    <w:rsid w:val="000D5279"/>
    <w:rsid w:val="000D540A"/>
    <w:rsid w:val="000D5BE5"/>
    <w:rsid w:val="000D5E25"/>
    <w:rsid w:val="000D63FF"/>
    <w:rsid w:val="000D649F"/>
    <w:rsid w:val="000D6A11"/>
    <w:rsid w:val="000D7149"/>
    <w:rsid w:val="000D7AB3"/>
    <w:rsid w:val="000E00B3"/>
    <w:rsid w:val="000E06AE"/>
    <w:rsid w:val="000E0CCE"/>
    <w:rsid w:val="000E17E9"/>
    <w:rsid w:val="000E2072"/>
    <w:rsid w:val="000E226D"/>
    <w:rsid w:val="000E2368"/>
    <w:rsid w:val="000E2691"/>
    <w:rsid w:val="000E27DD"/>
    <w:rsid w:val="000E281C"/>
    <w:rsid w:val="000E2E2B"/>
    <w:rsid w:val="000E35C1"/>
    <w:rsid w:val="000E39D5"/>
    <w:rsid w:val="000E4B8B"/>
    <w:rsid w:val="000E5918"/>
    <w:rsid w:val="000E6F00"/>
    <w:rsid w:val="000F159A"/>
    <w:rsid w:val="000F15BA"/>
    <w:rsid w:val="000F2B04"/>
    <w:rsid w:val="000F2B61"/>
    <w:rsid w:val="000F2CAE"/>
    <w:rsid w:val="000F30A0"/>
    <w:rsid w:val="000F3357"/>
    <w:rsid w:val="000F38A2"/>
    <w:rsid w:val="000F3EE9"/>
    <w:rsid w:val="000F466E"/>
    <w:rsid w:val="000F47DF"/>
    <w:rsid w:val="000F5BBF"/>
    <w:rsid w:val="000F659C"/>
    <w:rsid w:val="000F677B"/>
    <w:rsid w:val="000F6812"/>
    <w:rsid w:val="000F689C"/>
    <w:rsid w:val="000F704E"/>
    <w:rsid w:val="000F77EE"/>
    <w:rsid w:val="000F7CBF"/>
    <w:rsid w:val="00100293"/>
    <w:rsid w:val="00100A6D"/>
    <w:rsid w:val="00101E0F"/>
    <w:rsid w:val="001025EA"/>
    <w:rsid w:val="001032C5"/>
    <w:rsid w:val="00103335"/>
    <w:rsid w:val="00104A15"/>
    <w:rsid w:val="00104F0D"/>
    <w:rsid w:val="0010599E"/>
    <w:rsid w:val="001060C6"/>
    <w:rsid w:val="0010611F"/>
    <w:rsid w:val="00106280"/>
    <w:rsid w:val="001115AE"/>
    <w:rsid w:val="0011453E"/>
    <w:rsid w:val="00117267"/>
    <w:rsid w:val="001205B2"/>
    <w:rsid w:val="00121A1D"/>
    <w:rsid w:val="00121B8A"/>
    <w:rsid w:val="00123123"/>
    <w:rsid w:val="00123BF4"/>
    <w:rsid w:val="00123DE3"/>
    <w:rsid w:val="00124A82"/>
    <w:rsid w:val="00125C3A"/>
    <w:rsid w:val="001260AC"/>
    <w:rsid w:val="001260F5"/>
    <w:rsid w:val="00127FBC"/>
    <w:rsid w:val="00130294"/>
    <w:rsid w:val="001313E7"/>
    <w:rsid w:val="00131D09"/>
    <w:rsid w:val="00131FB5"/>
    <w:rsid w:val="001328BF"/>
    <w:rsid w:val="001328F2"/>
    <w:rsid w:val="00132BD2"/>
    <w:rsid w:val="00133070"/>
    <w:rsid w:val="00133C46"/>
    <w:rsid w:val="0013444A"/>
    <w:rsid w:val="0013488E"/>
    <w:rsid w:val="0013500C"/>
    <w:rsid w:val="00135E64"/>
    <w:rsid w:val="00136282"/>
    <w:rsid w:val="00136306"/>
    <w:rsid w:val="001366A5"/>
    <w:rsid w:val="00136C8F"/>
    <w:rsid w:val="00137C4E"/>
    <w:rsid w:val="00140799"/>
    <w:rsid w:val="00140EE4"/>
    <w:rsid w:val="0014114C"/>
    <w:rsid w:val="00141B5C"/>
    <w:rsid w:val="001423C2"/>
    <w:rsid w:val="00142AD0"/>
    <w:rsid w:val="00143966"/>
    <w:rsid w:val="00143D69"/>
    <w:rsid w:val="00144885"/>
    <w:rsid w:val="001451C6"/>
    <w:rsid w:val="001459E0"/>
    <w:rsid w:val="00145FF9"/>
    <w:rsid w:val="0014636B"/>
    <w:rsid w:val="00146C2D"/>
    <w:rsid w:val="001502CB"/>
    <w:rsid w:val="00151462"/>
    <w:rsid w:val="00151F79"/>
    <w:rsid w:val="00154693"/>
    <w:rsid w:val="001546FC"/>
    <w:rsid w:val="00154BF0"/>
    <w:rsid w:val="0015542D"/>
    <w:rsid w:val="00155C29"/>
    <w:rsid w:val="00155C45"/>
    <w:rsid w:val="00156BAA"/>
    <w:rsid w:val="00157647"/>
    <w:rsid w:val="00157A10"/>
    <w:rsid w:val="00157CED"/>
    <w:rsid w:val="00160503"/>
    <w:rsid w:val="00161B00"/>
    <w:rsid w:val="001624C8"/>
    <w:rsid w:val="00163F79"/>
    <w:rsid w:val="00164483"/>
    <w:rsid w:val="00164F80"/>
    <w:rsid w:val="0016563B"/>
    <w:rsid w:val="00166103"/>
    <w:rsid w:val="00167AA9"/>
    <w:rsid w:val="0017082C"/>
    <w:rsid w:val="001708E9"/>
    <w:rsid w:val="00170BCC"/>
    <w:rsid w:val="00170EBE"/>
    <w:rsid w:val="00170F8D"/>
    <w:rsid w:val="00170FD2"/>
    <w:rsid w:val="001712A5"/>
    <w:rsid w:val="00171EE8"/>
    <w:rsid w:val="00171F55"/>
    <w:rsid w:val="00172EF2"/>
    <w:rsid w:val="001736EB"/>
    <w:rsid w:val="00173DAE"/>
    <w:rsid w:val="0017416A"/>
    <w:rsid w:val="00174668"/>
    <w:rsid w:val="00175618"/>
    <w:rsid w:val="001762E7"/>
    <w:rsid w:val="00176ED8"/>
    <w:rsid w:val="00177F63"/>
    <w:rsid w:val="0018191F"/>
    <w:rsid w:val="0018226D"/>
    <w:rsid w:val="00183223"/>
    <w:rsid w:val="00183470"/>
    <w:rsid w:val="0018367D"/>
    <w:rsid w:val="00184211"/>
    <w:rsid w:val="001854EE"/>
    <w:rsid w:val="001876DF"/>
    <w:rsid w:val="001900CB"/>
    <w:rsid w:val="00190750"/>
    <w:rsid w:val="00191A5E"/>
    <w:rsid w:val="0019289A"/>
    <w:rsid w:val="0019314E"/>
    <w:rsid w:val="001937CF"/>
    <w:rsid w:val="00193807"/>
    <w:rsid w:val="0019489E"/>
    <w:rsid w:val="00194DEF"/>
    <w:rsid w:val="0019538E"/>
    <w:rsid w:val="001957D5"/>
    <w:rsid w:val="00195B54"/>
    <w:rsid w:val="00195F07"/>
    <w:rsid w:val="00195F36"/>
    <w:rsid w:val="00196D46"/>
    <w:rsid w:val="00197385"/>
    <w:rsid w:val="00197410"/>
    <w:rsid w:val="001A0F02"/>
    <w:rsid w:val="001A11D8"/>
    <w:rsid w:val="001A1652"/>
    <w:rsid w:val="001A2F41"/>
    <w:rsid w:val="001A3868"/>
    <w:rsid w:val="001A3C99"/>
    <w:rsid w:val="001A3EDA"/>
    <w:rsid w:val="001A4647"/>
    <w:rsid w:val="001A4A4A"/>
    <w:rsid w:val="001A503E"/>
    <w:rsid w:val="001A6082"/>
    <w:rsid w:val="001A6A11"/>
    <w:rsid w:val="001A6ED7"/>
    <w:rsid w:val="001A780A"/>
    <w:rsid w:val="001A7A1A"/>
    <w:rsid w:val="001B144F"/>
    <w:rsid w:val="001B25DD"/>
    <w:rsid w:val="001B329E"/>
    <w:rsid w:val="001B33AE"/>
    <w:rsid w:val="001B46C0"/>
    <w:rsid w:val="001B4E67"/>
    <w:rsid w:val="001B6184"/>
    <w:rsid w:val="001B6D46"/>
    <w:rsid w:val="001B6EC1"/>
    <w:rsid w:val="001B7059"/>
    <w:rsid w:val="001B709F"/>
    <w:rsid w:val="001B72C2"/>
    <w:rsid w:val="001C01AE"/>
    <w:rsid w:val="001C0259"/>
    <w:rsid w:val="001C02E5"/>
    <w:rsid w:val="001C13DE"/>
    <w:rsid w:val="001C2575"/>
    <w:rsid w:val="001C2949"/>
    <w:rsid w:val="001C3F1B"/>
    <w:rsid w:val="001C516E"/>
    <w:rsid w:val="001C51DA"/>
    <w:rsid w:val="001C5325"/>
    <w:rsid w:val="001C6B95"/>
    <w:rsid w:val="001C709A"/>
    <w:rsid w:val="001D01B4"/>
    <w:rsid w:val="001D07A5"/>
    <w:rsid w:val="001D117B"/>
    <w:rsid w:val="001D11F7"/>
    <w:rsid w:val="001D161F"/>
    <w:rsid w:val="001D16C3"/>
    <w:rsid w:val="001D2295"/>
    <w:rsid w:val="001D3101"/>
    <w:rsid w:val="001D3C39"/>
    <w:rsid w:val="001D4066"/>
    <w:rsid w:val="001D6C86"/>
    <w:rsid w:val="001D6F91"/>
    <w:rsid w:val="001D722B"/>
    <w:rsid w:val="001E0976"/>
    <w:rsid w:val="001E0E95"/>
    <w:rsid w:val="001E1471"/>
    <w:rsid w:val="001E14FE"/>
    <w:rsid w:val="001E1E15"/>
    <w:rsid w:val="001E2751"/>
    <w:rsid w:val="001E2A1B"/>
    <w:rsid w:val="001E3752"/>
    <w:rsid w:val="001E3B94"/>
    <w:rsid w:val="001E3E83"/>
    <w:rsid w:val="001E470F"/>
    <w:rsid w:val="001E494C"/>
    <w:rsid w:val="001E4FD8"/>
    <w:rsid w:val="001E5006"/>
    <w:rsid w:val="001E54DC"/>
    <w:rsid w:val="001E6008"/>
    <w:rsid w:val="001E6084"/>
    <w:rsid w:val="001E650A"/>
    <w:rsid w:val="001E69B6"/>
    <w:rsid w:val="001E6D2E"/>
    <w:rsid w:val="001E701D"/>
    <w:rsid w:val="001E7721"/>
    <w:rsid w:val="001F01A5"/>
    <w:rsid w:val="001F0686"/>
    <w:rsid w:val="001F08E0"/>
    <w:rsid w:val="001F08E7"/>
    <w:rsid w:val="001F14FA"/>
    <w:rsid w:val="001F1926"/>
    <w:rsid w:val="001F1CE2"/>
    <w:rsid w:val="001F209B"/>
    <w:rsid w:val="001F21CA"/>
    <w:rsid w:val="001F2BC0"/>
    <w:rsid w:val="001F30A9"/>
    <w:rsid w:val="001F35B8"/>
    <w:rsid w:val="001F3A8A"/>
    <w:rsid w:val="001F40B4"/>
    <w:rsid w:val="001F42C9"/>
    <w:rsid w:val="001F4CD7"/>
    <w:rsid w:val="001F4E80"/>
    <w:rsid w:val="001F59E6"/>
    <w:rsid w:val="001F5EEB"/>
    <w:rsid w:val="001F5FF1"/>
    <w:rsid w:val="001F64C7"/>
    <w:rsid w:val="001F6BBF"/>
    <w:rsid w:val="001F771A"/>
    <w:rsid w:val="002009A9"/>
    <w:rsid w:val="002011B4"/>
    <w:rsid w:val="002016B8"/>
    <w:rsid w:val="0020207F"/>
    <w:rsid w:val="00202478"/>
    <w:rsid w:val="00202E31"/>
    <w:rsid w:val="00202F3D"/>
    <w:rsid w:val="002031DC"/>
    <w:rsid w:val="00203C09"/>
    <w:rsid w:val="00203E8D"/>
    <w:rsid w:val="00204BD1"/>
    <w:rsid w:val="0020585E"/>
    <w:rsid w:val="00207348"/>
    <w:rsid w:val="0021051F"/>
    <w:rsid w:val="0021091C"/>
    <w:rsid w:val="00210C03"/>
    <w:rsid w:val="0021137B"/>
    <w:rsid w:val="00211907"/>
    <w:rsid w:val="00214778"/>
    <w:rsid w:val="00215231"/>
    <w:rsid w:val="00216437"/>
    <w:rsid w:val="002169E6"/>
    <w:rsid w:val="00216D1C"/>
    <w:rsid w:val="00216F13"/>
    <w:rsid w:val="0021799D"/>
    <w:rsid w:val="00220187"/>
    <w:rsid w:val="002201E1"/>
    <w:rsid w:val="00220F7C"/>
    <w:rsid w:val="00220F95"/>
    <w:rsid w:val="002211CA"/>
    <w:rsid w:val="0022161A"/>
    <w:rsid w:val="002218F9"/>
    <w:rsid w:val="00222DAA"/>
    <w:rsid w:val="002235F0"/>
    <w:rsid w:val="00223B47"/>
    <w:rsid w:val="00223ECC"/>
    <w:rsid w:val="00224883"/>
    <w:rsid w:val="00224F23"/>
    <w:rsid w:val="002267BD"/>
    <w:rsid w:val="00227616"/>
    <w:rsid w:val="00227D45"/>
    <w:rsid w:val="00227EA1"/>
    <w:rsid w:val="002303C8"/>
    <w:rsid w:val="00230864"/>
    <w:rsid w:val="00230D50"/>
    <w:rsid w:val="002311D7"/>
    <w:rsid w:val="0023142F"/>
    <w:rsid w:val="002328D2"/>
    <w:rsid w:val="0023293E"/>
    <w:rsid w:val="002330ED"/>
    <w:rsid w:val="00233648"/>
    <w:rsid w:val="00234BD2"/>
    <w:rsid w:val="00236297"/>
    <w:rsid w:val="00237184"/>
    <w:rsid w:val="00237D83"/>
    <w:rsid w:val="00240AFF"/>
    <w:rsid w:val="00240D8D"/>
    <w:rsid w:val="002417FC"/>
    <w:rsid w:val="00242D76"/>
    <w:rsid w:val="002438A3"/>
    <w:rsid w:val="002440FE"/>
    <w:rsid w:val="00244839"/>
    <w:rsid w:val="00244981"/>
    <w:rsid w:val="00245500"/>
    <w:rsid w:val="00245ECF"/>
    <w:rsid w:val="00246152"/>
    <w:rsid w:val="002466D5"/>
    <w:rsid w:val="00246782"/>
    <w:rsid w:val="0024785E"/>
    <w:rsid w:val="0024787E"/>
    <w:rsid w:val="00251754"/>
    <w:rsid w:val="00251F5F"/>
    <w:rsid w:val="00252000"/>
    <w:rsid w:val="002520F0"/>
    <w:rsid w:val="00252BBE"/>
    <w:rsid w:val="00252CB2"/>
    <w:rsid w:val="00253CD1"/>
    <w:rsid w:val="002557CE"/>
    <w:rsid w:val="00256293"/>
    <w:rsid w:val="002573D6"/>
    <w:rsid w:val="002574F2"/>
    <w:rsid w:val="002600ED"/>
    <w:rsid w:val="00260901"/>
    <w:rsid w:val="002609D6"/>
    <w:rsid w:val="00260E55"/>
    <w:rsid w:val="002625DF"/>
    <w:rsid w:val="002629C8"/>
    <w:rsid w:val="002639F5"/>
    <w:rsid w:val="00263B4C"/>
    <w:rsid w:val="00263B8E"/>
    <w:rsid w:val="00264023"/>
    <w:rsid w:val="0026404B"/>
    <w:rsid w:val="0026415E"/>
    <w:rsid w:val="0026504E"/>
    <w:rsid w:val="002655A3"/>
    <w:rsid w:val="00265AD0"/>
    <w:rsid w:val="00265C48"/>
    <w:rsid w:val="00266429"/>
    <w:rsid w:val="00267423"/>
    <w:rsid w:val="002702CC"/>
    <w:rsid w:val="00272BD3"/>
    <w:rsid w:val="00272BF7"/>
    <w:rsid w:val="00273096"/>
    <w:rsid w:val="002735C7"/>
    <w:rsid w:val="0027399E"/>
    <w:rsid w:val="00273E85"/>
    <w:rsid w:val="0027458C"/>
    <w:rsid w:val="002747C2"/>
    <w:rsid w:val="00274931"/>
    <w:rsid w:val="002756EB"/>
    <w:rsid w:val="00277408"/>
    <w:rsid w:val="002774AE"/>
    <w:rsid w:val="0027796A"/>
    <w:rsid w:val="0028025B"/>
    <w:rsid w:val="0028099A"/>
    <w:rsid w:val="0028111B"/>
    <w:rsid w:val="00281CC4"/>
    <w:rsid w:val="00281E10"/>
    <w:rsid w:val="0028236F"/>
    <w:rsid w:val="0028298C"/>
    <w:rsid w:val="00282AD6"/>
    <w:rsid w:val="00282DC9"/>
    <w:rsid w:val="002831B9"/>
    <w:rsid w:val="002832CB"/>
    <w:rsid w:val="00283B9F"/>
    <w:rsid w:val="00283EC0"/>
    <w:rsid w:val="00284115"/>
    <w:rsid w:val="002845E2"/>
    <w:rsid w:val="00284BDA"/>
    <w:rsid w:val="002853D4"/>
    <w:rsid w:val="002860C0"/>
    <w:rsid w:val="002863D8"/>
    <w:rsid w:val="002866A8"/>
    <w:rsid w:val="002876AF"/>
    <w:rsid w:val="00287C52"/>
    <w:rsid w:val="002900ED"/>
    <w:rsid w:val="002902EE"/>
    <w:rsid w:val="002905BD"/>
    <w:rsid w:val="00290706"/>
    <w:rsid w:val="00290890"/>
    <w:rsid w:val="00290B8D"/>
    <w:rsid w:val="00291ACB"/>
    <w:rsid w:val="00291C09"/>
    <w:rsid w:val="00292699"/>
    <w:rsid w:val="002930A7"/>
    <w:rsid w:val="0029356D"/>
    <w:rsid w:val="0029629B"/>
    <w:rsid w:val="00296392"/>
    <w:rsid w:val="00296BDA"/>
    <w:rsid w:val="00296C28"/>
    <w:rsid w:val="0029785B"/>
    <w:rsid w:val="00297C2A"/>
    <w:rsid w:val="00297E15"/>
    <w:rsid w:val="00297FE9"/>
    <w:rsid w:val="002A024A"/>
    <w:rsid w:val="002A04F8"/>
    <w:rsid w:val="002A0E79"/>
    <w:rsid w:val="002A2192"/>
    <w:rsid w:val="002A2B42"/>
    <w:rsid w:val="002A33BC"/>
    <w:rsid w:val="002A3648"/>
    <w:rsid w:val="002A37CF"/>
    <w:rsid w:val="002A380C"/>
    <w:rsid w:val="002A74EA"/>
    <w:rsid w:val="002A76EF"/>
    <w:rsid w:val="002B03BD"/>
    <w:rsid w:val="002B1A06"/>
    <w:rsid w:val="002B1BF2"/>
    <w:rsid w:val="002B2711"/>
    <w:rsid w:val="002B2D5E"/>
    <w:rsid w:val="002B4006"/>
    <w:rsid w:val="002B4C10"/>
    <w:rsid w:val="002B547A"/>
    <w:rsid w:val="002B57DE"/>
    <w:rsid w:val="002B6503"/>
    <w:rsid w:val="002B6D9D"/>
    <w:rsid w:val="002B76E2"/>
    <w:rsid w:val="002B7E9D"/>
    <w:rsid w:val="002B7FD5"/>
    <w:rsid w:val="002C0985"/>
    <w:rsid w:val="002C18AF"/>
    <w:rsid w:val="002C1FCD"/>
    <w:rsid w:val="002C2009"/>
    <w:rsid w:val="002C35C7"/>
    <w:rsid w:val="002C367B"/>
    <w:rsid w:val="002C405E"/>
    <w:rsid w:val="002C425E"/>
    <w:rsid w:val="002C490E"/>
    <w:rsid w:val="002C4CB6"/>
    <w:rsid w:val="002C620E"/>
    <w:rsid w:val="002C6506"/>
    <w:rsid w:val="002C6BC3"/>
    <w:rsid w:val="002C7020"/>
    <w:rsid w:val="002C79CC"/>
    <w:rsid w:val="002D140A"/>
    <w:rsid w:val="002D1730"/>
    <w:rsid w:val="002D1798"/>
    <w:rsid w:val="002D1A7A"/>
    <w:rsid w:val="002D2B9A"/>
    <w:rsid w:val="002D2D5C"/>
    <w:rsid w:val="002D3A88"/>
    <w:rsid w:val="002D471E"/>
    <w:rsid w:val="002D582A"/>
    <w:rsid w:val="002D5DE0"/>
    <w:rsid w:val="002D779E"/>
    <w:rsid w:val="002E005C"/>
    <w:rsid w:val="002E0482"/>
    <w:rsid w:val="002E3A5F"/>
    <w:rsid w:val="002E3D30"/>
    <w:rsid w:val="002E412C"/>
    <w:rsid w:val="002E524A"/>
    <w:rsid w:val="002E5AA9"/>
    <w:rsid w:val="002E6B2C"/>
    <w:rsid w:val="002E6DED"/>
    <w:rsid w:val="002E7362"/>
    <w:rsid w:val="002E769A"/>
    <w:rsid w:val="002F077C"/>
    <w:rsid w:val="002F0F1A"/>
    <w:rsid w:val="002F2449"/>
    <w:rsid w:val="002F2575"/>
    <w:rsid w:val="002F267B"/>
    <w:rsid w:val="002F2AAA"/>
    <w:rsid w:val="002F309D"/>
    <w:rsid w:val="002F348B"/>
    <w:rsid w:val="002F3725"/>
    <w:rsid w:val="002F432C"/>
    <w:rsid w:val="002F54A6"/>
    <w:rsid w:val="002F5CEA"/>
    <w:rsid w:val="002F679B"/>
    <w:rsid w:val="002F67FC"/>
    <w:rsid w:val="002F6C1A"/>
    <w:rsid w:val="002F7CFC"/>
    <w:rsid w:val="003000D9"/>
    <w:rsid w:val="00300E0F"/>
    <w:rsid w:val="00301B9D"/>
    <w:rsid w:val="003021AF"/>
    <w:rsid w:val="00302B43"/>
    <w:rsid w:val="00303026"/>
    <w:rsid w:val="00303527"/>
    <w:rsid w:val="003037C4"/>
    <w:rsid w:val="00303DBB"/>
    <w:rsid w:val="00304494"/>
    <w:rsid w:val="003049AF"/>
    <w:rsid w:val="00305FEE"/>
    <w:rsid w:val="00306093"/>
    <w:rsid w:val="003060E2"/>
    <w:rsid w:val="003063FF"/>
    <w:rsid w:val="003065D3"/>
    <w:rsid w:val="0030676E"/>
    <w:rsid w:val="003069DB"/>
    <w:rsid w:val="0030774D"/>
    <w:rsid w:val="003124EF"/>
    <w:rsid w:val="003129C4"/>
    <w:rsid w:val="00313C45"/>
    <w:rsid w:val="00314787"/>
    <w:rsid w:val="003147D3"/>
    <w:rsid w:val="00315512"/>
    <w:rsid w:val="003155FA"/>
    <w:rsid w:val="003169C7"/>
    <w:rsid w:val="00317848"/>
    <w:rsid w:val="003178A1"/>
    <w:rsid w:val="00320583"/>
    <w:rsid w:val="003209B3"/>
    <w:rsid w:val="00320E33"/>
    <w:rsid w:val="00321013"/>
    <w:rsid w:val="00321584"/>
    <w:rsid w:val="00321D1C"/>
    <w:rsid w:val="003224C2"/>
    <w:rsid w:val="003233B0"/>
    <w:rsid w:val="003234A5"/>
    <w:rsid w:val="00323BF7"/>
    <w:rsid w:val="00323DBB"/>
    <w:rsid w:val="00324130"/>
    <w:rsid w:val="003248CB"/>
    <w:rsid w:val="00324AAD"/>
    <w:rsid w:val="0032582E"/>
    <w:rsid w:val="0032605A"/>
    <w:rsid w:val="00326DA0"/>
    <w:rsid w:val="00327E34"/>
    <w:rsid w:val="00330103"/>
    <w:rsid w:val="003302F8"/>
    <w:rsid w:val="0033038D"/>
    <w:rsid w:val="00330A8F"/>
    <w:rsid w:val="0033102E"/>
    <w:rsid w:val="0033161B"/>
    <w:rsid w:val="0033206C"/>
    <w:rsid w:val="00332F0C"/>
    <w:rsid w:val="00332F44"/>
    <w:rsid w:val="003331DF"/>
    <w:rsid w:val="00333F81"/>
    <w:rsid w:val="00334FC1"/>
    <w:rsid w:val="00335F03"/>
    <w:rsid w:val="00336339"/>
    <w:rsid w:val="0033644C"/>
    <w:rsid w:val="00336C72"/>
    <w:rsid w:val="00336FAD"/>
    <w:rsid w:val="0034022B"/>
    <w:rsid w:val="003413EE"/>
    <w:rsid w:val="00342492"/>
    <w:rsid w:val="003430AA"/>
    <w:rsid w:val="00343172"/>
    <w:rsid w:val="00344B42"/>
    <w:rsid w:val="00344DA7"/>
    <w:rsid w:val="00346501"/>
    <w:rsid w:val="003470E9"/>
    <w:rsid w:val="00347EBD"/>
    <w:rsid w:val="00350A3D"/>
    <w:rsid w:val="00352A18"/>
    <w:rsid w:val="00354088"/>
    <w:rsid w:val="003542CC"/>
    <w:rsid w:val="0035465E"/>
    <w:rsid w:val="003558E2"/>
    <w:rsid w:val="00355DB5"/>
    <w:rsid w:val="00355F15"/>
    <w:rsid w:val="003579B9"/>
    <w:rsid w:val="00360445"/>
    <w:rsid w:val="00360C9A"/>
    <w:rsid w:val="0036150B"/>
    <w:rsid w:val="00361E2F"/>
    <w:rsid w:val="00363CF2"/>
    <w:rsid w:val="00363F9C"/>
    <w:rsid w:val="00364900"/>
    <w:rsid w:val="00364B53"/>
    <w:rsid w:val="00365393"/>
    <w:rsid w:val="003656F2"/>
    <w:rsid w:val="003669CC"/>
    <w:rsid w:val="00366C61"/>
    <w:rsid w:val="00367465"/>
    <w:rsid w:val="00370042"/>
    <w:rsid w:val="003716C1"/>
    <w:rsid w:val="003718D7"/>
    <w:rsid w:val="003726E2"/>
    <w:rsid w:val="00372C26"/>
    <w:rsid w:val="00372FC7"/>
    <w:rsid w:val="003730FD"/>
    <w:rsid w:val="00373601"/>
    <w:rsid w:val="00373EBF"/>
    <w:rsid w:val="00374D4C"/>
    <w:rsid w:val="003759BD"/>
    <w:rsid w:val="00377333"/>
    <w:rsid w:val="00381932"/>
    <w:rsid w:val="00382179"/>
    <w:rsid w:val="00382296"/>
    <w:rsid w:val="003832B2"/>
    <w:rsid w:val="00383CEA"/>
    <w:rsid w:val="00384128"/>
    <w:rsid w:val="00384206"/>
    <w:rsid w:val="0038438A"/>
    <w:rsid w:val="003846CA"/>
    <w:rsid w:val="00384A9F"/>
    <w:rsid w:val="00385796"/>
    <w:rsid w:val="00385A6D"/>
    <w:rsid w:val="00385B77"/>
    <w:rsid w:val="00385B85"/>
    <w:rsid w:val="00386495"/>
    <w:rsid w:val="00386705"/>
    <w:rsid w:val="003871B0"/>
    <w:rsid w:val="00387E86"/>
    <w:rsid w:val="00387FAF"/>
    <w:rsid w:val="00390C42"/>
    <w:rsid w:val="00390DC1"/>
    <w:rsid w:val="00391162"/>
    <w:rsid w:val="00392B30"/>
    <w:rsid w:val="00392C94"/>
    <w:rsid w:val="00394416"/>
    <w:rsid w:val="0039579E"/>
    <w:rsid w:val="0039594F"/>
    <w:rsid w:val="00397CE3"/>
    <w:rsid w:val="003A057F"/>
    <w:rsid w:val="003A069A"/>
    <w:rsid w:val="003A0C39"/>
    <w:rsid w:val="003A23BE"/>
    <w:rsid w:val="003A2CE6"/>
    <w:rsid w:val="003A328D"/>
    <w:rsid w:val="003A331B"/>
    <w:rsid w:val="003A39C2"/>
    <w:rsid w:val="003A3E78"/>
    <w:rsid w:val="003A4D30"/>
    <w:rsid w:val="003A5995"/>
    <w:rsid w:val="003A5F19"/>
    <w:rsid w:val="003A5FB7"/>
    <w:rsid w:val="003A6453"/>
    <w:rsid w:val="003A6DB9"/>
    <w:rsid w:val="003A7F77"/>
    <w:rsid w:val="003B0ED6"/>
    <w:rsid w:val="003B10FA"/>
    <w:rsid w:val="003B1C09"/>
    <w:rsid w:val="003B5F78"/>
    <w:rsid w:val="003B65D3"/>
    <w:rsid w:val="003B67A3"/>
    <w:rsid w:val="003B6ACA"/>
    <w:rsid w:val="003B6BF5"/>
    <w:rsid w:val="003B7E3B"/>
    <w:rsid w:val="003C07C0"/>
    <w:rsid w:val="003C2D2F"/>
    <w:rsid w:val="003C326E"/>
    <w:rsid w:val="003C37AD"/>
    <w:rsid w:val="003C3FE0"/>
    <w:rsid w:val="003C50FD"/>
    <w:rsid w:val="003C5915"/>
    <w:rsid w:val="003C5C88"/>
    <w:rsid w:val="003C5CCD"/>
    <w:rsid w:val="003C5EB1"/>
    <w:rsid w:val="003D0495"/>
    <w:rsid w:val="003D0A2A"/>
    <w:rsid w:val="003D1AD3"/>
    <w:rsid w:val="003D2699"/>
    <w:rsid w:val="003D2931"/>
    <w:rsid w:val="003D2ECE"/>
    <w:rsid w:val="003D33D2"/>
    <w:rsid w:val="003D34B9"/>
    <w:rsid w:val="003D3E94"/>
    <w:rsid w:val="003D4E51"/>
    <w:rsid w:val="003D5741"/>
    <w:rsid w:val="003D5BAB"/>
    <w:rsid w:val="003D6184"/>
    <w:rsid w:val="003D675E"/>
    <w:rsid w:val="003D6B7B"/>
    <w:rsid w:val="003D734D"/>
    <w:rsid w:val="003E00D0"/>
    <w:rsid w:val="003E0A6C"/>
    <w:rsid w:val="003E0E04"/>
    <w:rsid w:val="003E22FD"/>
    <w:rsid w:val="003E25A1"/>
    <w:rsid w:val="003E304E"/>
    <w:rsid w:val="003E30A3"/>
    <w:rsid w:val="003E3AFE"/>
    <w:rsid w:val="003E3C85"/>
    <w:rsid w:val="003E40F8"/>
    <w:rsid w:val="003E45D5"/>
    <w:rsid w:val="003E4E6F"/>
    <w:rsid w:val="003E60AB"/>
    <w:rsid w:val="003E689D"/>
    <w:rsid w:val="003E6C3F"/>
    <w:rsid w:val="003E7510"/>
    <w:rsid w:val="003F06BB"/>
    <w:rsid w:val="003F0C00"/>
    <w:rsid w:val="003F16D5"/>
    <w:rsid w:val="003F170A"/>
    <w:rsid w:val="003F17FE"/>
    <w:rsid w:val="003F25DE"/>
    <w:rsid w:val="003F2D1D"/>
    <w:rsid w:val="003F4425"/>
    <w:rsid w:val="003F45A0"/>
    <w:rsid w:val="003F464A"/>
    <w:rsid w:val="003F47AE"/>
    <w:rsid w:val="003F53D5"/>
    <w:rsid w:val="003F5556"/>
    <w:rsid w:val="003F63A0"/>
    <w:rsid w:val="003F6E2E"/>
    <w:rsid w:val="004007FD"/>
    <w:rsid w:val="004009AD"/>
    <w:rsid w:val="00400DAC"/>
    <w:rsid w:val="00402CD7"/>
    <w:rsid w:val="004037BC"/>
    <w:rsid w:val="00405357"/>
    <w:rsid w:val="004057FB"/>
    <w:rsid w:val="00405F20"/>
    <w:rsid w:val="0040726E"/>
    <w:rsid w:val="00407596"/>
    <w:rsid w:val="00407638"/>
    <w:rsid w:val="004078D0"/>
    <w:rsid w:val="00410264"/>
    <w:rsid w:val="0041068B"/>
    <w:rsid w:val="00411E6E"/>
    <w:rsid w:val="0041212B"/>
    <w:rsid w:val="0041280C"/>
    <w:rsid w:val="00412FB8"/>
    <w:rsid w:val="00412FCA"/>
    <w:rsid w:val="004145E2"/>
    <w:rsid w:val="004156FF"/>
    <w:rsid w:val="00415731"/>
    <w:rsid w:val="004204F4"/>
    <w:rsid w:val="00421270"/>
    <w:rsid w:val="00421601"/>
    <w:rsid w:val="00421604"/>
    <w:rsid w:val="00421688"/>
    <w:rsid w:val="0042251B"/>
    <w:rsid w:val="004232FE"/>
    <w:rsid w:val="004237E9"/>
    <w:rsid w:val="00423AA9"/>
    <w:rsid w:val="004247B9"/>
    <w:rsid w:val="00424A1D"/>
    <w:rsid w:val="00426804"/>
    <w:rsid w:val="00426EF2"/>
    <w:rsid w:val="00426F01"/>
    <w:rsid w:val="004304FA"/>
    <w:rsid w:val="004307B8"/>
    <w:rsid w:val="00430D35"/>
    <w:rsid w:val="00432B03"/>
    <w:rsid w:val="00432BC2"/>
    <w:rsid w:val="0043341D"/>
    <w:rsid w:val="004337E9"/>
    <w:rsid w:val="00433D83"/>
    <w:rsid w:val="00433E7F"/>
    <w:rsid w:val="0043440D"/>
    <w:rsid w:val="004359B4"/>
    <w:rsid w:val="00435FA4"/>
    <w:rsid w:val="00435FEB"/>
    <w:rsid w:val="0043618D"/>
    <w:rsid w:val="00436BDB"/>
    <w:rsid w:val="00440322"/>
    <w:rsid w:val="00440A4A"/>
    <w:rsid w:val="00441140"/>
    <w:rsid w:val="0044189A"/>
    <w:rsid w:val="00441A78"/>
    <w:rsid w:val="00442887"/>
    <w:rsid w:val="00443662"/>
    <w:rsid w:val="00444213"/>
    <w:rsid w:val="004443F2"/>
    <w:rsid w:val="004446B8"/>
    <w:rsid w:val="004454F1"/>
    <w:rsid w:val="00445B48"/>
    <w:rsid w:val="00445D64"/>
    <w:rsid w:val="00446321"/>
    <w:rsid w:val="004463D0"/>
    <w:rsid w:val="004467B7"/>
    <w:rsid w:val="00446AF6"/>
    <w:rsid w:val="00446DA8"/>
    <w:rsid w:val="004476ED"/>
    <w:rsid w:val="00447CC5"/>
    <w:rsid w:val="00451B4E"/>
    <w:rsid w:val="00452200"/>
    <w:rsid w:val="00452B6A"/>
    <w:rsid w:val="00454FD4"/>
    <w:rsid w:val="00455350"/>
    <w:rsid w:val="00456B80"/>
    <w:rsid w:val="00456C52"/>
    <w:rsid w:val="00456CFF"/>
    <w:rsid w:val="0045713F"/>
    <w:rsid w:val="00457869"/>
    <w:rsid w:val="004579D0"/>
    <w:rsid w:val="00457C03"/>
    <w:rsid w:val="00460D0E"/>
    <w:rsid w:val="00461C04"/>
    <w:rsid w:val="004628A8"/>
    <w:rsid w:val="00463B19"/>
    <w:rsid w:val="00463BBB"/>
    <w:rsid w:val="00466091"/>
    <w:rsid w:val="00466128"/>
    <w:rsid w:val="00466340"/>
    <w:rsid w:val="004669C6"/>
    <w:rsid w:val="00466DFD"/>
    <w:rsid w:val="004678D4"/>
    <w:rsid w:val="00470372"/>
    <w:rsid w:val="00470891"/>
    <w:rsid w:val="00470F75"/>
    <w:rsid w:val="004715EA"/>
    <w:rsid w:val="00472DF9"/>
    <w:rsid w:val="00473038"/>
    <w:rsid w:val="004754F4"/>
    <w:rsid w:val="00475857"/>
    <w:rsid w:val="00475ACB"/>
    <w:rsid w:val="00475F7E"/>
    <w:rsid w:val="0047774B"/>
    <w:rsid w:val="00477EDB"/>
    <w:rsid w:val="0048014F"/>
    <w:rsid w:val="0048024F"/>
    <w:rsid w:val="00480DFE"/>
    <w:rsid w:val="004811E3"/>
    <w:rsid w:val="00481D87"/>
    <w:rsid w:val="004826CE"/>
    <w:rsid w:val="00482A96"/>
    <w:rsid w:val="00484053"/>
    <w:rsid w:val="0048535F"/>
    <w:rsid w:val="00485BDF"/>
    <w:rsid w:val="00486040"/>
    <w:rsid w:val="00486AFF"/>
    <w:rsid w:val="00486BC0"/>
    <w:rsid w:val="004874D2"/>
    <w:rsid w:val="00490694"/>
    <w:rsid w:val="00490C59"/>
    <w:rsid w:val="0049292B"/>
    <w:rsid w:val="004929A7"/>
    <w:rsid w:val="00493855"/>
    <w:rsid w:val="00493D63"/>
    <w:rsid w:val="0049451E"/>
    <w:rsid w:val="00494552"/>
    <w:rsid w:val="00494B5B"/>
    <w:rsid w:val="00494ED5"/>
    <w:rsid w:val="0049632D"/>
    <w:rsid w:val="00496BAE"/>
    <w:rsid w:val="004A0B6F"/>
    <w:rsid w:val="004A1632"/>
    <w:rsid w:val="004A163B"/>
    <w:rsid w:val="004A1C8D"/>
    <w:rsid w:val="004A2C67"/>
    <w:rsid w:val="004A3724"/>
    <w:rsid w:val="004A4046"/>
    <w:rsid w:val="004A43F2"/>
    <w:rsid w:val="004A4753"/>
    <w:rsid w:val="004A4987"/>
    <w:rsid w:val="004A58CD"/>
    <w:rsid w:val="004A5A8A"/>
    <w:rsid w:val="004A6DDA"/>
    <w:rsid w:val="004A6FFA"/>
    <w:rsid w:val="004A718B"/>
    <w:rsid w:val="004B0266"/>
    <w:rsid w:val="004B04C3"/>
    <w:rsid w:val="004B05B4"/>
    <w:rsid w:val="004B09A9"/>
    <w:rsid w:val="004B0FD3"/>
    <w:rsid w:val="004B12FB"/>
    <w:rsid w:val="004B2638"/>
    <w:rsid w:val="004B29ED"/>
    <w:rsid w:val="004B466F"/>
    <w:rsid w:val="004B46D2"/>
    <w:rsid w:val="004B4A85"/>
    <w:rsid w:val="004B4C37"/>
    <w:rsid w:val="004B546F"/>
    <w:rsid w:val="004B585C"/>
    <w:rsid w:val="004B5F2F"/>
    <w:rsid w:val="004B6C66"/>
    <w:rsid w:val="004B6CA1"/>
    <w:rsid w:val="004B6CA4"/>
    <w:rsid w:val="004B7092"/>
    <w:rsid w:val="004C0B03"/>
    <w:rsid w:val="004C272A"/>
    <w:rsid w:val="004C2C23"/>
    <w:rsid w:val="004C35EB"/>
    <w:rsid w:val="004C381A"/>
    <w:rsid w:val="004C4114"/>
    <w:rsid w:val="004C47F3"/>
    <w:rsid w:val="004C4CF3"/>
    <w:rsid w:val="004C5BD5"/>
    <w:rsid w:val="004C5D09"/>
    <w:rsid w:val="004C6D72"/>
    <w:rsid w:val="004C7593"/>
    <w:rsid w:val="004D00B2"/>
    <w:rsid w:val="004D04D8"/>
    <w:rsid w:val="004D4179"/>
    <w:rsid w:val="004D4274"/>
    <w:rsid w:val="004D4483"/>
    <w:rsid w:val="004D4593"/>
    <w:rsid w:val="004D5487"/>
    <w:rsid w:val="004D556A"/>
    <w:rsid w:val="004D636A"/>
    <w:rsid w:val="004D6382"/>
    <w:rsid w:val="004D7AEE"/>
    <w:rsid w:val="004E060F"/>
    <w:rsid w:val="004E06CB"/>
    <w:rsid w:val="004E112F"/>
    <w:rsid w:val="004E134F"/>
    <w:rsid w:val="004E2D8E"/>
    <w:rsid w:val="004E3639"/>
    <w:rsid w:val="004E40AF"/>
    <w:rsid w:val="004E46A9"/>
    <w:rsid w:val="004E4F7D"/>
    <w:rsid w:val="004E52B6"/>
    <w:rsid w:val="004E55F6"/>
    <w:rsid w:val="004E5A34"/>
    <w:rsid w:val="004E6CDB"/>
    <w:rsid w:val="004E7484"/>
    <w:rsid w:val="004F0008"/>
    <w:rsid w:val="004F067F"/>
    <w:rsid w:val="004F1272"/>
    <w:rsid w:val="004F1D6B"/>
    <w:rsid w:val="004F1EE1"/>
    <w:rsid w:val="004F2256"/>
    <w:rsid w:val="004F22D7"/>
    <w:rsid w:val="004F25F9"/>
    <w:rsid w:val="004F2758"/>
    <w:rsid w:val="004F302F"/>
    <w:rsid w:val="004F331C"/>
    <w:rsid w:val="004F34BE"/>
    <w:rsid w:val="004F3AD7"/>
    <w:rsid w:val="004F3BCD"/>
    <w:rsid w:val="004F621E"/>
    <w:rsid w:val="004F6D86"/>
    <w:rsid w:val="004F6E4F"/>
    <w:rsid w:val="004F713B"/>
    <w:rsid w:val="0050001E"/>
    <w:rsid w:val="00501781"/>
    <w:rsid w:val="00501C6F"/>
    <w:rsid w:val="005020E3"/>
    <w:rsid w:val="00502C3F"/>
    <w:rsid w:val="00503786"/>
    <w:rsid w:val="00503BB4"/>
    <w:rsid w:val="0050725E"/>
    <w:rsid w:val="005075CB"/>
    <w:rsid w:val="00510111"/>
    <w:rsid w:val="00510F89"/>
    <w:rsid w:val="005111D9"/>
    <w:rsid w:val="005113B9"/>
    <w:rsid w:val="005124A4"/>
    <w:rsid w:val="00512BBB"/>
    <w:rsid w:val="00512F4C"/>
    <w:rsid w:val="00513946"/>
    <w:rsid w:val="00513FF5"/>
    <w:rsid w:val="005144E4"/>
    <w:rsid w:val="005146B7"/>
    <w:rsid w:val="0051480A"/>
    <w:rsid w:val="0051484A"/>
    <w:rsid w:val="00514A8E"/>
    <w:rsid w:val="005203DF"/>
    <w:rsid w:val="005205C9"/>
    <w:rsid w:val="00520AEB"/>
    <w:rsid w:val="005231FB"/>
    <w:rsid w:val="005239D0"/>
    <w:rsid w:val="00523F87"/>
    <w:rsid w:val="00524138"/>
    <w:rsid w:val="00524294"/>
    <w:rsid w:val="00524400"/>
    <w:rsid w:val="00526101"/>
    <w:rsid w:val="005268D5"/>
    <w:rsid w:val="00527CC6"/>
    <w:rsid w:val="005308EC"/>
    <w:rsid w:val="005308F4"/>
    <w:rsid w:val="00530C61"/>
    <w:rsid w:val="0053214A"/>
    <w:rsid w:val="00534F6C"/>
    <w:rsid w:val="00535309"/>
    <w:rsid w:val="0053555C"/>
    <w:rsid w:val="00535A00"/>
    <w:rsid w:val="00537C4E"/>
    <w:rsid w:val="00540607"/>
    <w:rsid w:val="0054076D"/>
    <w:rsid w:val="00540FE4"/>
    <w:rsid w:val="00541ED9"/>
    <w:rsid w:val="005433C4"/>
    <w:rsid w:val="0054351F"/>
    <w:rsid w:val="0054368D"/>
    <w:rsid w:val="005436FD"/>
    <w:rsid w:val="00543AD6"/>
    <w:rsid w:val="005443BF"/>
    <w:rsid w:val="00544E54"/>
    <w:rsid w:val="00544F2E"/>
    <w:rsid w:val="00545615"/>
    <w:rsid w:val="00545AD7"/>
    <w:rsid w:val="00545EA7"/>
    <w:rsid w:val="00545EE2"/>
    <w:rsid w:val="00546036"/>
    <w:rsid w:val="00546773"/>
    <w:rsid w:val="00546C5E"/>
    <w:rsid w:val="005471DB"/>
    <w:rsid w:val="00550656"/>
    <w:rsid w:val="00551829"/>
    <w:rsid w:val="0055191A"/>
    <w:rsid w:val="005522D1"/>
    <w:rsid w:val="005529A4"/>
    <w:rsid w:val="00552C3A"/>
    <w:rsid w:val="005531A4"/>
    <w:rsid w:val="005549B0"/>
    <w:rsid w:val="00554E38"/>
    <w:rsid w:val="00555A17"/>
    <w:rsid w:val="00555DA8"/>
    <w:rsid w:val="005573BE"/>
    <w:rsid w:val="00557D3D"/>
    <w:rsid w:val="00560593"/>
    <w:rsid w:val="00560A7F"/>
    <w:rsid w:val="005610CC"/>
    <w:rsid w:val="00562075"/>
    <w:rsid w:val="005627C3"/>
    <w:rsid w:val="005638C0"/>
    <w:rsid w:val="0056404C"/>
    <w:rsid w:val="005646A1"/>
    <w:rsid w:val="0056635E"/>
    <w:rsid w:val="00566424"/>
    <w:rsid w:val="00566657"/>
    <w:rsid w:val="00566732"/>
    <w:rsid w:val="00566DF5"/>
    <w:rsid w:val="00567748"/>
    <w:rsid w:val="00570069"/>
    <w:rsid w:val="0057009D"/>
    <w:rsid w:val="00570820"/>
    <w:rsid w:val="00570B04"/>
    <w:rsid w:val="00570E6D"/>
    <w:rsid w:val="00571370"/>
    <w:rsid w:val="0057294C"/>
    <w:rsid w:val="005734B8"/>
    <w:rsid w:val="005740C9"/>
    <w:rsid w:val="00575BCB"/>
    <w:rsid w:val="00575D51"/>
    <w:rsid w:val="00576693"/>
    <w:rsid w:val="0057698C"/>
    <w:rsid w:val="00576B19"/>
    <w:rsid w:val="00576EA5"/>
    <w:rsid w:val="005801F9"/>
    <w:rsid w:val="005804E0"/>
    <w:rsid w:val="005819EA"/>
    <w:rsid w:val="005824FF"/>
    <w:rsid w:val="00582ADD"/>
    <w:rsid w:val="005836BB"/>
    <w:rsid w:val="005848D6"/>
    <w:rsid w:val="00586473"/>
    <w:rsid w:val="0058792E"/>
    <w:rsid w:val="00590874"/>
    <w:rsid w:val="00590C6A"/>
    <w:rsid w:val="00591658"/>
    <w:rsid w:val="00592B92"/>
    <w:rsid w:val="005935F7"/>
    <w:rsid w:val="00593A70"/>
    <w:rsid w:val="00593B51"/>
    <w:rsid w:val="005946AF"/>
    <w:rsid w:val="0059510C"/>
    <w:rsid w:val="00597170"/>
    <w:rsid w:val="005A0B24"/>
    <w:rsid w:val="005A2CA4"/>
    <w:rsid w:val="005A32A8"/>
    <w:rsid w:val="005A49D6"/>
    <w:rsid w:val="005A4C85"/>
    <w:rsid w:val="005A5157"/>
    <w:rsid w:val="005A517A"/>
    <w:rsid w:val="005A536F"/>
    <w:rsid w:val="005A5BD8"/>
    <w:rsid w:val="005A69D4"/>
    <w:rsid w:val="005A6EF4"/>
    <w:rsid w:val="005A7AE7"/>
    <w:rsid w:val="005A7EFE"/>
    <w:rsid w:val="005B04CD"/>
    <w:rsid w:val="005B0714"/>
    <w:rsid w:val="005B0756"/>
    <w:rsid w:val="005B14A0"/>
    <w:rsid w:val="005B1AAD"/>
    <w:rsid w:val="005B1D84"/>
    <w:rsid w:val="005B1FB3"/>
    <w:rsid w:val="005B2467"/>
    <w:rsid w:val="005B24CB"/>
    <w:rsid w:val="005B32B1"/>
    <w:rsid w:val="005B3970"/>
    <w:rsid w:val="005B41F4"/>
    <w:rsid w:val="005B520E"/>
    <w:rsid w:val="005B6631"/>
    <w:rsid w:val="005B7CB9"/>
    <w:rsid w:val="005C0B01"/>
    <w:rsid w:val="005C0CB8"/>
    <w:rsid w:val="005C0DB1"/>
    <w:rsid w:val="005C0EC5"/>
    <w:rsid w:val="005C18BC"/>
    <w:rsid w:val="005C2C17"/>
    <w:rsid w:val="005C54D9"/>
    <w:rsid w:val="005C73CC"/>
    <w:rsid w:val="005C7438"/>
    <w:rsid w:val="005C7488"/>
    <w:rsid w:val="005C799D"/>
    <w:rsid w:val="005D0ED0"/>
    <w:rsid w:val="005D22FF"/>
    <w:rsid w:val="005D2F4E"/>
    <w:rsid w:val="005D3D1A"/>
    <w:rsid w:val="005D3E1D"/>
    <w:rsid w:val="005D4D9E"/>
    <w:rsid w:val="005D5B68"/>
    <w:rsid w:val="005D5C83"/>
    <w:rsid w:val="005D61E3"/>
    <w:rsid w:val="005D6EBD"/>
    <w:rsid w:val="005D7B72"/>
    <w:rsid w:val="005D7ED4"/>
    <w:rsid w:val="005D7F6F"/>
    <w:rsid w:val="005E022B"/>
    <w:rsid w:val="005E027F"/>
    <w:rsid w:val="005E1321"/>
    <w:rsid w:val="005E2919"/>
    <w:rsid w:val="005E35CF"/>
    <w:rsid w:val="005E3627"/>
    <w:rsid w:val="005E38CE"/>
    <w:rsid w:val="005E4394"/>
    <w:rsid w:val="005E4AC3"/>
    <w:rsid w:val="005E5914"/>
    <w:rsid w:val="005E606B"/>
    <w:rsid w:val="005E60C3"/>
    <w:rsid w:val="005E67AA"/>
    <w:rsid w:val="005E74EA"/>
    <w:rsid w:val="005E77F6"/>
    <w:rsid w:val="005E7AF5"/>
    <w:rsid w:val="005E7B9A"/>
    <w:rsid w:val="005E7D2B"/>
    <w:rsid w:val="005F0141"/>
    <w:rsid w:val="005F0DF7"/>
    <w:rsid w:val="005F13CE"/>
    <w:rsid w:val="005F1465"/>
    <w:rsid w:val="005F1CC2"/>
    <w:rsid w:val="005F20E6"/>
    <w:rsid w:val="005F2909"/>
    <w:rsid w:val="005F3239"/>
    <w:rsid w:val="005F363A"/>
    <w:rsid w:val="005F377D"/>
    <w:rsid w:val="005F4944"/>
    <w:rsid w:val="005F4EFD"/>
    <w:rsid w:val="005F5086"/>
    <w:rsid w:val="005F5324"/>
    <w:rsid w:val="005F619A"/>
    <w:rsid w:val="005F7456"/>
    <w:rsid w:val="005F7CC9"/>
    <w:rsid w:val="006006F4"/>
    <w:rsid w:val="00601386"/>
    <w:rsid w:val="00601860"/>
    <w:rsid w:val="00601DC8"/>
    <w:rsid w:val="00602B02"/>
    <w:rsid w:val="006038D0"/>
    <w:rsid w:val="00603936"/>
    <w:rsid w:val="00603DC0"/>
    <w:rsid w:val="0060494C"/>
    <w:rsid w:val="006049CF"/>
    <w:rsid w:val="00604B9B"/>
    <w:rsid w:val="00605172"/>
    <w:rsid w:val="006053A6"/>
    <w:rsid w:val="006057F9"/>
    <w:rsid w:val="00605AF2"/>
    <w:rsid w:val="00606073"/>
    <w:rsid w:val="0060609C"/>
    <w:rsid w:val="006064EC"/>
    <w:rsid w:val="00606BC7"/>
    <w:rsid w:val="0060764F"/>
    <w:rsid w:val="006076E3"/>
    <w:rsid w:val="00607E15"/>
    <w:rsid w:val="006100F4"/>
    <w:rsid w:val="006105C6"/>
    <w:rsid w:val="006105FA"/>
    <w:rsid w:val="00610B86"/>
    <w:rsid w:val="006116EC"/>
    <w:rsid w:val="00614924"/>
    <w:rsid w:val="00614FBF"/>
    <w:rsid w:val="0061656D"/>
    <w:rsid w:val="0061695D"/>
    <w:rsid w:val="0061703A"/>
    <w:rsid w:val="006175A2"/>
    <w:rsid w:val="00617795"/>
    <w:rsid w:val="0061799C"/>
    <w:rsid w:val="00617D00"/>
    <w:rsid w:val="00620443"/>
    <w:rsid w:val="0062061A"/>
    <w:rsid w:val="00620B2E"/>
    <w:rsid w:val="00623948"/>
    <w:rsid w:val="006247F8"/>
    <w:rsid w:val="00625E87"/>
    <w:rsid w:val="00626B38"/>
    <w:rsid w:val="00627B99"/>
    <w:rsid w:val="0063000B"/>
    <w:rsid w:val="00631B23"/>
    <w:rsid w:val="00631DAA"/>
    <w:rsid w:val="00631E6A"/>
    <w:rsid w:val="0063218D"/>
    <w:rsid w:val="00633761"/>
    <w:rsid w:val="006349EF"/>
    <w:rsid w:val="00634AB4"/>
    <w:rsid w:val="0063540B"/>
    <w:rsid w:val="006356DA"/>
    <w:rsid w:val="00635A50"/>
    <w:rsid w:val="00635D1C"/>
    <w:rsid w:val="00636881"/>
    <w:rsid w:val="00636C56"/>
    <w:rsid w:val="006373A2"/>
    <w:rsid w:val="00637789"/>
    <w:rsid w:val="0063783F"/>
    <w:rsid w:val="0064020D"/>
    <w:rsid w:val="00641197"/>
    <w:rsid w:val="0064172E"/>
    <w:rsid w:val="006419E7"/>
    <w:rsid w:val="00641BCD"/>
    <w:rsid w:val="00641FFB"/>
    <w:rsid w:val="006427E1"/>
    <w:rsid w:val="00642A58"/>
    <w:rsid w:val="00642B81"/>
    <w:rsid w:val="00643808"/>
    <w:rsid w:val="00643A29"/>
    <w:rsid w:val="006451F8"/>
    <w:rsid w:val="0064673F"/>
    <w:rsid w:val="006469DC"/>
    <w:rsid w:val="00646F66"/>
    <w:rsid w:val="0064763A"/>
    <w:rsid w:val="006500F1"/>
    <w:rsid w:val="006503B5"/>
    <w:rsid w:val="00650DE5"/>
    <w:rsid w:val="0065100A"/>
    <w:rsid w:val="00651BDD"/>
    <w:rsid w:val="00652323"/>
    <w:rsid w:val="00653F90"/>
    <w:rsid w:val="006551A8"/>
    <w:rsid w:val="006551EC"/>
    <w:rsid w:val="0065546C"/>
    <w:rsid w:val="00655E55"/>
    <w:rsid w:val="00656225"/>
    <w:rsid w:val="006578E9"/>
    <w:rsid w:val="00657F82"/>
    <w:rsid w:val="0066009F"/>
    <w:rsid w:val="00660507"/>
    <w:rsid w:val="006609D8"/>
    <w:rsid w:val="00660A73"/>
    <w:rsid w:val="006619E9"/>
    <w:rsid w:val="00662C95"/>
    <w:rsid w:val="0066333A"/>
    <w:rsid w:val="00664411"/>
    <w:rsid w:val="00664430"/>
    <w:rsid w:val="006648C2"/>
    <w:rsid w:val="00665254"/>
    <w:rsid w:val="0066648C"/>
    <w:rsid w:val="00666DC9"/>
    <w:rsid w:val="00666E94"/>
    <w:rsid w:val="0066768E"/>
    <w:rsid w:val="00670BA5"/>
    <w:rsid w:val="00670C80"/>
    <w:rsid w:val="00670D37"/>
    <w:rsid w:val="00671576"/>
    <w:rsid w:val="00672C3E"/>
    <w:rsid w:val="0067386B"/>
    <w:rsid w:val="0067390E"/>
    <w:rsid w:val="0067452C"/>
    <w:rsid w:val="00674635"/>
    <w:rsid w:val="00674CE8"/>
    <w:rsid w:val="00674D87"/>
    <w:rsid w:val="00674E4C"/>
    <w:rsid w:val="00674F2D"/>
    <w:rsid w:val="00677152"/>
    <w:rsid w:val="00677383"/>
    <w:rsid w:val="00680A00"/>
    <w:rsid w:val="00680C8F"/>
    <w:rsid w:val="00681296"/>
    <w:rsid w:val="00681FD2"/>
    <w:rsid w:val="006821A5"/>
    <w:rsid w:val="00682250"/>
    <w:rsid w:val="006829BC"/>
    <w:rsid w:val="00683186"/>
    <w:rsid w:val="00684480"/>
    <w:rsid w:val="0068519B"/>
    <w:rsid w:val="00685620"/>
    <w:rsid w:val="00687F12"/>
    <w:rsid w:val="00691802"/>
    <w:rsid w:val="00693248"/>
    <w:rsid w:val="00693433"/>
    <w:rsid w:val="006940B5"/>
    <w:rsid w:val="0069453A"/>
    <w:rsid w:val="006945DF"/>
    <w:rsid w:val="00694F85"/>
    <w:rsid w:val="006951A4"/>
    <w:rsid w:val="00695F27"/>
    <w:rsid w:val="00697272"/>
    <w:rsid w:val="00697A7E"/>
    <w:rsid w:val="00697C56"/>
    <w:rsid w:val="00697F82"/>
    <w:rsid w:val="006A0974"/>
    <w:rsid w:val="006A0B68"/>
    <w:rsid w:val="006A12C6"/>
    <w:rsid w:val="006A14B1"/>
    <w:rsid w:val="006A1E7F"/>
    <w:rsid w:val="006A2A50"/>
    <w:rsid w:val="006A39ED"/>
    <w:rsid w:val="006A526A"/>
    <w:rsid w:val="006A592C"/>
    <w:rsid w:val="006A5A17"/>
    <w:rsid w:val="006A5BB5"/>
    <w:rsid w:val="006A5E70"/>
    <w:rsid w:val="006A67E1"/>
    <w:rsid w:val="006A6814"/>
    <w:rsid w:val="006A6B49"/>
    <w:rsid w:val="006A6DD4"/>
    <w:rsid w:val="006A7F02"/>
    <w:rsid w:val="006B0E9F"/>
    <w:rsid w:val="006B0F0C"/>
    <w:rsid w:val="006B2E02"/>
    <w:rsid w:val="006B317C"/>
    <w:rsid w:val="006B5F89"/>
    <w:rsid w:val="006B636F"/>
    <w:rsid w:val="006B73AF"/>
    <w:rsid w:val="006C0B54"/>
    <w:rsid w:val="006C0BE7"/>
    <w:rsid w:val="006C1633"/>
    <w:rsid w:val="006C1FDE"/>
    <w:rsid w:val="006C359F"/>
    <w:rsid w:val="006C3DF0"/>
    <w:rsid w:val="006C499D"/>
    <w:rsid w:val="006C4A56"/>
    <w:rsid w:val="006C51E5"/>
    <w:rsid w:val="006C535C"/>
    <w:rsid w:val="006C684D"/>
    <w:rsid w:val="006C6BC9"/>
    <w:rsid w:val="006C7259"/>
    <w:rsid w:val="006D0F5A"/>
    <w:rsid w:val="006D1BF6"/>
    <w:rsid w:val="006D2847"/>
    <w:rsid w:val="006D2C28"/>
    <w:rsid w:val="006D2D59"/>
    <w:rsid w:val="006D32AD"/>
    <w:rsid w:val="006D341F"/>
    <w:rsid w:val="006D3758"/>
    <w:rsid w:val="006D54CB"/>
    <w:rsid w:val="006D5CCB"/>
    <w:rsid w:val="006D5D7D"/>
    <w:rsid w:val="006D6116"/>
    <w:rsid w:val="006D6138"/>
    <w:rsid w:val="006D65F8"/>
    <w:rsid w:val="006D6BAD"/>
    <w:rsid w:val="006D7913"/>
    <w:rsid w:val="006E0A36"/>
    <w:rsid w:val="006E0C38"/>
    <w:rsid w:val="006E11EF"/>
    <w:rsid w:val="006E2951"/>
    <w:rsid w:val="006E2AD6"/>
    <w:rsid w:val="006E2D2B"/>
    <w:rsid w:val="006E3D1A"/>
    <w:rsid w:val="006E3F94"/>
    <w:rsid w:val="006E46C1"/>
    <w:rsid w:val="006E629D"/>
    <w:rsid w:val="006E65BB"/>
    <w:rsid w:val="006E6BA7"/>
    <w:rsid w:val="006E6BF3"/>
    <w:rsid w:val="006E6D48"/>
    <w:rsid w:val="006E6F70"/>
    <w:rsid w:val="006E707A"/>
    <w:rsid w:val="006E740B"/>
    <w:rsid w:val="006E7B24"/>
    <w:rsid w:val="006F00F8"/>
    <w:rsid w:val="006F0316"/>
    <w:rsid w:val="006F05D8"/>
    <w:rsid w:val="006F0FD4"/>
    <w:rsid w:val="006F1624"/>
    <w:rsid w:val="006F1985"/>
    <w:rsid w:val="006F27A6"/>
    <w:rsid w:val="006F2CE2"/>
    <w:rsid w:val="006F3441"/>
    <w:rsid w:val="006F4D36"/>
    <w:rsid w:val="006F4D64"/>
    <w:rsid w:val="006F5107"/>
    <w:rsid w:val="006F55AA"/>
    <w:rsid w:val="006F5BF8"/>
    <w:rsid w:val="006F5D93"/>
    <w:rsid w:val="006F6825"/>
    <w:rsid w:val="006F796E"/>
    <w:rsid w:val="006F7F61"/>
    <w:rsid w:val="0070042E"/>
    <w:rsid w:val="00700C54"/>
    <w:rsid w:val="0070150E"/>
    <w:rsid w:val="007016C6"/>
    <w:rsid w:val="007017E4"/>
    <w:rsid w:val="0070286C"/>
    <w:rsid w:val="00703099"/>
    <w:rsid w:val="0070342E"/>
    <w:rsid w:val="00704150"/>
    <w:rsid w:val="00704723"/>
    <w:rsid w:val="00704DF4"/>
    <w:rsid w:val="0070678C"/>
    <w:rsid w:val="00707C92"/>
    <w:rsid w:val="007122E6"/>
    <w:rsid w:val="00712AA4"/>
    <w:rsid w:val="00713A94"/>
    <w:rsid w:val="00713E26"/>
    <w:rsid w:val="00714518"/>
    <w:rsid w:val="00715CD9"/>
    <w:rsid w:val="007172FC"/>
    <w:rsid w:val="0071788D"/>
    <w:rsid w:val="00717E7E"/>
    <w:rsid w:val="0072073E"/>
    <w:rsid w:val="00720A8D"/>
    <w:rsid w:val="0072224D"/>
    <w:rsid w:val="00722CC1"/>
    <w:rsid w:val="00722CE7"/>
    <w:rsid w:val="00722D55"/>
    <w:rsid w:val="00723E3A"/>
    <w:rsid w:val="00723F52"/>
    <w:rsid w:val="007247D7"/>
    <w:rsid w:val="00725C94"/>
    <w:rsid w:val="00725CB4"/>
    <w:rsid w:val="00725DE3"/>
    <w:rsid w:val="00725E00"/>
    <w:rsid w:val="00725E34"/>
    <w:rsid w:val="00726BC8"/>
    <w:rsid w:val="00727152"/>
    <w:rsid w:val="00730B61"/>
    <w:rsid w:val="00730EFA"/>
    <w:rsid w:val="007326F7"/>
    <w:rsid w:val="007329BC"/>
    <w:rsid w:val="00732D60"/>
    <w:rsid w:val="00733978"/>
    <w:rsid w:val="00734C62"/>
    <w:rsid w:val="00734C8B"/>
    <w:rsid w:val="00735455"/>
    <w:rsid w:val="00735556"/>
    <w:rsid w:val="00735586"/>
    <w:rsid w:val="00735F0B"/>
    <w:rsid w:val="007379C3"/>
    <w:rsid w:val="007400E5"/>
    <w:rsid w:val="0074083F"/>
    <w:rsid w:val="007419A6"/>
    <w:rsid w:val="00742064"/>
    <w:rsid w:val="0074255C"/>
    <w:rsid w:val="0074281A"/>
    <w:rsid w:val="00742FF4"/>
    <w:rsid w:val="0074315F"/>
    <w:rsid w:val="007435D9"/>
    <w:rsid w:val="0074418D"/>
    <w:rsid w:val="00744E8E"/>
    <w:rsid w:val="007450F3"/>
    <w:rsid w:val="00750E7A"/>
    <w:rsid w:val="0075211C"/>
    <w:rsid w:val="00752129"/>
    <w:rsid w:val="00752146"/>
    <w:rsid w:val="00752E82"/>
    <w:rsid w:val="00753DE1"/>
    <w:rsid w:val="007546B1"/>
    <w:rsid w:val="00754A3A"/>
    <w:rsid w:val="00755193"/>
    <w:rsid w:val="0076071D"/>
    <w:rsid w:val="00760896"/>
    <w:rsid w:val="00760967"/>
    <w:rsid w:val="00761494"/>
    <w:rsid w:val="007633D4"/>
    <w:rsid w:val="00764139"/>
    <w:rsid w:val="0076451F"/>
    <w:rsid w:val="00764E88"/>
    <w:rsid w:val="00764E9C"/>
    <w:rsid w:val="00765367"/>
    <w:rsid w:val="0076562A"/>
    <w:rsid w:val="007665F5"/>
    <w:rsid w:val="00766960"/>
    <w:rsid w:val="007673C1"/>
    <w:rsid w:val="00767E2A"/>
    <w:rsid w:val="00767E40"/>
    <w:rsid w:val="00770142"/>
    <w:rsid w:val="00770C29"/>
    <w:rsid w:val="00770E6F"/>
    <w:rsid w:val="00770EB5"/>
    <w:rsid w:val="007715D1"/>
    <w:rsid w:val="00771B82"/>
    <w:rsid w:val="00772235"/>
    <w:rsid w:val="007732A5"/>
    <w:rsid w:val="007743BA"/>
    <w:rsid w:val="007743C2"/>
    <w:rsid w:val="007745CB"/>
    <w:rsid w:val="00775051"/>
    <w:rsid w:val="0077625C"/>
    <w:rsid w:val="007762D0"/>
    <w:rsid w:val="007764A9"/>
    <w:rsid w:val="007764DA"/>
    <w:rsid w:val="007768F5"/>
    <w:rsid w:val="00776DD4"/>
    <w:rsid w:val="007775A0"/>
    <w:rsid w:val="007775AA"/>
    <w:rsid w:val="00777616"/>
    <w:rsid w:val="00777EB6"/>
    <w:rsid w:val="00780069"/>
    <w:rsid w:val="00780143"/>
    <w:rsid w:val="0078021D"/>
    <w:rsid w:val="007802AD"/>
    <w:rsid w:val="00783023"/>
    <w:rsid w:val="00783495"/>
    <w:rsid w:val="00783A1C"/>
    <w:rsid w:val="007876D3"/>
    <w:rsid w:val="007876FD"/>
    <w:rsid w:val="0079028D"/>
    <w:rsid w:val="00790758"/>
    <w:rsid w:val="00790CD2"/>
    <w:rsid w:val="007912EB"/>
    <w:rsid w:val="007918B4"/>
    <w:rsid w:val="00791A7E"/>
    <w:rsid w:val="00792A3D"/>
    <w:rsid w:val="00793430"/>
    <w:rsid w:val="00794F9E"/>
    <w:rsid w:val="00795D81"/>
    <w:rsid w:val="007960B8"/>
    <w:rsid w:val="00796FD5"/>
    <w:rsid w:val="00797E4C"/>
    <w:rsid w:val="007A07AB"/>
    <w:rsid w:val="007A0942"/>
    <w:rsid w:val="007A0FE1"/>
    <w:rsid w:val="007A12AD"/>
    <w:rsid w:val="007A40FA"/>
    <w:rsid w:val="007A53B8"/>
    <w:rsid w:val="007A5850"/>
    <w:rsid w:val="007A6339"/>
    <w:rsid w:val="007A65E8"/>
    <w:rsid w:val="007A6D27"/>
    <w:rsid w:val="007A7018"/>
    <w:rsid w:val="007A7CBE"/>
    <w:rsid w:val="007B1636"/>
    <w:rsid w:val="007B1750"/>
    <w:rsid w:val="007B2E1F"/>
    <w:rsid w:val="007B2F65"/>
    <w:rsid w:val="007B332B"/>
    <w:rsid w:val="007B4099"/>
    <w:rsid w:val="007B4672"/>
    <w:rsid w:val="007B4896"/>
    <w:rsid w:val="007B53C5"/>
    <w:rsid w:val="007B5616"/>
    <w:rsid w:val="007B7147"/>
    <w:rsid w:val="007C01DE"/>
    <w:rsid w:val="007C133C"/>
    <w:rsid w:val="007C23FD"/>
    <w:rsid w:val="007C252A"/>
    <w:rsid w:val="007C359B"/>
    <w:rsid w:val="007C6062"/>
    <w:rsid w:val="007C6114"/>
    <w:rsid w:val="007C68AE"/>
    <w:rsid w:val="007C69B3"/>
    <w:rsid w:val="007C6CAF"/>
    <w:rsid w:val="007C70FD"/>
    <w:rsid w:val="007C7A14"/>
    <w:rsid w:val="007D00EA"/>
    <w:rsid w:val="007D0CE9"/>
    <w:rsid w:val="007D0E3C"/>
    <w:rsid w:val="007D1BBA"/>
    <w:rsid w:val="007D1CCA"/>
    <w:rsid w:val="007D1ED4"/>
    <w:rsid w:val="007D204A"/>
    <w:rsid w:val="007D216A"/>
    <w:rsid w:val="007D221C"/>
    <w:rsid w:val="007D2D24"/>
    <w:rsid w:val="007D4156"/>
    <w:rsid w:val="007D4BF8"/>
    <w:rsid w:val="007D5773"/>
    <w:rsid w:val="007D5C51"/>
    <w:rsid w:val="007D6CD6"/>
    <w:rsid w:val="007D6CF5"/>
    <w:rsid w:val="007D75C3"/>
    <w:rsid w:val="007D7830"/>
    <w:rsid w:val="007E05A0"/>
    <w:rsid w:val="007E0711"/>
    <w:rsid w:val="007E07B4"/>
    <w:rsid w:val="007E0F8A"/>
    <w:rsid w:val="007E39DD"/>
    <w:rsid w:val="007E3E70"/>
    <w:rsid w:val="007E4533"/>
    <w:rsid w:val="007E47DD"/>
    <w:rsid w:val="007E4A37"/>
    <w:rsid w:val="007E530D"/>
    <w:rsid w:val="007E540B"/>
    <w:rsid w:val="007E6280"/>
    <w:rsid w:val="007E632E"/>
    <w:rsid w:val="007E7292"/>
    <w:rsid w:val="007E76ED"/>
    <w:rsid w:val="007E7C5F"/>
    <w:rsid w:val="007F0475"/>
    <w:rsid w:val="007F129A"/>
    <w:rsid w:val="007F12B7"/>
    <w:rsid w:val="007F1B1A"/>
    <w:rsid w:val="007F1B82"/>
    <w:rsid w:val="007F1D8C"/>
    <w:rsid w:val="007F20B6"/>
    <w:rsid w:val="007F2229"/>
    <w:rsid w:val="007F27E2"/>
    <w:rsid w:val="007F4C19"/>
    <w:rsid w:val="007F5388"/>
    <w:rsid w:val="007F53A1"/>
    <w:rsid w:val="007F64EF"/>
    <w:rsid w:val="007F65F0"/>
    <w:rsid w:val="007F7984"/>
    <w:rsid w:val="00800352"/>
    <w:rsid w:val="008011E6"/>
    <w:rsid w:val="00801227"/>
    <w:rsid w:val="00801306"/>
    <w:rsid w:val="008028B1"/>
    <w:rsid w:val="00802FFC"/>
    <w:rsid w:val="008038E3"/>
    <w:rsid w:val="00803921"/>
    <w:rsid w:val="00803BBE"/>
    <w:rsid w:val="00803BCB"/>
    <w:rsid w:val="00804479"/>
    <w:rsid w:val="00804C36"/>
    <w:rsid w:val="00806266"/>
    <w:rsid w:val="008076EC"/>
    <w:rsid w:val="00807851"/>
    <w:rsid w:val="008116F8"/>
    <w:rsid w:val="00811772"/>
    <w:rsid w:val="00811B16"/>
    <w:rsid w:val="008129C5"/>
    <w:rsid w:val="008144D9"/>
    <w:rsid w:val="00814527"/>
    <w:rsid w:val="00814DE2"/>
    <w:rsid w:val="00817526"/>
    <w:rsid w:val="0081787F"/>
    <w:rsid w:val="00817AF0"/>
    <w:rsid w:val="00817DF3"/>
    <w:rsid w:val="008204AA"/>
    <w:rsid w:val="00820740"/>
    <w:rsid w:val="00821129"/>
    <w:rsid w:val="008212A3"/>
    <w:rsid w:val="008213CC"/>
    <w:rsid w:val="00821BF7"/>
    <w:rsid w:val="00821BFC"/>
    <w:rsid w:val="00823109"/>
    <w:rsid w:val="00823F7B"/>
    <w:rsid w:val="00824477"/>
    <w:rsid w:val="008244BF"/>
    <w:rsid w:val="008247EA"/>
    <w:rsid w:val="00824BCC"/>
    <w:rsid w:val="00826F08"/>
    <w:rsid w:val="008273DD"/>
    <w:rsid w:val="00830176"/>
    <w:rsid w:val="00830929"/>
    <w:rsid w:val="0083122F"/>
    <w:rsid w:val="00831661"/>
    <w:rsid w:val="0083198E"/>
    <w:rsid w:val="00832696"/>
    <w:rsid w:val="00833631"/>
    <w:rsid w:val="00833CD8"/>
    <w:rsid w:val="008347C9"/>
    <w:rsid w:val="00834D35"/>
    <w:rsid w:val="008356D4"/>
    <w:rsid w:val="00835EDC"/>
    <w:rsid w:val="008364CC"/>
    <w:rsid w:val="00836644"/>
    <w:rsid w:val="00836BFC"/>
    <w:rsid w:val="00840B9F"/>
    <w:rsid w:val="0084168B"/>
    <w:rsid w:val="008417E7"/>
    <w:rsid w:val="008419CA"/>
    <w:rsid w:val="00842A1C"/>
    <w:rsid w:val="00843BBC"/>
    <w:rsid w:val="00843EE4"/>
    <w:rsid w:val="00843F9B"/>
    <w:rsid w:val="0084424A"/>
    <w:rsid w:val="00844541"/>
    <w:rsid w:val="00844A80"/>
    <w:rsid w:val="00844C63"/>
    <w:rsid w:val="008451AD"/>
    <w:rsid w:val="0084544F"/>
    <w:rsid w:val="008457B9"/>
    <w:rsid w:val="00845A29"/>
    <w:rsid w:val="00847AE8"/>
    <w:rsid w:val="0085001F"/>
    <w:rsid w:val="008500EB"/>
    <w:rsid w:val="0085047E"/>
    <w:rsid w:val="00850552"/>
    <w:rsid w:val="00850931"/>
    <w:rsid w:val="00851C59"/>
    <w:rsid w:val="00852C05"/>
    <w:rsid w:val="00853090"/>
    <w:rsid w:val="008530E8"/>
    <w:rsid w:val="00854685"/>
    <w:rsid w:val="00854D0E"/>
    <w:rsid w:val="00855250"/>
    <w:rsid w:val="00856191"/>
    <w:rsid w:val="00857D5C"/>
    <w:rsid w:val="008604A2"/>
    <w:rsid w:val="00860606"/>
    <w:rsid w:val="0086221F"/>
    <w:rsid w:val="00863DF5"/>
    <w:rsid w:val="00865785"/>
    <w:rsid w:val="0086617B"/>
    <w:rsid w:val="00866CE8"/>
    <w:rsid w:val="00867121"/>
    <w:rsid w:val="00871B6B"/>
    <w:rsid w:val="00872761"/>
    <w:rsid w:val="008730CC"/>
    <w:rsid w:val="008730F4"/>
    <w:rsid w:val="00873CFC"/>
    <w:rsid w:val="00874211"/>
    <w:rsid w:val="00874A57"/>
    <w:rsid w:val="00874B43"/>
    <w:rsid w:val="00874C91"/>
    <w:rsid w:val="00875A1B"/>
    <w:rsid w:val="00876034"/>
    <w:rsid w:val="00876DCB"/>
    <w:rsid w:val="0087757F"/>
    <w:rsid w:val="00877798"/>
    <w:rsid w:val="00877DA7"/>
    <w:rsid w:val="008813CA"/>
    <w:rsid w:val="00882000"/>
    <w:rsid w:val="00882936"/>
    <w:rsid w:val="00882982"/>
    <w:rsid w:val="00882E57"/>
    <w:rsid w:val="00883CFE"/>
    <w:rsid w:val="00884082"/>
    <w:rsid w:val="00884527"/>
    <w:rsid w:val="00885B59"/>
    <w:rsid w:val="0088638C"/>
    <w:rsid w:val="008864CE"/>
    <w:rsid w:val="00887485"/>
    <w:rsid w:val="00887494"/>
    <w:rsid w:val="0089059E"/>
    <w:rsid w:val="008908EE"/>
    <w:rsid w:val="008913A5"/>
    <w:rsid w:val="00891717"/>
    <w:rsid w:val="00891B3C"/>
    <w:rsid w:val="00891B46"/>
    <w:rsid w:val="00891F0B"/>
    <w:rsid w:val="00892932"/>
    <w:rsid w:val="0089303E"/>
    <w:rsid w:val="0089422A"/>
    <w:rsid w:val="00894422"/>
    <w:rsid w:val="00894427"/>
    <w:rsid w:val="008949E9"/>
    <w:rsid w:val="00896335"/>
    <w:rsid w:val="008965AF"/>
    <w:rsid w:val="00896603"/>
    <w:rsid w:val="00896821"/>
    <w:rsid w:val="00897261"/>
    <w:rsid w:val="00897E5F"/>
    <w:rsid w:val="008A0946"/>
    <w:rsid w:val="008A0C7F"/>
    <w:rsid w:val="008A13C9"/>
    <w:rsid w:val="008A1D5B"/>
    <w:rsid w:val="008A27A3"/>
    <w:rsid w:val="008A27BC"/>
    <w:rsid w:val="008A2C86"/>
    <w:rsid w:val="008A2E2B"/>
    <w:rsid w:val="008A3619"/>
    <w:rsid w:val="008A436A"/>
    <w:rsid w:val="008A4E24"/>
    <w:rsid w:val="008A5B52"/>
    <w:rsid w:val="008A61B2"/>
    <w:rsid w:val="008A67BF"/>
    <w:rsid w:val="008A6DCA"/>
    <w:rsid w:val="008A7D76"/>
    <w:rsid w:val="008B195F"/>
    <w:rsid w:val="008B1A87"/>
    <w:rsid w:val="008B1D24"/>
    <w:rsid w:val="008B2BD1"/>
    <w:rsid w:val="008B2E9F"/>
    <w:rsid w:val="008B2FD9"/>
    <w:rsid w:val="008B3F05"/>
    <w:rsid w:val="008B4CD5"/>
    <w:rsid w:val="008B55A1"/>
    <w:rsid w:val="008B61E1"/>
    <w:rsid w:val="008B656A"/>
    <w:rsid w:val="008B71B1"/>
    <w:rsid w:val="008B730E"/>
    <w:rsid w:val="008B79D1"/>
    <w:rsid w:val="008C01EC"/>
    <w:rsid w:val="008C0B28"/>
    <w:rsid w:val="008C1B4E"/>
    <w:rsid w:val="008C1E45"/>
    <w:rsid w:val="008C25EE"/>
    <w:rsid w:val="008C2AE9"/>
    <w:rsid w:val="008C3DF9"/>
    <w:rsid w:val="008C49B3"/>
    <w:rsid w:val="008C4AD9"/>
    <w:rsid w:val="008C5A4D"/>
    <w:rsid w:val="008C5BA1"/>
    <w:rsid w:val="008C679F"/>
    <w:rsid w:val="008C6E55"/>
    <w:rsid w:val="008C7878"/>
    <w:rsid w:val="008C7A01"/>
    <w:rsid w:val="008D0C69"/>
    <w:rsid w:val="008D1105"/>
    <w:rsid w:val="008D275F"/>
    <w:rsid w:val="008D3BE8"/>
    <w:rsid w:val="008D3CCC"/>
    <w:rsid w:val="008D4019"/>
    <w:rsid w:val="008D4305"/>
    <w:rsid w:val="008D5705"/>
    <w:rsid w:val="008D5916"/>
    <w:rsid w:val="008D5B9B"/>
    <w:rsid w:val="008D5DC3"/>
    <w:rsid w:val="008D6200"/>
    <w:rsid w:val="008D677C"/>
    <w:rsid w:val="008D6822"/>
    <w:rsid w:val="008E00CB"/>
    <w:rsid w:val="008E12E6"/>
    <w:rsid w:val="008E3575"/>
    <w:rsid w:val="008E3EAB"/>
    <w:rsid w:val="008E3F60"/>
    <w:rsid w:val="008E466B"/>
    <w:rsid w:val="008E48F5"/>
    <w:rsid w:val="008E4C16"/>
    <w:rsid w:val="008E5BA0"/>
    <w:rsid w:val="008E67ED"/>
    <w:rsid w:val="008E6B5F"/>
    <w:rsid w:val="008E6ED3"/>
    <w:rsid w:val="008E7BA7"/>
    <w:rsid w:val="008E7F5D"/>
    <w:rsid w:val="008F0A9E"/>
    <w:rsid w:val="008F1371"/>
    <w:rsid w:val="008F188C"/>
    <w:rsid w:val="008F2AF4"/>
    <w:rsid w:val="008F385E"/>
    <w:rsid w:val="008F3AC1"/>
    <w:rsid w:val="008F4079"/>
    <w:rsid w:val="008F4964"/>
    <w:rsid w:val="008F4C2C"/>
    <w:rsid w:val="008F4D6A"/>
    <w:rsid w:val="008F519D"/>
    <w:rsid w:val="008F5F2E"/>
    <w:rsid w:val="008F632C"/>
    <w:rsid w:val="008F713F"/>
    <w:rsid w:val="008F7320"/>
    <w:rsid w:val="008F7437"/>
    <w:rsid w:val="008F778F"/>
    <w:rsid w:val="008F7C86"/>
    <w:rsid w:val="00900898"/>
    <w:rsid w:val="009018D4"/>
    <w:rsid w:val="00902A58"/>
    <w:rsid w:val="00903867"/>
    <w:rsid w:val="00903BCB"/>
    <w:rsid w:val="00904367"/>
    <w:rsid w:val="00904FCB"/>
    <w:rsid w:val="00907424"/>
    <w:rsid w:val="0090748B"/>
    <w:rsid w:val="00907947"/>
    <w:rsid w:val="00910685"/>
    <w:rsid w:val="00911818"/>
    <w:rsid w:val="00911FF8"/>
    <w:rsid w:val="0091244F"/>
    <w:rsid w:val="00912529"/>
    <w:rsid w:val="00912D58"/>
    <w:rsid w:val="00913FB4"/>
    <w:rsid w:val="00914132"/>
    <w:rsid w:val="00915CAC"/>
    <w:rsid w:val="009160E1"/>
    <w:rsid w:val="00916257"/>
    <w:rsid w:val="00916C56"/>
    <w:rsid w:val="00916D19"/>
    <w:rsid w:val="009173BE"/>
    <w:rsid w:val="0091750F"/>
    <w:rsid w:val="00917765"/>
    <w:rsid w:val="009204A0"/>
    <w:rsid w:val="00920D5D"/>
    <w:rsid w:val="00920FB4"/>
    <w:rsid w:val="00921B49"/>
    <w:rsid w:val="00921BEA"/>
    <w:rsid w:val="00921D12"/>
    <w:rsid w:val="00921D76"/>
    <w:rsid w:val="00924C00"/>
    <w:rsid w:val="00925AFA"/>
    <w:rsid w:val="0092656C"/>
    <w:rsid w:val="00926A49"/>
    <w:rsid w:val="00926AD6"/>
    <w:rsid w:val="00927BAD"/>
    <w:rsid w:val="009303D9"/>
    <w:rsid w:val="00930CEF"/>
    <w:rsid w:val="00931088"/>
    <w:rsid w:val="0093167A"/>
    <w:rsid w:val="009318C3"/>
    <w:rsid w:val="00931B1D"/>
    <w:rsid w:val="009327C5"/>
    <w:rsid w:val="00932C4A"/>
    <w:rsid w:val="00932D0F"/>
    <w:rsid w:val="00933106"/>
    <w:rsid w:val="00934189"/>
    <w:rsid w:val="00934905"/>
    <w:rsid w:val="00934C1E"/>
    <w:rsid w:val="00936C63"/>
    <w:rsid w:val="00936CC2"/>
    <w:rsid w:val="00937A28"/>
    <w:rsid w:val="00937F6D"/>
    <w:rsid w:val="00940341"/>
    <w:rsid w:val="0094058E"/>
    <w:rsid w:val="009406D5"/>
    <w:rsid w:val="009412C9"/>
    <w:rsid w:val="00942AE2"/>
    <w:rsid w:val="0094399D"/>
    <w:rsid w:val="00943B55"/>
    <w:rsid w:val="00944B6D"/>
    <w:rsid w:val="009450BD"/>
    <w:rsid w:val="0094526C"/>
    <w:rsid w:val="0094548F"/>
    <w:rsid w:val="00946363"/>
    <w:rsid w:val="009467FA"/>
    <w:rsid w:val="00950584"/>
    <w:rsid w:val="009505F3"/>
    <w:rsid w:val="00950D34"/>
    <w:rsid w:val="0095275E"/>
    <w:rsid w:val="00953B2A"/>
    <w:rsid w:val="009543D6"/>
    <w:rsid w:val="0095457B"/>
    <w:rsid w:val="0095460F"/>
    <w:rsid w:val="00954C5A"/>
    <w:rsid w:val="009563B6"/>
    <w:rsid w:val="0095655A"/>
    <w:rsid w:val="0095668C"/>
    <w:rsid w:val="009579F1"/>
    <w:rsid w:val="00957ACC"/>
    <w:rsid w:val="00957E9B"/>
    <w:rsid w:val="00960A42"/>
    <w:rsid w:val="00960DB8"/>
    <w:rsid w:val="00960FAC"/>
    <w:rsid w:val="009614BB"/>
    <w:rsid w:val="00961544"/>
    <w:rsid w:val="00961959"/>
    <w:rsid w:val="00962D05"/>
    <w:rsid w:val="00962FA9"/>
    <w:rsid w:val="00962FAF"/>
    <w:rsid w:val="00963C77"/>
    <w:rsid w:val="00964261"/>
    <w:rsid w:val="00964616"/>
    <w:rsid w:val="0096470B"/>
    <w:rsid w:val="00966D4B"/>
    <w:rsid w:val="00966EE5"/>
    <w:rsid w:val="00967A93"/>
    <w:rsid w:val="00970516"/>
    <w:rsid w:val="00970792"/>
    <w:rsid w:val="00972008"/>
    <w:rsid w:val="00972A21"/>
    <w:rsid w:val="00972E49"/>
    <w:rsid w:val="00972F11"/>
    <w:rsid w:val="009740A9"/>
    <w:rsid w:val="00974C98"/>
    <w:rsid w:val="009751F9"/>
    <w:rsid w:val="00975319"/>
    <w:rsid w:val="00975D35"/>
    <w:rsid w:val="00975E7A"/>
    <w:rsid w:val="00976213"/>
    <w:rsid w:val="00976326"/>
    <w:rsid w:val="00976437"/>
    <w:rsid w:val="00976DD8"/>
    <w:rsid w:val="00977867"/>
    <w:rsid w:val="00977C0D"/>
    <w:rsid w:val="0098002C"/>
    <w:rsid w:val="009809E2"/>
    <w:rsid w:val="009815E4"/>
    <w:rsid w:val="00981783"/>
    <w:rsid w:val="00981D09"/>
    <w:rsid w:val="0098241A"/>
    <w:rsid w:val="009830DE"/>
    <w:rsid w:val="0098311E"/>
    <w:rsid w:val="00984852"/>
    <w:rsid w:val="00984C07"/>
    <w:rsid w:val="00985FC5"/>
    <w:rsid w:val="009866F3"/>
    <w:rsid w:val="00986B42"/>
    <w:rsid w:val="009872F3"/>
    <w:rsid w:val="00987DD8"/>
    <w:rsid w:val="009907D1"/>
    <w:rsid w:val="009914CC"/>
    <w:rsid w:val="00991E1B"/>
    <w:rsid w:val="00994DB2"/>
    <w:rsid w:val="009951E5"/>
    <w:rsid w:val="009969C0"/>
    <w:rsid w:val="0099706A"/>
    <w:rsid w:val="00997D34"/>
    <w:rsid w:val="009A0F18"/>
    <w:rsid w:val="009A0FCA"/>
    <w:rsid w:val="009A19FE"/>
    <w:rsid w:val="009A2B9D"/>
    <w:rsid w:val="009A33CD"/>
    <w:rsid w:val="009A3726"/>
    <w:rsid w:val="009A3F12"/>
    <w:rsid w:val="009A48D3"/>
    <w:rsid w:val="009A4C65"/>
    <w:rsid w:val="009A5455"/>
    <w:rsid w:val="009A5B6F"/>
    <w:rsid w:val="009A5C21"/>
    <w:rsid w:val="009A6C13"/>
    <w:rsid w:val="009A7037"/>
    <w:rsid w:val="009A7417"/>
    <w:rsid w:val="009A7419"/>
    <w:rsid w:val="009B00B9"/>
    <w:rsid w:val="009B0D06"/>
    <w:rsid w:val="009B0D18"/>
    <w:rsid w:val="009B1546"/>
    <w:rsid w:val="009B1EC9"/>
    <w:rsid w:val="009B2177"/>
    <w:rsid w:val="009B24B9"/>
    <w:rsid w:val="009B4A9D"/>
    <w:rsid w:val="009B51A9"/>
    <w:rsid w:val="009B52A7"/>
    <w:rsid w:val="009B7215"/>
    <w:rsid w:val="009C04FB"/>
    <w:rsid w:val="009C05C2"/>
    <w:rsid w:val="009C06D9"/>
    <w:rsid w:val="009C08DF"/>
    <w:rsid w:val="009C1275"/>
    <w:rsid w:val="009C14B4"/>
    <w:rsid w:val="009C19CE"/>
    <w:rsid w:val="009C1FDA"/>
    <w:rsid w:val="009C2299"/>
    <w:rsid w:val="009C2D63"/>
    <w:rsid w:val="009C373A"/>
    <w:rsid w:val="009C3A0C"/>
    <w:rsid w:val="009C3A35"/>
    <w:rsid w:val="009C42FA"/>
    <w:rsid w:val="009C4422"/>
    <w:rsid w:val="009C452A"/>
    <w:rsid w:val="009C484D"/>
    <w:rsid w:val="009C5C74"/>
    <w:rsid w:val="009C72F3"/>
    <w:rsid w:val="009D1FA9"/>
    <w:rsid w:val="009D28BE"/>
    <w:rsid w:val="009D2BB1"/>
    <w:rsid w:val="009D434A"/>
    <w:rsid w:val="009D4CD2"/>
    <w:rsid w:val="009D4E06"/>
    <w:rsid w:val="009D61B3"/>
    <w:rsid w:val="009D61CB"/>
    <w:rsid w:val="009D6636"/>
    <w:rsid w:val="009D7195"/>
    <w:rsid w:val="009D77FF"/>
    <w:rsid w:val="009D7AAC"/>
    <w:rsid w:val="009D7E6E"/>
    <w:rsid w:val="009E0418"/>
    <w:rsid w:val="009E043C"/>
    <w:rsid w:val="009E047B"/>
    <w:rsid w:val="009E05C5"/>
    <w:rsid w:val="009E0A0E"/>
    <w:rsid w:val="009E1556"/>
    <w:rsid w:val="009E178F"/>
    <w:rsid w:val="009E38CD"/>
    <w:rsid w:val="009E4564"/>
    <w:rsid w:val="009E4667"/>
    <w:rsid w:val="009E4A90"/>
    <w:rsid w:val="009E4AFF"/>
    <w:rsid w:val="009E53EB"/>
    <w:rsid w:val="009E5422"/>
    <w:rsid w:val="009E56FB"/>
    <w:rsid w:val="009E5905"/>
    <w:rsid w:val="009E6622"/>
    <w:rsid w:val="009E693C"/>
    <w:rsid w:val="009E6BAA"/>
    <w:rsid w:val="009E6C89"/>
    <w:rsid w:val="009E7FCA"/>
    <w:rsid w:val="009F012F"/>
    <w:rsid w:val="009F02E1"/>
    <w:rsid w:val="009F03F3"/>
    <w:rsid w:val="009F063A"/>
    <w:rsid w:val="009F1248"/>
    <w:rsid w:val="009F1BB9"/>
    <w:rsid w:val="009F1DF1"/>
    <w:rsid w:val="009F20AB"/>
    <w:rsid w:val="009F28AC"/>
    <w:rsid w:val="009F3813"/>
    <w:rsid w:val="009F4D50"/>
    <w:rsid w:val="009F4F2E"/>
    <w:rsid w:val="009F5C7E"/>
    <w:rsid w:val="009F6382"/>
    <w:rsid w:val="009F6990"/>
    <w:rsid w:val="009F738C"/>
    <w:rsid w:val="009F74A2"/>
    <w:rsid w:val="00A00CE5"/>
    <w:rsid w:val="00A00DC1"/>
    <w:rsid w:val="00A00F91"/>
    <w:rsid w:val="00A010BC"/>
    <w:rsid w:val="00A01187"/>
    <w:rsid w:val="00A0122A"/>
    <w:rsid w:val="00A01382"/>
    <w:rsid w:val="00A02C1B"/>
    <w:rsid w:val="00A02D3D"/>
    <w:rsid w:val="00A02EB5"/>
    <w:rsid w:val="00A02FB8"/>
    <w:rsid w:val="00A02FD4"/>
    <w:rsid w:val="00A032DC"/>
    <w:rsid w:val="00A034CF"/>
    <w:rsid w:val="00A03889"/>
    <w:rsid w:val="00A03A8B"/>
    <w:rsid w:val="00A03D0A"/>
    <w:rsid w:val="00A04712"/>
    <w:rsid w:val="00A04FC6"/>
    <w:rsid w:val="00A0527F"/>
    <w:rsid w:val="00A055AE"/>
    <w:rsid w:val="00A05621"/>
    <w:rsid w:val="00A0573A"/>
    <w:rsid w:val="00A06280"/>
    <w:rsid w:val="00A07195"/>
    <w:rsid w:val="00A109BB"/>
    <w:rsid w:val="00A1120E"/>
    <w:rsid w:val="00A1135D"/>
    <w:rsid w:val="00A11377"/>
    <w:rsid w:val="00A113D1"/>
    <w:rsid w:val="00A11A65"/>
    <w:rsid w:val="00A11C8C"/>
    <w:rsid w:val="00A123C4"/>
    <w:rsid w:val="00A139A8"/>
    <w:rsid w:val="00A13BBC"/>
    <w:rsid w:val="00A15304"/>
    <w:rsid w:val="00A15645"/>
    <w:rsid w:val="00A1582B"/>
    <w:rsid w:val="00A16622"/>
    <w:rsid w:val="00A17307"/>
    <w:rsid w:val="00A17718"/>
    <w:rsid w:val="00A17A2A"/>
    <w:rsid w:val="00A17F00"/>
    <w:rsid w:val="00A21DAE"/>
    <w:rsid w:val="00A22453"/>
    <w:rsid w:val="00A225E0"/>
    <w:rsid w:val="00A234E2"/>
    <w:rsid w:val="00A2354D"/>
    <w:rsid w:val="00A23752"/>
    <w:rsid w:val="00A2380F"/>
    <w:rsid w:val="00A23B52"/>
    <w:rsid w:val="00A23C88"/>
    <w:rsid w:val="00A24E3A"/>
    <w:rsid w:val="00A25B42"/>
    <w:rsid w:val="00A2637A"/>
    <w:rsid w:val="00A26424"/>
    <w:rsid w:val="00A265E1"/>
    <w:rsid w:val="00A2696E"/>
    <w:rsid w:val="00A26BA6"/>
    <w:rsid w:val="00A26DEB"/>
    <w:rsid w:val="00A27F14"/>
    <w:rsid w:val="00A32199"/>
    <w:rsid w:val="00A32227"/>
    <w:rsid w:val="00A33073"/>
    <w:rsid w:val="00A33206"/>
    <w:rsid w:val="00A34324"/>
    <w:rsid w:val="00A37218"/>
    <w:rsid w:val="00A401FB"/>
    <w:rsid w:val="00A40AB8"/>
    <w:rsid w:val="00A41643"/>
    <w:rsid w:val="00A417C0"/>
    <w:rsid w:val="00A41DF9"/>
    <w:rsid w:val="00A43D7E"/>
    <w:rsid w:val="00A442DB"/>
    <w:rsid w:val="00A44C86"/>
    <w:rsid w:val="00A44EBB"/>
    <w:rsid w:val="00A4509A"/>
    <w:rsid w:val="00A45939"/>
    <w:rsid w:val="00A45F1E"/>
    <w:rsid w:val="00A466D4"/>
    <w:rsid w:val="00A47D8E"/>
    <w:rsid w:val="00A51FA9"/>
    <w:rsid w:val="00A5200E"/>
    <w:rsid w:val="00A52A3F"/>
    <w:rsid w:val="00A52E41"/>
    <w:rsid w:val="00A5304C"/>
    <w:rsid w:val="00A5305C"/>
    <w:rsid w:val="00A53931"/>
    <w:rsid w:val="00A54542"/>
    <w:rsid w:val="00A56E9E"/>
    <w:rsid w:val="00A56F00"/>
    <w:rsid w:val="00A57ACA"/>
    <w:rsid w:val="00A60945"/>
    <w:rsid w:val="00A60A57"/>
    <w:rsid w:val="00A6283C"/>
    <w:rsid w:val="00A629C1"/>
    <w:rsid w:val="00A62E4D"/>
    <w:rsid w:val="00A635EF"/>
    <w:rsid w:val="00A63C7F"/>
    <w:rsid w:val="00A64B4C"/>
    <w:rsid w:val="00A64BA5"/>
    <w:rsid w:val="00A6612A"/>
    <w:rsid w:val="00A67649"/>
    <w:rsid w:val="00A6768F"/>
    <w:rsid w:val="00A67EF9"/>
    <w:rsid w:val="00A71971"/>
    <w:rsid w:val="00A71CDA"/>
    <w:rsid w:val="00A71FB4"/>
    <w:rsid w:val="00A72515"/>
    <w:rsid w:val="00A72B1C"/>
    <w:rsid w:val="00A7327C"/>
    <w:rsid w:val="00A73FA9"/>
    <w:rsid w:val="00A74851"/>
    <w:rsid w:val="00A74C39"/>
    <w:rsid w:val="00A7549C"/>
    <w:rsid w:val="00A76E2B"/>
    <w:rsid w:val="00A80C78"/>
    <w:rsid w:val="00A81042"/>
    <w:rsid w:val="00A82166"/>
    <w:rsid w:val="00A825A2"/>
    <w:rsid w:val="00A826EF"/>
    <w:rsid w:val="00A827AD"/>
    <w:rsid w:val="00A83552"/>
    <w:rsid w:val="00A83579"/>
    <w:rsid w:val="00A83895"/>
    <w:rsid w:val="00A8438C"/>
    <w:rsid w:val="00A845F9"/>
    <w:rsid w:val="00A848F9"/>
    <w:rsid w:val="00A84D7E"/>
    <w:rsid w:val="00A852FA"/>
    <w:rsid w:val="00A862AA"/>
    <w:rsid w:val="00A87851"/>
    <w:rsid w:val="00A879C5"/>
    <w:rsid w:val="00A9081C"/>
    <w:rsid w:val="00A9083B"/>
    <w:rsid w:val="00A90D7D"/>
    <w:rsid w:val="00A91998"/>
    <w:rsid w:val="00A91D42"/>
    <w:rsid w:val="00A92E0B"/>
    <w:rsid w:val="00A9333C"/>
    <w:rsid w:val="00A93A58"/>
    <w:rsid w:val="00A94D72"/>
    <w:rsid w:val="00A94FDA"/>
    <w:rsid w:val="00A950B5"/>
    <w:rsid w:val="00A96942"/>
    <w:rsid w:val="00A96B3D"/>
    <w:rsid w:val="00AA15DD"/>
    <w:rsid w:val="00AA17D0"/>
    <w:rsid w:val="00AA24B4"/>
    <w:rsid w:val="00AA312C"/>
    <w:rsid w:val="00AA35A2"/>
    <w:rsid w:val="00AA380E"/>
    <w:rsid w:val="00AA39CE"/>
    <w:rsid w:val="00AA3F1D"/>
    <w:rsid w:val="00AA482A"/>
    <w:rsid w:val="00AA4B48"/>
    <w:rsid w:val="00AA4E4F"/>
    <w:rsid w:val="00AA5158"/>
    <w:rsid w:val="00AA5843"/>
    <w:rsid w:val="00AA5C69"/>
    <w:rsid w:val="00AA661F"/>
    <w:rsid w:val="00AA6BC6"/>
    <w:rsid w:val="00AA70D8"/>
    <w:rsid w:val="00AB0315"/>
    <w:rsid w:val="00AB031C"/>
    <w:rsid w:val="00AB2359"/>
    <w:rsid w:val="00AB335F"/>
    <w:rsid w:val="00AB34ED"/>
    <w:rsid w:val="00AB6C86"/>
    <w:rsid w:val="00AB7A14"/>
    <w:rsid w:val="00AC036C"/>
    <w:rsid w:val="00AC0EFF"/>
    <w:rsid w:val="00AC15B8"/>
    <w:rsid w:val="00AC16E6"/>
    <w:rsid w:val="00AC18C9"/>
    <w:rsid w:val="00AC2E3B"/>
    <w:rsid w:val="00AC3386"/>
    <w:rsid w:val="00AC3465"/>
    <w:rsid w:val="00AC4C51"/>
    <w:rsid w:val="00AC4D1C"/>
    <w:rsid w:val="00AC52E9"/>
    <w:rsid w:val="00AC534F"/>
    <w:rsid w:val="00AC5A39"/>
    <w:rsid w:val="00AC6282"/>
    <w:rsid w:val="00AC70AD"/>
    <w:rsid w:val="00AC7ED6"/>
    <w:rsid w:val="00AC7FE2"/>
    <w:rsid w:val="00AD0083"/>
    <w:rsid w:val="00AD1530"/>
    <w:rsid w:val="00AD1F9D"/>
    <w:rsid w:val="00AD268E"/>
    <w:rsid w:val="00AD41B6"/>
    <w:rsid w:val="00AD5257"/>
    <w:rsid w:val="00AD5CBC"/>
    <w:rsid w:val="00AD6AC9"/>
    <w:rsid w:val="00AD6B44"/>
    <w:rsid w:val="00AD6CB4"/>
    <w:rsid w:val="00AE012C"/>
    <w:rsid w:val="00AE0736"/>
    <w:rsid w:val="00AE1824"/>
    <w:rsid w:val="00AE186F"/>
    <w:rsid w:val="00AE19A2"/>
    <w:rsid w:val="00AE1CB3"/>
    <w:rsid w:val="00AE21C4"/>
    <w:rsid w:val="00AE2897"/>
    <w:rsid w:val="00AE2A33"/>
    <w:rsid w:val="00AE2C6A"/>
    <w:rsid w:val="00AE32C7"/>
    <w:rsid w:val="00AE3F03"/>
    <w:rsid w:val="00AE429A"/>
    <w:rsid w:val="00AE5258"/>
    <w:rsid w:val="00AE6D28"/>
    <w:rsid w:val="00AE700F"/>
    <w:rsid w:val="00AE7C51"/>
    <w:rsid w:val="00AF0591"/>
    <w:rsid w:val="00AF0750"/>
    <w:rsid w:val="00AF0963"/>
    <w:rsid w:val="00AF0C50"/>
    <w:rsid w:val="00AF105B"/>
    <w:rsid w:val="00AF10E6"/>
    <w:rsid w:val="00AF1A76"/>
    <w:rsid w:val="00AF20CE"/>
    <w:rsid w:val="00AF2E61"/>
    <w:rsid w:val="00AF35B4"/>
    <w:rsid w:val="00AF43B9"/>
    <w:rsid w:val="00AF45D0"/>
    <w:rsid w:val="00AF4D0A"/>
    <w:rsid w:val="00AF4FCD"/>
    <w:rsid w:val="00AF5F65"/>
    <w:rsid w:val="00AF6644"/>
    <w:rsid w:val="00AF6B79"/>
    <w:rsid w:val="00AF740C"/>
    <w:rsid w:val="00AF74DD"/>
    <w:rsid w:val="00AF795A"/>
    <w:rsid w:val="00AF7EEB"/>
    <w:rsid w:val="00B0039D"/>
    <w:rsid w:val="00B007B4"/>
    <w:rsid w:val="00B0119D"/>
    <w:rsid w:val="00B0145B"/>
    <w:rsid w:val="00B019ED"/>
    <w:rsid w:val="00B01AD6"/>
    <w:rsid w:val="00B0353D"/>
    <w:rsid w:val="00B038B7"/>
    <w:rsid w:val="00B03B94"/>
    <w:rsid w:val="00B03F26"/>
    <w:rsid w:val="00B0417F"/>
    <w:rsid w:val="00B04196"/>
    <w:rsid w:val="00B0424A"/>
    <w:rsid w:val="00B042CD"/>
    <w:rsid w:val="00B04331"/>
    <w:rsid w:val="00B054F5"/>
    <w:rsid w:val="00B0641E"/>
    <w:rsid w:val="00B06656"/>
    <w:rsid w:val="00B07CEE"/>
    <w:rsid w:val="00B07DA1"/>
    <w:rsid w:val="00B11A60"/>
    <w:rsid w:val="00B11EB3"/>
    <w:rsid w:val="00B1292E"/>
    <w:rsid w:val="00B131A3"/>
    <w:rsid w:val="00B13509"/>
    <w:rsid w:val="00B13B14"/>
    <w:rsid w:val="00B13F2D"/>
    <w:rsid w:val="00B13FA0"/>
    <w:rsid w:val="00B14690"/>
    <w:rsid w:val="00B1499F"/>
    <w:rsid w:val="00B15350"/>
    <w:rsid w:val="00B154FE"/>
    <w:rsid w:val="00B15645"/>
    <w:rsid w:val="00B15B9D"/>
    <w:rsid w:val="00B15DB6"/>
    <w:rsid w:val="00B15EF9"/>
    <w:rsid w:val="00B16668"/>
    <w:rsid w:val="00B20902"/>
    <w:rsid w:val="00B21BB4"/>
    <w:rsid w:val="00B22603"/>
    <w:rsid w:val="00B23200"/>
    <w:rsid w:val="00B2542F"/>
    <w:rsid w:val="00B25B86"/>
    <w:rsid w:val="00B25BB0"/>
    <w:rsid w:val="00B25C3B"/>
    <w:rsid w:val="00B26339"/>
    <w:rsid w:val="00B263F5"/>
    <w:rsid w:val="00B267A5"/>
    <w:rsid w:val="00B26F94"/>
    <w:rsid w:val="00B26FA1"/>
    <w:rsid w:val="00B27030"/>
    <w:rsid w:val="00B27232"/>
    <w:rsid w:val="00B2769E"/>
    <w:rsid w:val="00B27BED"/>
    <w:rsid w:val="00B27CB2"/>
    <w:rsid w:val="00B27ED0"/>
    <w:rsid w:val="00B27F9F"/>
    <w:rsid w:val="00B3013C"/>
    <w:rsid w:val="00B30B39"/>
    <w:rsid w:val="00B310E0"/>
    <w:rsid w:val="00B31199"/>
    <w:rsid w:val="00B330D5"/>
    <w:rsid w:val="00B336F9"/>
    <w:rsid w:val="00B33882"/>
    <w:rsid w:val="00B3428E"/>
    <w:rsid w:val="00B34343"/>
    <w:rsid w:val="00B34A97"/>
    <w:rsid w:val="00B35336"/>
    <w:rsid w:val="00B35CE1"/>
    <w:rsid w:val="00B35FC2"/>
    <w:rsid w:val="00B3669F"/>
    <w:rsid w:val="00B36D18"/>
    <w:rsid w:val="00B36D4D"/>
    <w:rsid w:val="00B37C53"/>
    <w:rsid w:val="00B403E3"/>
    <w:rsid w:val="00B40A28"/>
    <w:rsid w:val="00B41798"/>
    <w:rsid w:val="00B41C3F"/>
    <w:rsid w:val="00B422CC"/>
    <w:rsid w:val="00B4324B"/>
    <w:rsid w:val="00B432E3"/>
    <w:rsid w:val="00B45E42"/>
    <w:rsid w:val="00B46113"/>
    <w:rsid w:val="00B463BD"/>
    <w:rsid w:val="00B46853"/>
    <w:rsid w:val="00B5097F"/>
    <w:rsid w:val="00B51701"/>
    <w:rsid w:val="00B5211C"/>
    <w:rsid w:val="00B52139"/>
    <w:rsid w:val="00B52E97"/>
    <w:rsid w:val="00B53161"/>
    <w:rsid w:val="00B53792"/>
    <w:rsid w:val="00B55915"/>
    <w:rsid w:val="00B56200"/>
    <w:rsid w:val="00B5725F"/>
    <w:rsid w:val="00B60C0B"/>
    <w:rsid w:val="00B6137B"/>
    <w:rsid w:val="00B617D0"/>
    <w:rsid w:val="00B61D32"/>
    <w:rsid w:val="00B62977"/>
    <w:rsid w:val="00B62D06"/>
    <w:rsid w:val="00B63545"/>
    <w:rsid w:val="00B63E8B"/>
    <w:rsid w:val="00B64A24"/>
    <w:rsid w:val="00B6544A"/>
    <w:rsid w:val="00B6663B"/>
    <w:rsid w:val="00B669DA"/>
    <w:rsid w:val="00B70A83"/>
    <w:rsid w:val="00B71047"/>
    <w:rsid w:val="00B715E0"/>
    <w:rsid w:val="00B717DD"/>
    <w:rsid w:val="00B73D59"/>
    <w:rsid w:val="00B7482D"/>
    <w:rsid w:val="00B75465"/>
    <w:rsid w:val="00B755D9"/>
    <w:rsid w:val="00B75A01"/>
    <w:rsid w:val="00B75AAC"/>
    <w:rsid w:val="00B75F3C"/>
    <w:rsid w:val="00B763FC"/>
    <w:rsid w:val="00B76802"/>
    <w:rsid w:val="00B76A72"/>
    <w:rsid w:val="00B77C08"/>
    <w:rsid w:val="00B81A2F"/>
    <w:rsid w:val="00B81FAC"/>
    <w:rsid w:val="00B8213B"/>
    <w:rsid w:val="00B822DB"/>
    <w:rsid w:val="00B8231C"/>
    <w:rsid w:val="00B82922"/>
    <w:rsid w:val="00B829DB"/>
    <w:rsid w:val="00B830C0"/>
    <w:rsid w:val="00B84233"/>
    <w:rsid w:val="00B84445"/>
    <w:rsid w:val="00B84BD5"/>
    <w:rsid w:val="00B85374"/>
    <w:rsid w:val="00B855DE"/>
    <w:rsid w:val="00B85817"/>
    <w:rsid w:val="00B85E83"/>
    <w:rsid w:val="00B8613D"/>
    <w:rsid w:val="00B8681C"/>
    <w:rsid w:val="00B902CB"/>
    <w:rsid w:val="00B90DE8"/>
    <w:rsid w:val="00B92BF7"/>
    <w:rsid w:val="00B92F8C"/>
    <w:rsid w:val="00B9395A"/>
    <w:rsid w:val="00B93AB6"/>
    <w:rsid w:val="00B949DC"/>
    <w:rsid w:val="00B951B9"/>
    <w:rsid w:val="00B95677"/>
    <w:rsid w:val="00B956A6"/>
    <w:rsid w:val="00B95886"/>
    <w:rsid w:val="00B958D8"/>
    <w:rsid w:val="00B96253"/>
    <w:rsid w:val="00B97101"/>
    <w:rsid w:val="00BA02BB"/>
    <w:rsid w:val="00BA0C23"/>
    <w:rsid w:val="00BA10EF"/>
    <w:rsid w:val="00BA123D"/>
    <w:rsid w:val="00BA1CAC"/>
    <w:rsid w:val="00BA206F"/>
    <w:rsid w:val="00BA3016"/>
    <w:rsid w:val="00BA36E2"/>
    <w:rsid w:val="00BA3ACF"/>
    <w:rsid w:val="00BA3FF7"/>
    <w:rsid w:val="00BA4991"/>
    <w:rsid w:val="00BA4E54"/>
    <w:rsid w:val="00BA56F3"/>
    <w:rsid w:val="00BA6919"/>
    <w:rsid w:val="00BA6E4A"/>
    <w:rsid w:val="00BA7099"/>
    <w:rsid w:val="00BB042A"/>
    <w:rsid w:val="00BB2406"/>
    <w:rsid w:val="00BB3314"/>
    <w:rsid w:val="00BB3A6E"/>
    <w:rsid w:val="00BB42D5"/>
    <w:rsid w:val="00BB4318"/>
    <w:rsid w:val="00BB556A"/>
    <w:rsid w:val="00BB5797"/>
    <w:rsid w:val="00BB5892"/>
    <w:rsid w:val="00BB5CCC"/>
    <w:rsid w:val="00BB6180"/>
    <w:rsid w:val="00BB62FF"/>
    <w:rsid w:val="00BB6656"/>
    <w:rsid w:val="00BB6B75"/>
    <w:rsid w:val="00BB72EE"/>
    <w:rsid w:val="00BB7A15"/>
    <w:rsid w:val="00BB7BF2"/>
    <w:rsid w:val="00BB7F9F"/>
    <w:rsid w:val="00BC013B"/>
    <w:rsid w:val="00BC0568"/>
    <w:rsid w:val="00BC07EE"/>
    <w:rsid w:val="00BC1448"/>
    <w:rsid w:val="00BC16AC"/>
    <w:rsid w:val="00BC1894"/>
    <w:rsid w:val="00BC2428"/>
    <w:rsid w:val="00BC283E"/>
    <w:rsid w:val="00BC2CC2"/>
    <w:rsid w:val="00BC3C56"/>
    <w:rsid w:val="00BC414D"/>
    <w:rsid w:val="00BC535A"/>
    <w:rsid w:val="00BC58E0"/>
    <w:rsid w:val="00BC6F8E"/>
    <w:rsid w:val="00BC70C4"/>
    <w:rsid w:val="00BC715F"/>
    <w:rsid w:val="00BC799F"/>
    <w:rsid w:val="00BC7EEA"/>
    <w:rsid w:val="00BD1C67"/>
    <w:rsid w:val="00BD2067"/>
    <w:rsid w:val="00BD2E12"/>
    <w:rsid w:val="00BD3319"/>
    <w:rsid w:val="00BD394A"/>
    <w:rsid w:val="00BD3958"/>
    <w:rsid w:val="00BD66F0"/>
    <w:rsid w:val="00BD6BDE"/>
    <w:rsid w:val="00BD706F"/>
    <w:rsid w:val="00BD74BA"/>
    <w:rsid w:val="00BE00F2"/>
    <w:rsid w:val="00BE07E1"/>
    <w:rsid w:val="00BE098F"/>
    <w:rsid w:val="00BE0C52"/>
    <w:rsid w:val="00BE1013"/>
    <w:rsid w:val="00BE1103"/>
    <w:rsid w:val="00BE1583"/>
    <w:rsid w:val="00BE1D65"/>
    <w:rsid w:val="00BE23ED"/>
    <w:rsid w:val="00BE259F"/>
    <w:rsid w:val="00BE285F"/>
    <w:rsid w:val="00BE2E89"/>
    <w:rsid w:val="00BE3735"/>
    <w:rsid w:val="00BE3BB2"/>
    <w:rsid w:val="00BE5A96"/>
    <w:rsid w:val="00BE781D"/>
    <w:rsid w:val="00BE7C1B"/>
    <w:rsid w:val="00BF09DF"/>
    <w:rsid w:val="00BF0B72"/>
    <w:rsid w:val="00BF1677"/>
    <w:rsid w:val="00BF1F82"/>
    <w:rsid w:val="00BF2C11"/>
    <w:rsid w:val="00BF2ECE"/>
    <w:rsid w:val="00BF3533"/>
    <w:rsid w:val="00BF3F6B"/>
    <w:rsid w:val="00BF47C7"/>
    <w:rsid w:val="00BF535D"/>
    <w:rsid w:val="00BF5A26"/>
    <w:rsid w:val="00BF6153"/>
    <w:rsid w:val="00BF6B74"/>
    <w:rsid w:val="00BF6C8E"/>
    <w:rsid w:val="00BF7BED"/>
    <w:rsid w:val="00C00090"/>
    <w:rsid w:val="00C0061C"/>
    <w:rsid w:val="00C00CEA"/>
    <w:rsid w:val="00C0105B"/>
    <w:rsid w:val="00C02FEF"/>
    <w:rsid w:val="00C04314"/>
    <w:rsid w:val="00C043C2"/>
    <w:rsid w:val="00C0454F"/>
    <w:rsid w:val="00C05B03"/>
    <w:rsid w:val="00C06993"/>
    <w:rsid w:val="00C06C5B"/>
    <w:rsid w:val="00C06F95"/>
    <w:rsid w:val="00C0735F"/>
    <w:rsid w:val="00C07C78"/>
    <w:rsid w:val="00C07EE3"/>
    <w:rsid w:val="00C11590"/>
    <w:rsid w:val="00C11709"/>
    <w:rsid w:val="00C125A4"/>
    <w:rsid w:val="00C125B6"/>
    <w:rsid w:val="00C12EE7"/>
    <w:rsid w:val="00C14481"/>
    <w:rsid w:val="00C149AE"/>
    <w:rsid w:val="00C1536F"/>
    <w:rsid w:val="00C16337"/>
    <w:rsid w:val="00C1707C"/>
    <w:rsid w:val="00C2103E"/>
    <w:rsid w:val="00C21C50"/>
    <w:rsid w:val="00C22830"/>
    <w:rsid w:val="00C22C84"/>
    <w:rsid w:val="00C22E98"/>
    <w:rsid w:val="00C2331E"/>
    <w:rsid w:val="00C2388A"/>
    <w:rsid w:val="00C2439E"/>
    <w:rsid w:val="00C24A2A"/>
    <w:rsid w:val="00C24B48"/>
    <w:rsid w:val="00C2561D"/>
    <w:rsid w:val="00C2575B"/>
    <w:rsid w:val="00C260D5"/>
    <w:rsid w:val="00C2743A"/>
    <w:rsid w:val="00C3005F"/>
    <w:rsid w:val="00C313B0"/>
    <w:rsid w:val="00C32612"/>
    <w:rsid w:val="00C32618"/>
    <w:rsid w:val="00C32963"/>
    <w:rsid w:val="00C34AD2"/>
    <w:rsid w:val="00C34FCF"/>
    <w:rsid w:val="00C36706"/>
    <w:rsid w:val="00C367C2"/>
    <w:rsid w:val="00C37E4E"/>
    <w:rsid w:val="00C4053B"/>
    <w:rsid w:val="00C40B24"/>
    <w:rsid w:val="00C410DA"/>
    <w:rsid w:val="00C4130B"/>
    <w:rsid w:val="00C4228F"/>
    <w:rsid w:val="00C425D7"/>
    <w:rsid w:val="00C4371D"/>
    <w:rsid w:val="00C439F7"/>
    <w:rsid w:val="00C43C68"/>
    <w:rsid w:val="00C44A65"/>
    <w:rsid w:val="00C4534E"/>
    <w:rsid w:val="00C45525"/>
    <w:rsid w:val="00C47455"/>
    <w:rsid w:val="00C476BE"/>
    <w:rsid w:val="00C47ED6"/>
    <w:rsid w:val="00C50043"/>
    <w:rsid w:val="00C50138"/>
    <w:rsid w:val="00C51527"/>
    <w:rsid w:val="00C51AF6"/>
    <w:rsid w:val="00C52593"/>
    <w:rsid w:val="00C53211"/>
    <w:rsid w:val="00C53F63"/>
    <w:rsid w:val="00C54B46"/>
    <w:rsid w:val="00C564AA"/>
    <w:rsid w:val="00C57533"/>
    <w:rsid w:val="00C60A39"/>
    <w:rsid w:val="00C60D55"/>
    <w:rsid w:val="00C60E7C"/>
    <w:rsid w:val="00C611DD"/>
    <w:rsid w:val="00C62F52"/>
    <w:rsid w:val="00C632EF"/>
    <w:rsid w:val="00C64C07"/>
    <w:rsid w:val="00C654B7"/>
    <w:rsid w:val="00C65AC5"/>
    <w:rsid w:val="00C65E1C"/>
    <w:rsid w:val="00C66831"/>
    <w:rsid w:val="00C66975"/>
    <w:rsid w:val="00C70739"/>
    <w:rsid w:val="00C709EB"/>
    <w:rsid w:val="00C70BA4"/>
    <w:rsid w:val="00C70F79"/>
    <w:rsid w:val="00C71394"/>
    <w:rsid w:val="00C71B90"/>
    <w:rsid w:val="00C71F38"/>
    <w:rsid w:val="00C72AD2"/>
    <w:rsid w:val="00C73EDB"/>
    <w:rsid w:val="00C74802"/>
    <w:rsid w:val="00C75052"/>
    <w:rsid w:val="00C75E6F"/>
    <w:rsid w:val="00C76019"/>
    <w:rsid w:val="00C82DB4"/>
    <w:rsid w:val="00C82DDC"/>
    <w:rsid w:val="00C82ED0"/>
    <w:rsid w:val="00C834F7"/>
    <w:rsid w:val="00C83889"/>
    <w:rsid w:val="00C84165"/>
    <w:rsid w:val="00C84311"/>
    <w:rsid w:val="00C84594"/>
    <w:rsid w:val="00C84EE0"/>
    <w:rsid w:val="00C85048"/>
    <w:rsid w:val="00C85333"/>
    <w:rsid w:val="00C85D13"/>
    <w:rsid w:val="00C86A57"/>
    <w:rsid w:val="00C874B9"/>
    <w:rsid w:val="00C87F4A"/>
    <w:rsid w:val="00C906D3"/>
    <w:rsid w:val="00C90BF2"/>
    <w:rsid w:val="00C91980"/>
    <w:rsid w:val="00C91E59"/>
    <w:rsid w:val="00C927F9"/>
    <w:rsid w:val="00C93498"/>
    <w:rsid w:val="00C9362B"/>
    <w:rsid w:val="00C93C39"/>
    <w:rsid w:val="00C955BF"/>
    <w:rsid w:val="00C95AB0"/>
    <w:rsid w:val="00C96178"/>
    <w:rsid w:val="00C972A4"/>
    <w:rsid w:val="00CA095D"/>
    <w:rsid w:val="00CA1348"/>
    <w:rsid w:val="00CA1BC5"/>
    <w:rsid w:val="00CA1D3D"/>
    <w:rsid w:val="00CA1D81"/>
    <w:rsid w:val="00CA24D8"/>
    <w:rsid w:val="00CA26C1"/>
    <w:rsid w:val="00CA33D9"/>
    <w:rsid w:val="00CA3CAD"/>
    <w:rsid w:val="00CA4116"/>
    <w:rsid w:val="00CA4AC1"/>
    <w:rsid w:val="00CA4E2E"/>
    <w:rsid w:val="00CA54E6"/>
    <w:rsid w:val="00CA5EB7"/>
    <w:rsid w:val="00CA72A2"/>
    <w:rsid w:val="00CA7A03"/>
    <w:rsid w:val="00CB0CFF"/>
    <w:rsid w:val="00CB147A"/>
    <w:rsid w:val="00CB2810"/>
    <w:rsid w:val="00CB28AB"/>
    <w:rsid w:val="00CB2927"/>
    <w:rsid w:val="00CB428F"/>
    <w:rsid w:val="00CB45FF"/>
    <w:rsid w:val="00CB50FE"/>
    <w:rsid w:val="00CB5D5A"/>
    <w:rsid w:val="00CB6359"/>
    <w:rsid w:val="00CB6A08"/>
    <w:rsid w:val="00CB6B9F"/>
    <w:rsid w:val="00CB6E63"/>
    <w:rsid w:val="00CC0ED8"/>
    <w:rsid w:val="00CC100D"/>
    <w:rsid w:val="00CC1141"/>
    <w:rsid w:val="00CC181A"/>
    <w:rsid w:val="00CC2453"/>
    <w:rsid w:val="00CC2BA9"/>
    <w:rsid w:val="00CC2FA0"/>
    <w:rsid w:val="00CC37AF"/>
    <w:rsid w:val="00CC3CDF"/>
    <w:rsid w:val="00CC4C74"/>
    <w:rsid w:val="00CC5BE5"/>
    <w:rsid w:val="00CC60D9"/>
    <w:rsid w:val="00CC6594"/>
    <w:rsid w:val="00CC6649"/>
    <w:rsid w:val="00CC721B"/>
    <w:rsid w:val="00CC7294"/>
    <w:rsid w:val="00CC759F"/>
    <w:rsid w:val="00CD00B0"/>
    <w:rsid w:val="00CD0BA3"/>
    <w:rsid w:val="00CD0EA9"/>
    <w:rsid w:val="00CD14F8"/>
    <w:rsid w:val="00CD183B"/>
    <w:rsid w:val="00CD1A12"/>
    <w:rsid w:val="00CD1A96"/>
    <w:rsid w:val="00CD1FBF"/>
    <w:rsid w:val="00CD21EE"/>
    <w:rsid w:val="00CD234A"/>
    <w:rsid w:val="00CD2C65"/>
    <w:rsid w:val="00CD3FE6"/>
    <w:rsid w:val="00CD42DB"/>
    <w:rsid w:val="00CD5428"/>
    <w:rsid w:val="00CD5BE3"/>
    <w:rsid w:val="00CD5F9C"/>
    <w:rsid w:val="00CD6874"/>
    <w:rsid w:val="00CD6A97"/>
    <w:rsid w:val="00CD7990"/>
    <w:rsid w:val="00CD7FAB"/>
    <w:rsid w:val="00CE077C"/>
    <w:rsid w:val="00CE0DBA"/>
    <w:rsid w:val="00CE115F"/>
    <w:rsid w:val="00CE1989"/>
    <w:rsid w:val="00CE1B11"/>
    <w:rsid w:val="00CE1F1E"/>
    <w:rsid w:val="00CE2102"/>
    <w:rsid w:val="00CE3AF8"/>
    <w:rsid w:val="00CE623C"/>
    <w:rsid w:val="00CE73FF"/>
    <w:rsid w:val="00CE759E"/>
    <w:rsid w:val="00CE7B6A"/>
    <w:rsid w:val="00CE7E85"/>
    <w:rsid w:val="00CF13C3"/>
    <w:rsid w:val="00CF16AE"/>
    <w:rsid w:val="00CF1887"/>
    <w:rsid w:val="00CF1E3B"/>
    <w:rsid w:val="00CF227A"/>
    <w:rsid w:val="00CF23F9"/>
    <w:rsid w:val="00CF2575"/>
    <w:rsid w:val="00CF2844"/>
    <w:rsid w:val="00CF319E"/>
    <w:rsid w:val="00CF3744"/>
    <w:rsid w:val="00CF40B9"/>
    <w:rsid w:val="00CF50AD"/>
    <w:rsid w:val="00CF52CC"/>
    <w:rsid w:val="00CF57ED"/>
    <w:rsid w:val="00CF63B4"/>
    <w:rsid w:val="00CF7002"/>
    <w:rsid w:val="00CF77AF"/>
    <w:rsid w:val="00CF7D2F"/>
    <w:rsid w:val="00D00C3B"/>
    <w:rsid w:val="00D017ED"/>
    <w:rsid w:val="00D01D9F"/>
    <w:rsid w:val="00D02CEF"/>
    <w:rsid w:val="00D031D5"/>
    <w:rsid w:val="00D0385A"/>
    <w:rsid w:val="00D038CD"/>
    <w:rsid w:val="00D03905"/>
    <w:rsid w:val="00D04595"/>
    <w:rsid w:val="00D059ED"/>
    <w:rsid w:val="00D06445"/>
    <w:rsid w:val="00D06C16"/>
    <w:rsid w:val="00D074F5"/>
    <w:rsid w:val="00D075ED"/>
    <w:rsid w:val="00D10431"/>
    <w:rsid w:val="00D10A12"/>
    <w:rsid w:val="00D10D78"/>
    <w:rsid w:val="00D1128C"/>
    <w:rsid w:val="00D118A9"/>
    <w:rsid w:val="00D12A8E"/>
    <w:rsid w:val="00D13F4E"/>
    <w:rsid w:val="00D143E4"/>
    <w:rsid w:val="00D14510"/>
    <w:rsid w:val="00D14DC4"/>
    <w:rsid w:val="00D14DE9"/>
    <w:rsid w:val="00D1574C"/>
    <w:rsid w:val="00D16F51"/>
    <w:rsid w:val="00D170BD"/>
    <w:rsid w:val="00D20F98"/>
    <w:rsid w:val="00D21877"/>
    <w:rsid w:val="00D22B5C"/>
    <w:rsid w:val="00D22C9F"/>
    <w:rsid w:val="00D234EF"/>
    <w:rsid w:val="00D23E9F"/>
    <w:rsid w:val="00D252B1"/>
    <w:rsid w:val="00D2563A"/>
    <w:rsid w:val="00D27E5F"/>
    <w:rsid w:val="00D305A0"/>
    <w:rsid w:val="00D3069D"/>
    <w:rsid w:val="00D32235"/>
    <w:rsid w:val="00D3306D"/>
    <w:rsid w:val="00D3339A"/>
    <w:rsid w:val="00D35423"/>
    <w:rsid w:val="00D36949"/>
    <w:rsid w:val="00D369F5"/>
    <w:rsid w:val="00D36B71"/>
    <w:rsid w:val="00D37090"/>
    <w:rsid w:val="00D3716C"/>
    <w:rsid w:val="00D37B3F"/>
    <w:rsid w:val="00D4047B"/>
    <w:rsid w:val="00D40599"/>
    <w:rsid w:val="00D4059F"/>
    <w:rsid w:val="00D40927"/>
    <w:rsid w:val="00D40D79"/>
    <w:rsid w:val="00D40E59"/>
    <w:rsid w:val="00D417BF"/>
    <w:rsid w:val="00D4247B"/>
    <w:rsid w:val="00D42755"/>
    <w:rsid w:val="00D4297E"/>
    <w:rsid w:val="00D42AE3"/>
    <w:rsid w:val="00D42EC7"/>
    <w:rsid w:val="00D43219"/>
    <w:rsid w:val="00D43B74"/>
    <w:rsid w:val="00D443BC"/>
    <w:rsid w:val="00D443F8"/>
    <w:rsid w:val="00D4456B"/>
    <w:rsid w:val="00D44A81"/>
    <w:rsid w:val="00D45307"/>
    <w:rsid w:val="00D458A7"/>
    <w:rsid w:val="00D45BDB"/>
    <w:rsid w:val="00D46FD6"/>
    <w:rsid w:val="00D4730E"/>
    <w:rsid w:val="00D47D60"/>
    <w:rsid w:val="00D503F2"/>
    <w:rsid w:val="00D518C0"/>
    <w:rsid w:val="00D52374"/>
    <w:rsid w:val="00D52A38"/>
    <w:rsid w:val="00D52B37"/>
    <w:rsid w:val="00D538DE"/>
    <w:rsid w:val="00D53DEE"/>
    <w:rsid w:val="00D5423F"/>
    <w:rsid w:val="00D549FB"/>
    <w:rsid w:val="00D55029"/>
    <w:rsid w:val="00D550A4"/>
    <w:rsid w:val="00D554B0"/>
    <w:rsid w:val="00D55F46"/>
    <w:rsid w:val="00D56501"/>
    <w:rsid w:val="00D56DC3"/>
    <w:rsid w:val="00D574A0"/>
    <w:rsid w:val="00D601D1"/>
    <w:rsid w:val="00D6129B"/>
    <w:rsid w:val="00D62F75"/>
    <w:rsid w:val="00D64095"/>
    <w:rsid w:val="00D6472A"/>
    <w:rsid w:val="00D64A6A"/>
    <w:rsid w:val="00D64F17"/>
    <w:rsid w:val="00D6556A"/>
    <w:rsid w:val="00D658DD"/>
    <w:rsid w:val="00D65DD9"/>
    <w:rsid w:val="00D66492"/>
    <w:rsid w:val="00D670D8"/>
    <w:rsid w:val="00D67690"/>
    <w:rsid w:val="00D70895"/>
    <w:rsid w:val="00D71005"/>
    <w:rsid w:val="00D72D78"/>
    <w:rsid w:val="00D738E1"/>
    <w:rsid w:val="00D73C98"/>
    <w:rsid w:val="00D74308"/>
    <w:rsid w:val="00D749A3"/>
    <w:rsid w:val="00D751E7"/>
    <w:rsid w:val="00D76286"/>
    <w:rsid w:val="00D763B1"/>
    <w:rsid w:val="00D770AC"/>
    <w:rsid w:val="00D775C7"/>
    <w:rsid w:val="00D8000C"/>
    <w:rsid w:val="00D80C69"/>
    <w:rsid w:val="00D80CA2"/>
    <w:rsid w:val="00D82533"/>
    <w:rsid w:val="00D82865"/>
    <w:rsid w:val="00D83E0F"/>
    <w:rsid w:val="00D83EF1"/>
    <w:rsid w:val="00D847A0"/>
    <w:rsid w:val="00D85F39"/>
    <w:rsid w:val="00D861A1"/>
    <w:rsid w:val="00D86BED"/>
    <w:rsid w:val="00D86D6F"/>
    <w:rsid w:val="00D87B53"/>
    <w:rsid w:val="00D87CAA"/>
    <w:rsid w:val="00D901DC"/>
    <w:rsid w:val="00D903E0"/>
    <w:rsid w:val="00D9064D"/>
    <w:rsid w:val="00D906B8"/>
    <w:rsid w:val="00D9098D"/>
    <w:rsid w:val="00D90C7B"/>
    <w:rsid w:val="00D91086"/>
    <w:rsid w:val="00D924C9"/>
    <w:rsid w:val="00D927E9"/>
    <w:rsid w:val="00D933FC"/>
    <w:rsid w:val="00D94027"/>
    <w:rsid w:val="00D95966"/>
    <w:rsid w:val="00D95A0A"/>
    <w:rsid w:val="00D95F44"/>
    <w:rsid w:val="00D964E2"/>
    <w:rsid w:val="00D96CEE"/>
    <w:rsid w:val="00D974C6"/>
    <w:rsid w:val="00D97C6F"/>
    <w:rsid w:val="00D97F84"/>
    <w:rsid w:val="00DA00CA"/>
    <w:rsid w:val="00DA0485"/>
    <w:rsid w:val="00DA1023"/>
    <w:rsid w:val="00DA13D0"/>
    <w:rsid w:val="00DA1637"/>
    <w:rsid w:val="00DA1734"/>
    <w:rsid w:val="00DA1CF9"/>
    <w:rsid w:val="00DA1DA5"/>
    <w:rsid w:val="00DA5B2D"/>
    <w:rsid w:val="00DA61C1"/>
    <w:rsid w:val="00DA6321"/>
    <w:rsid w:val="00DA674A"/>
    <w:rsid w:val="00DA76A7"/>
    <w:rsid w:val="00DA7850"/>
    <w:rsid w:val="00DB05D8"/>
    <w:rsid w:val="00DB0E9B"/>
    <w:rsid w:val="00DB1149"/>
    <w:rsid w:val="00DB155C"/>
    <w:rsid w:val="00DB3515"/>
    <w:rsid w:val="00DB362D"/>
    <w:rsid w:val="00DB3973"/>
    <w:rsid w:val="00DB4559"/>
    <w:rsid w:val="00DB590E"/>
    <w:rsid w:val="00DB62B8"/>
    <w:rsid w:val="00DB7580"/>
    <w:rsid w:val="00DB79A5"/>
    <w:rsid w:val="00DC0830"/>
    <w:rsid w:val="00DC1772"/>
    <w:rsid w:val="00DC17BA"/>
    <w:rsid w:val="00DC1CEE"/>
    <w:rsid w:val="00DC202D"/>
    <w:rsid w:val="00DC22F3"/>
    <w:rsid w:val="00DC2B57"/>
    <w:rsid w:val="00DC2BDB"/>
    <w:rsid w:val="00DC2DAD"/>
    <w:rsid w:val="00DC348D"/>
    <w:rsid w:val="00DC370B"/>
    <w:rsid w:val="00DC372F"/>
    <w:rsid w:val="00DC3BFD"/>
    <w:rsid w:val="00DC4083"/>
    <w:rsid w:val="00DC43AE"/>
    <w:rsid w:val="00DC4925"/>
    <w:rsid w:val="00DC4D57"/>
    <w:rsid w:val="00DC549B"/>
    <w:rsid w:val="00DC5E78"/>
    <w:rsid w:val="00DC63C6"/>
    <w:rsid w:val="00DC760B"/>
    <w:rsid w:val="00DC7D67"/>
    <w:rsid w:val="00DD0AC7"/>
    <w:rsid w:val="00DD1244"/>
    <w:rsid w:val="00DD12B3"/>
    <w:rsid w:val="00DD13FB"/>
    <w:rsid w:val="00DD1447"/>
    <w:rsid w:val="00DD23EA"/>
    <w:rsid w:val="00DD2463"/>
    <w:rsid w:val="00DD2979"/>
    <w:rsid w:val="00DD2D7C"/>
    <w:rsid w:val="00DD3465"/>
    <w:rsid w:val="00DD4768"/>
    <w:rsid w:val="00DD4981"/>
    <w:rsid w:val="00DD514F"/>
    <w:rsid w:val="00DD5682"/>
    <w:rsid w:val="00DD62FC"/>
    <w:rsid w:val="00DD76CB"/>
    <w:rsid w:val="00DD7DE2"/>
    <w:rsid w:val="00DE05BA"/>
    <w:rsid w:val="00DE0FF3"/>
    <w:rsid w:val="00DE12DE"/>
    <w:rsid w:val="00DE1789"/>
    <w:rsid w:val="00DE17A4"/>
    <w:rsid w:val="00DE22FE"/>
    <w:rsid w:val="00DE31C2"/>
    <w:rsid w:val="00DE390A"/>
    <w:rsid w:val="00DE3FB9"/>
    <w:rsid w:val="00DE4D29"/>
    <w:rsid w:val="00DE56FA"/>
    <w:rsid w:val="00DE5A6D"/>
    <w:rsid w:val="00DE657A"/>
    <w:rsid w:val="00DE71B5"/>
    <w:rsid w:val="00DF0653"/>
    <w:rsid w:val="00DF15D9"/>
    <w:rsid w:val="00DF16BD"/>
    <w:rsid w:val="00DF1A83"/>
    <w:rsid w:val="00DF21B6"/>
    <w:rsid w:val="00DF2C2E"/>
    <w:rsid w:val="00DF3CA5"/>
    <w:rsid w:val="00DF47BF"/>
    <w:rsid w:val="00DF4925"/>
    <w:rsid w:val="00DF4A2D"/>
    <w:rsid w:val="00DF5174"/>
    <w:rsid w:val="00DF52FE"/>
    <w:rsid w:val="00DF6796"/>
    <w:rsid w:val="00DF6975"/>
    <w:rsid w:val="00DF71DE"/>
    <w:rsid w:val="00E00B30"/>
    <w:rsid w:val="00E00D12"/>
    <w:rsid w:val="00E01766"/>
    <w:rsid w:val="00E01A59"/>
    <w:rsid w:val="00E02731"/>
    <w:rsid w:val="00E03103"/>
    <w:rsid w:val="00E0376F"/>
    <w:rsid w:val="00E03779"/>
    <w:rsid w:val="00E04133"/>
    <w:rsid w:val="00E04AE3"/>
    <w:rsid w:val="00E058D7"/>
    <w:rsid w:val="00E05B27"/>
    <w:rsid w:val="00E06595"/>
    <w:rsid w:val="00E068D8"/>
    <w:rsid w:val="00E069F0"/>
    <w:rsid w:val="00E07B46"/>
    <w:rsid w:val="00E107DD"/>
    <w:rsid w:val="00E111FC"/>
    <w:rsid w:val="00E11FD5"/>
    <w:rsid w:val="00E120A8"/>
    <w:rsid w:val="00E120EE"/>
    <w:rsid w:val="00E13724"/>
    <w:rsid w:val="00E1464E"/>
    <w:rsid w:val="00E15134"/>
    <w:rsid w:val="00E155FF"/>
    <w:rsid w:val="00E16C9F"/>
    <w:rsid w:val="00E20BF1"/>
    <w:rsid w:val="00E22AE7"/>
    <w:rsid w:val="00E24187"/>
    <w:rsid w:val="00E243B5"/>
    <w:rsid w:val="00E268F1"/>
    <w:rsid w:val="00E26A2F"/>
    <w:rsid w:val="00E27166"/>
    <w:rsid w:val="00E30462"/>
    <w:rsid w:val="00E3069F"/>
    <w:rsid w:val="00E30F61"/>
    <w:rsid w:val="00E31609"/>
    <w:rsid w:val="00E32ED6"/>
    <w:rsid w:val="00E342E1"/>
    <w:rsid w:val="00E34756"/>
    <w:rsid w:val="00E348DE"/>
    <w:rsid w:val="00E34C82"/>
    <w:rsid w:val="00E34F3E"/>
    <w:rsid w:val="00E36281"/>
    <w:rsid w:val="00E369F9"/>
    <w:rsid w:val="00E36D18"/>
    <w:rsid w:val="00E374EB"/>
    <w:rsid w:val="00E377B3"/>
    <w:rsid w:val="00E40014"/>
    <w:rsid w:val="00E40BD8"/>
    <w:rsid w:val="00E40D09"/>
    <w:rsid w:val="00E416FC"/>
    <w:rsid w:val="00E42190"/>
    <w:rsid w:val="00E423DE"/>
    <w:rsid w:val="00E43B6B"/>
    <w:rsid w:val="00E43D65"/>
    <w:rsid w:val="00E440AE"/>
    <w:rsid w:val="00E44DF7"/>
    <w:rsid w:val="00E44EA2"/>
    <w:rsid w:val="00E45527"/>
    <w:rsid w:val="00E46ADC"/>
    <w:rsid w:val="00E506B0"/>
    <w:rsid w:val="00E50784"/>
    <w:rsid w:val="00E51260"/>
    <w:rsid w:val="00E5187A"/>
    <w:rsid w:val="00E52608"/>
    <w:rsid w:val="00E52D74"/>
    <w:rsid w:val="00E54F72"/>
    <w:rsid w:val="00E561C5"/>
    <w:rsid w:val="00E567B6"/>
    <w:rsid w:val="00E616D0"/>
    <w:rsid w:val="00E61B43"/>
    <w:rsid w:val="00E61B9F"/>
    <w:rsid w:val="00E62EBC"/>
    <w:rsid w:val="00E649CE"/>
    <w:rsid w:val="00E6614C"/>
    <w:rsid w:val="00E66BF6"/>
    <w:rsid w:val="00E67943"/>
    <w:rsid w:val="00E679FE"/>
    <w:rsid w:val="00E67BBF"/>
    <w:rsid w:val="00E7003D"/>
    <w:rsid w:val="00E704E3"/>
    <w:rsid w:val="00E70758"/>
    <w:rsid w:val="00E71573"/>
    <w:rsid w:val="00E716E1"/>
    <w:rsid w:val="00E7247A"/>
    <w:rsid w:val="00E730A9"/>
    <w:rsid w:val="00E7365B"/>
    <w:rsid w:val="00E7378B"/>
    <w:rsid w:val="00E745DF"/>
    <w:rsid w:val="00E74D42"/>
    <w:rsid w:val="00E76FED"/>
    <w:rsid w:val="00E771A6"/>
    <w:rsid w:val="00E7776F"/>
    <w:rsid w:val="00E8069F"/>
    <w:rsid w:val="00E80CED"/>
    <w:rsid w:val="00E80D9D"/>
    <w:rsid w:val="00E81415"/>
    <w:rsid w:val="00E8253D"/>
    <w:rsid w:val="00E82B2B"/>
    <w:rsid w:val="00E8330D"/>
    <w:rsid w:val="00E86AA3"/>
    <w:rsid w:val="00E8769B"/>
    <w:rsid w:val="00E877C6"/>
    <w:rsid w:val="00E87DFA"/>
    <w:rsid w:val="00E907E2"/>
    <w:rsid w:val="00E90AAF"/>
    <w:rsid w:val="00E90BD5"/>
    <w:rsid w:val="00E90E6A"/>
    <w:rsid w:val="00E912D9"/>
    <w:rsid w:val="00E91330"/>
    <w:rsid w:val="00E91506"/>
    <w:rsid w:val="00E9169D"/>
    <w:rsid w:val="00E91C94"/>
    <w:rsid w:val="00E91F0E"/>
    <w:rsid w:val="00E9235A"/>
    <w:rsid w:val="00E9287D"/>
    <w:rsid w:val="00E93AB4"/>
    <w:rsid w:val="00E94400"/>
    <w:rsid w:val="00E95121"/>
    <w:rsid w:val="00E95EB3"/>
    <w:rsid w:val="00E96F69"/>
    <w:rsid w:val="00E974EA"/>
    <w:rsid w:val="00E975F2"/>
    <w:rsid w:val="00E977F0"/>
    <w:rsid w:val="00E97A47"/>
    <w:rsid w:val="00E97A67"/>
    <w:rsid w:val="00EA093B"/>
    <w:rsid w:val="00EA0F6A"/>
    <w:rsid w:val="00EA10EE"/>
    <w:rsid w:val="00EA13B4"/>
    <w:rsid w:val="00EA1941"/>
    <w:rsid w:val="00EA1C6A"/>
    <w:rsid w:val="00EA2AA1"/>
    <w:rsid w:val="00EA2DD1"/>
    <w:rsid w:val="00EA2E5A"/>
    <w:rsid w:val="00EA36DC"/>
    <w:rsid w:val="00EA42CD"/>
    <w:rsid w:val="00EA43FE"/>
    <w:rsid w:val="00EA46DD"/>
    <w:rsid w:val="00EA4722"/>
    <w:rsid w:val="00EA522F"/>
    <w:rsid w:val="00EA53B1"/>
    <w:rsid w:val="00EA665C"/>
    <w:rsid w:val="00EA6868"/>
    <w:rsid w:val="00EA71C9"/>
    <w:rsid w:val="00EA7872"/>
    <w:rsid w:val="00EB06CB"/>
    <w:rsid w:val="00EB0C68"/>
    <w:rsid w:val="00EB2D0D"/>
    <w:rsid w:val="00EB3351"/>
    <w:rsid w:val="00EB3BC0"/>
    <w:rsid w:val="00EB46E9"/>
    <w:rsid w:val="00EB4A3B"/>
    <w:rsid w:val="00EB5387"/>
    <w:rsid w:val="00EB5404"/>
    <w:rsid w:val="00EB5EB6"/>
    <w:rsid w:val="00EB5F2D"/>
    <w:rsid w:val="00EB6496"/>
    <w:rsid w:val="00EB65C0"/>
    <w:rsid w:val="00EB680C"/>
    <w:rsid w:val="00EB6F54"/>
    <w:rsid w:val="00EB7642"/>
    <w:rsid w:val="00EC0ADF"/>
    <w:rsid w:val="00EC0B3B"/>
    <w:rsid w:val="00EC2DF6"/>
    <w:rsid w:val="00EC2F7D"/>
    <w:rsid w:val="00EC3A67"/>
    <w:rsid w:val="00EC4016"/>
    <w:rsid w:val="00EC41BB"/>
    <w:rsid w:val="00EC4A0F"/>
    <w:rsid w:val="00EC6162"/>
    <w:rsid w:val="00ED190D"/>
    <w:rsid w:val="00ED2106"/>
    <w:rsid w:val="00ED23DA"/>
    <w:rsid w:val="00ED2D1D"/>
    <w:rsid w:val="00ED3BAF"/>
    <w:rsid w:val="00ED41BB"/>
    <w:rsid w:val="00ED4FE8"/>
    <w:rsid w:val="00ED60CD"/>
    <w:rsid w:val="00ED74CF"/>
    <w:rsid w:val="00EE04DD"/>
    <w:rsid w:val="00EE1EC9"/>
    <w:rsid w:val="00EE1F72"/>
    <w:rsid w:val="00EE2015"/>
    <w:rsid w:val="00EE34AB"/>
    <w:rsid w:val="00EE396F"/>
    <w:rsid w:val="00EE3CE8"/>
    <w:rsid w:val="00EE3E86"/>
    <w:rsid w:val="00EE4378"/>
    <w:rsid w:val="00EE5260"/>
    <w:rsid w:val="00EE5BFD"/>
    <w:rsid w:val="00EE5C86"/>
    <w:rsid w:val="00EE79B9"/>
    <w:rsid w:val="00EF0AA0"/>
    <w:rsid w:val="00EF129D"/>
    <w:rsid w:val="00EF1541"/>
    <w:rsid w:val="00EF2B94"/>
    <w:rsid w:val="00EF3AB3"/>
    <w:rsid w:val="00EF3D6D"/>
    <w:rsid w:val="00EF4459"/>
    <w:rsid w:val="00EF4864"/>
    <w:rsid w:val="00EF4E72"/>
    <w:rsid w:val="00EF547A"/>
    <w:rsid w:val="00EF584A"/>
    <w:rsid w:val="00EF593B"/>
    <w:rsid w:val="00EF5ACF"/>
    <w:rsid w:val="00EF5BA1"/>
    <w:rsid w:val="00F00104"/>
    <w:rsid w:val="00F00150"/>
    <w:rsid w:val="00F00C26"/>
    <w:rsid w:val="00F01230"/>
    <w:rsid w:val="00F01631"/>
    <w:rsid w:val="00F0184A"/>
    <w:rsid w:val="00F01B17"/>
    <w:rsid w:val="00F01E71"/>
    <w:rsid w:val="00F0228E"/>
    <w:rsid w:val="00F02938"/>
    <w:rsid w:val="00F02DAA"/>
    <w:rsid w:val="00F03260"/>
    <w:rsid w:val="00F036C5"/>
    <w:rsid w:val="00F049B5"/>
    <w:rsid w:val="00F04A85"/>
    <w:rsid w:val="00F04B45"/>
    <w:rsid w:val="00F05728"/>
    <w:rsid w:val="00F06262"/>
    <w:rsid w:val="00F06B86"/>
    <w:rsid w:val="00F10BAD"/>
    <w:rsid w:val="00F10BF4"/>
    <w:rsid w:val="00F11594"/>
    <w:rsid w:val="00F11B37"/>
    <w:rsid w:val="00F11DB5"/>
    <w:rsid w:val="00F11DE5"/>
    <w:rsid w:val="00F123DD"/>
    <w:rsid w:val="00F1378F"/>
    <w:rsid w:val="00F13CB3"/>
    <w:rsid w:val="00F13D1D"/>
    <w:rsid w:val="00F14485"/>
    <w:rsid w:val="00F20218"/>
    <w:rsid w:val="00F205D3"/>
    <w:rsid w:val="00F207C2"/>
    <w:rsid w:val="00F208A4"/>
    <w:rsid w:val="00F208D8"/>
    <w:rsid w:val="00F20980"/>
    <w:rsid w:val="00F212FF"/>
    <w:rsid w:val="00F21478"/>
    <w:rsid w:val="00F215C1"/>
    <w:rsid w:val="00F21674"/>
    <w:rsid w:val="00F219AF"/>
    <w:rsid w:val="00F22048"/>
    <w:rsid w:val="00F2263A"/>
    <w:rsid w:val="00F24790"/>
    <w:rsid w:val="00F24FFE"/>
    <w:rsid w:val="00F2506E"/>
    <w:rsid w:val="00F2546E"/>
    <w:rsid w:val="00F25821"/>
    <w:rsid w:val="00F2642B"/>
    <w:rsid w:val="00F265E1"/>
    <w:rsid w:val="00F26B3B"/>
    <w:rsid w:val="00F2703A"/>
    <w:rsid w:val="00F303C1"/>
    <w:rsid w:val="00F315F1"/>
    <w:rsid w:val="00F31B6A"/>
    <w:rsid w:val="00F321EE"/>
    <w:rsid w:val="00F33FDA"/>
    <w:rsid w:val="00F34272"/>
    <w:rsid w:val="00F342C8"/>
    <w:rsid w:val="00F35F2D"/>
    <w:rsid w:val="00F36AFC"/>
    <w:rsid w:val="00F36CD0"/>
    <w:rsid w:val="00F37390"/>
    <w:rsid w:val="00F40A1E"/>
    <w:rsid w:val="00F40B24"/>
    <w:rsid w:val="00F422DE"/>
    <w:rsid w:val="00F42386"/>
    <w:rsid w:val="00F42F39"/>
    <w:rsid w:val="00F43A20"/>
    <w:rsid w:val="00F459A9"/>
    <w:rsid w:val="00F467F2"/>
    <w:rsid w:val="00F47980"/>
    <w:rsid w:val="00F47BC1"/>
    <w:rsid w:val="00F47DD1"/>
    <w:rsid w:val="00F50F3D"/>
    <w:rsid w:val="00F519AD"/>
    <w:rsid w:val="00F51B19"/>
    <w:rsid w:val="00F52358"/>
    <w:rsid w:val="00F52CB5"/>
    <w:rsid w:val="00F53022"/>
    <w:rsid w:val="00F53795"/>
    <w:rsid w:val="00F540D0"/>
    <w:rsid w:val="00F54338"/>
    <w:rsid w:val="00F5473D"/>
    <w:rsid w:val="00F54B8F"/>
    <w:rsid w:val="00F553C2"/>
    <w:rsid w:val="00F565BA"/>
    <w:rsid w:val="00F57630"/>
    <w:rsid w:val="00F612EB"/>
    <w:rsid w:val="00F61932"/>
    <w:rsid w:val="00F61B2A"/>
    <w:rsid w:val="00F61D03"/>
    <w:rsid w:val="00F61F9A"/>
    <w:rsid w:val="00F62D69"/>
    <w:rsid w:val="00F62F8C"/>
    <w:rsid w:val="00F63FF6"/>
    <w:rsid w:val="00F644C4"/>
    <w:rsid w:val="00F64735"/>
    <w:rsid w:val="00F64DBC"/>
    <w:rsid w:val="00F658C5"/>
    <w:rsid w:val="00F65AC2"/>
    <w:rsid w:val="00F65C39"/>
    <w:rsid w:val="00F65FF9"/>
    <w:rsid w:val="00F67F67"/>
    <w:rsid w:val="00F70279"/>
    <w:rsid w:val="00F73192"/>
    <w:rsid w:val="00F732F2"/>
    <w:rsid w:val="00F7360D"/>
    <w:rsid w:val="00F73BE2"/>
    <w:rsid w:val="00F73F0A"/>
    <w:rsid w:val="00F74E3B"/>
    <w:rsid w:val="00F75239"/>
    <w:rsid w:val="00F76CB8"/>
    <w:rsid w:val="00F76E38"/>
    <w:rsid w:val="00F76E64"/>
    <w:rsid w:val="00F80575"/>
    <w:rsid w:val="00F807F2"/>
    <w:rsid w:val="00F8129E"/>
    <w:rsid w:val="00F81E81"/>
    <w:rsid w:val="00F82073"/>
    <w:rsid w:val="00F837AC"/>
    <w:rsid w:val="00F83805"/>
    <w:rsid w:val="00F838A4"/>
    <w:rsid w:val="00F839CC"/>
    <w:rsid w:val="00F83E59"/>
    <w:rsid w:val="00F84FF2"/>
    <w:rsid w:val="00F85919"/>
    <w:rsid w:val="00F85BE7"/>
    <w:rsid w:val="00F85EFC"/>
    <w:rsid w:val="00F8634B"/>
    <w:rsid w:val="00F871C3"/>
    <w:rsid w:val="00F909E4"/>
    <w:rsid w:val="00F91E22"/>
    <w:rsid w:val="00F92408"/>
    <w:rsid w:val="00F93C58"/>
    <w:rsid w:val="00F94587"/>
    <w:rsid w:val="00F9472C"/>
    <w:rsid w:val="00F95B7C"/>
    <w:rsid w:val="00F95C2E"/>
    <w:rsid w:val="00F96369"/>
    <w:rsid w:val="00F965DE"/>
    <w:rsid w:val="00F96B9D"/>
    <w:rsid w:val="00F97F7C"/>
    <w:rsid w:val="00FA0622"/>
    <w:rsid w:val="00FA0FA9"/>
    <w:rsid w:val="00FA1871"/>
    <w:rsid w:val="00FA1BDB"/>
    <w:rsid w:val="00FA1F3C"/>
    <w:rsid w:val="00FA58DD"/>
    <w:rsid w:val="00FA5B94"/>
    <w:rsid w:val="00FA5E81"/>
    <w:rsid w:val="00FA6099"/>
    <w:rsid w:val="00FB01C0"/>
    <w:rsid w:val="00FB10D0"/>
    <w:rsid w:val="00FB111B"/>
    <w:rsid w:val="00FB16CA"/>
    <w:rsid w:val="00FB201D"/>
    <w:rsid w:val="00FB34B4"/>
    <w:rsid w:val="00FB37F9"/>
    <w:rsid w:val="00FB3891"/>
    <w:rsid w:val="00FB3EBF"/>
    <w:rsid w:val="00FB4AF8"/>
    <w:rsid w:val="00FB591B"/>
    <w:rsid w:val="00FB5B0E"/>
    <w:rsid w:val="00FB5F92"/>
    <w:rsid w:val="00FB7816"/>
    <w:rsid w:val="00FC00A6"/>
    <w:rsid w:val="00FC0E05"/>
    <w:rsid w:val="00FC0E14"/>
    <w:rsid w:val="00FC12DE"/>
    <w:rsid w:val="00FC1A5E"/>
    <w:rsid w:val="00FC1B18"/>
    <w:rsid w:val="00FC246F"/>
    <w:rsid w:val="00FC3941"/>
    <w:rsid w:val="00FC44B5"/>
    <w:rsid w:val="00FC4513"/>
    <w:rsid w:val="00FC465C"/>
    <w:rsid w:val="00FC53FA"/>
    <w:rsid w:val="00FC5868"/>
    <w:rsid w:val="00FC5962"/>
    <w:rsid w:val="00FC607E"/>
    <w:rsid w:val="00FC6933"/>
    <w:rsid w:val="00FC6F88"/>
    <w:rsid w:val="00FC779E"/>
    <w:rsid w:val="00FC79C0"/>
    <w:rsid w:val="00FD0109"/>
    <w:rsid w:val="00FD0407"/>
    <w:rsid w:val="00FD051B"/>
    <w:rsid w:val="00FD0F7E"/>
    <w:rsid w:val="00FD2E73"/>
    <w:rsid w:val="00FD3983"/>
    <w:rsid w:val="00FD3BDD"/>
    <w:rsid w:val="00FD3DDA"/>
    <w:rsid w:val="00FD3E56"/>
    <w:rsid w:val="00FD4253"/>
    <w:rsid w:val="00FD4465"/>
    <w:rsid w:val="00FD4696"/>
    <w:rsid w:val="00FD47B3"/>
    <w:rsid w:val="00FD5456"/>
    <w:rsid w:val="00FD6068"/>
    <w:rsid w:val="00FD67F4"/>
    <w:rsid w:val="00FD6ED6"/>
    <w:rsid w:val="00FD7E7D"/>
    <w:rsid w:val="00FE08DE"/>
    <w:rsid w:val="00FE1436"/>
    <w:rsid w:val="00FE4214"/>
    <w:rsid w:val="00FE4F71"/>
    <w:rsid w:val="00FE5AC5"/>
    <w:rsid w:val="00FE5C4E"/>
    <w:rsid w:val="00FE5CF9"/>
    <w:rsid w:val="00FE5DBC"/>
    <w:rsid w:val="00FE621E"/>
    <w:rsid w:val="00FE6850"/>
    <w:rsid w:val="00FE7C57"/>
    <w:rsid w:val="00FF0188"/>
    <w:rsid w:val="00FF0CEB"/>
    <w:rsid w:val="00FF20A4"/>
    <w:rsid w:val="00FF2C14"/>
    <w:rsid w:val="00FF36B7"/>
    <w:rsid w:val="00FF3D06"/>
    <w:rsid w:val="00FF481E"/>
    <w:rsid w:val="00FF4E73"/>
    <w:rsid w:val="00FF51E8"/>
    <w:rsid w:val="00FF590C"/>
    <w:rsid w:val="00FF5A66"/>
    <w:rsid w:val="00FF6F63"/>
    <w:rsid w:val="00FF77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4B2413"/>
  <w15:docId w15:val="{4191AADA-EB28-4EE9-A187-508F8F261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qFormat="1"/>
    <w:lsdException w:name="heading 3" w:uiPriority="9" w:qFormat="1"/>
    <w:lsdException w:name="heading 4" w:uiPriority="9" w:qFormat="1"/>
    <w:lsdException w:name="heading 5" w:uiPriority="9"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531A4"/>
    <w:pPr>
      <w:jc w:val="center"/>
    </w:pPr>
    <w:rPr>
      <w:kern w:val="2"/>
      <w:sz w:val="21"/>
      <w:szCs w:val="21"/>
    </w:rPr>
  </w:style>
  <w:style w:type="paragraph" w:styleId="Heading1">
    <w:name w:val="heading 1"/>
    <w:aliases w:val="Chapter Title"/>
    <w:basedOn w:val="Normal"/>
    <w:next w:val="Normal"/>
    <w:link w:val="Heading1Char"/>
    <w:autoRedefine/>
    <w:uiPriority w:val="9"/>
    <w:rsid w:val="00BD3958"/>
    <w:pPr>
      <w:widowControl w:val="0"/>
      <w:numPr>
        <w:numId w:val="19"/>
      </w:numPr>
      <w:suppressAutoHyphens/>
      <w:spacing w:before="320" w:after="80" w:line="260" w:lineRule="exact"/>
      <w:jc w:val="left"/>
      <w:outlineLvl w:val="0"/>
    </w:pPr>
    <w:rPr>
      <w:rFonts w:ascii="Cambria" w:hAnsi="Cambria"/>
      <w:b/>
      <w:bCs/>
      <w:noProof/>
      <w:sz w:val="24"/>
    </w:rPr>
  </w:style>
  <w:style w:type="paragraph" w:styleId="Heading2">
    <w:name w:val="heading 2"/>
    <w:basedOn w:val="Normal"/>
    <w:next w:val="Normal"/>
    <w:link w:val="Heading2Char"/>
    <w:autoRedefine/>
    <w:uiPriority w:val="9"/>
    <w:qFormat/>
    <w:rsid w:val="00F64DBC"/>
    <w:pPr>
      <w:numPr>
        <w:ilvl w:val="1"/>
        <w:numId w:val="4"/>
      </w:numPr>
      <w:tabs>
        <w:tab w:val="left" w:pos="720"/>
      </w:tabs>
      <w:adjustRightInd w:val="0"/>
      <w:snapToGrid w:val="0"/>
      <w:spacing w:line="360" w:lineRule="auto"/>
      <w:jc w:val="both"/>
      <w:outlineLvl w:val="1"/>
    </w:pPr>
    <w:rPr>
      <w:b/>
      <w:iCs/>
      <w:noProof/>
      <w:sz w:val="24"/>
    </w:rPr>
  </w:style>
  <w:style w:type="paragraph" w:styleId="Heading3">
    <w:name w:val="heading 3"/>
    <w:basedOn w:val="Normal"/>
    <w:next w:val="Normal"/>
    <w:link w:val="Heading3Char"/>
    <w:autoRedefine/>
    <w:uiPriority w:val="9"/>
    <w:qFormat/>
    <w:rsid w:val="006C1FDE"/>
    <w:pPr>
      <w:keepNext/>
      <w:numPr>
        <w:ilvl w:val="2"/>
        <w:numId w:val="4"/>
      </w:numPr>
      <w:adjustRightInd w:val="0"/>
      <w:snapToGrid w:val="0"/>
      <w:jc w:val="both"/>
      <w:outlineLvl w:val="2"/>
    </w:pPr>
    <w:rPr>
      <w:b/>
      <w:i/>
      <w:iCs/>
      <w:noProof/>
      <w:sz w:val="24"/>
    </w:rPr>
  </w:style>
  <w:style w:type="paragraph" w:styleId="Heading4">
    <w:name w:val="heading 4"/>
    <w:basedOn w:val="Heading3"/>
    <w:next w:val="Normal"/>
    <w:link w:val="Heading4Char"/>
    <w:autoRedefine/>
    <w:uiPriority w:val="9"/>
    <w:unhideWhenUsed/>
    <w:qFormat/>
    <w:rsid w:val="00EB5387"/>
    <w:pPr>
      <w:numPr>
        <w:ilvl w:val="3"/>
      </w:numPr>
      <w:ind w:left="1260" w:hanging="900"/>
      <w:outlineLvl w:val="3"/>
    </w:pPr>
  </w:style>
  <w:style w:type="paragraph" w:styleId="Heading5">
    <w:name w:val="heading 5"/>
    <w:basedOn w:val="Normal"/>
    <w:next w:val="Normal"/>
    <w:link w:val="Heading5Char"/>
    <w:uiPriority w:val="9"/>
    <w:qFormat/>
    <w:rsid w:val="00764E88"/>
    <w:pPr>
      <w:numPr>
        <w:ilvl w:val="4"/>
        <w:numId w:val="4"/>
      </w:numPr>
      <w:tabs>
        <w:tab w:val="left" w:pos="360"/>
      </w:tabs>
      <w:spacing w:before="160" w:after="80"/>
      <w:outlineLvl w:val="4"/>
    </w:pPr>
    <w:rPr>
      <w:smallCaps/>
      <w:noProof/>
    </w:rPr>
  </w:style>
  <w:style w:type="paragraph" w:styleId="Heading6">
    <w:name w:val="heading 6"/>
    <w:basedOn w:val="Normal"/>
    <w:next w:val="Normal"/>
    <w:link w:val="Heading6Char"/>
    <w:rsid w:val="00230864"/>
    <w:pPr>
      <w:keepNext/>
      <w:keepLines/>
      <w:numPr>
        <w:ilvl w:val="5"/>
        <w:numId w:val="4"/>
      </w:numPr>
      <w:spacing w:before="200"/>
      <w:outlineLvl w:val="5"/>
    </w:pPr>
    <w:rPr>
      <w:rFonts w:ascii="Cambria" w:hAnsi="Cambria"/>
      <w:i/>
      <w:iCs/>
      <w:color w:val="243F60"/>
    </w:rPr>
  </w:style>
  <w:style w:type="paragraph" w:styleId="Heading7">
    <w:name w:val="heading 7"/>
    <w:basedOn w:val="Normal"/>
    <w:next w:val="Normal"/>
    <w:link w:val="Heading7Char"/>
    <w:rsid w:val="00230864"/>
    <w:pPr>
      <w:keepNext/>
      <w:keepLines/>
      <w:numPr>
        <w:ilvl w:val="6"/>
        <w:numId w:val="4"/>
      </w:numPr>
      <w:spacing w:before="200"/>
      <w:outlineLvl w:val="6"/>
    </w:pPr>
    <w:rPr>
      <w:rFonts w:ascii="Cambria" w:hAnsi="Cambria"/>
      <w:i/>
      <w:iCs/>
      <w:color w:val="404040"/>
    </w:rPr>
  </w:style>
  <w:style w:type="paragraph" w:styleId="Heading8">
    <w:name w:val="heading 8"/>
    <w:basedOn w:val="Normal"/>
    <w:next w:val="Normal"/>
    <w:link w:val="Heading8Char"/>
    <w:rsid w:val="00230864"/>
    <w:pPr>
      <w:keepNext/>
      <w:keepLines/>
      <w:numPr>
        <w:ilvl w:val="7"/>
        <w:numId w:val="4"/>
      </w:numPr>
      <w:spacing w:before="200"/>
      <w:outlineLvl w:val="7"/>
    </w:pPr>
    <w:rPr>
      <w:rFonts w:ascii="Cambria" w:hAnsi="Cambria"/>
      <w:color w:val="404040"/>
    </w:rPr>
  </w:style>
  <w:style w:type="paragraph" w:styleId="Heading9">
    <w:name w:val="heading 9"/>
    <w:basedOn w:val="Normal"/>
    <w:next w:val="Normal"/>
    <w:link w:val="Heading9Char"/>
    <w:rsid w:val="00230864"/>
    <w:pPr>
      <w:keepNext/>
      <w:keepLines/>
      <w:numPr>
        <w:ilvl w:val="8"/>
        <w:numId w:val="4"/>
      </w:numPr>
      <w:spacing w:before="200"/>
      <w:outlineLvl w:val="8"/>
    </w:pPr>
    <w:rPr>
      <w:rFonts w:ascii="Cambria" w:hAnsi="Cambria"/>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link w:val="Heading1"/>
    <w:uiPriority w:val="9"/>
    <w:locked/>
    <w:rsid w:val="00BD3958"/>
    <w:rPr>
      <w:rFonts w:ascii="Cambria" w:hAnsi="Cambria"/>
      <w:b/>
      <w:bCs/>
      <w:noProof/>
      <w:kern w:val="2"/>
      <w:sz w:val="24"/>
      <w:szCs w:val="21"/>
    </w:rPr>
  </w:style>
  <w:style w:type="character" w:customStyle="1" w:styleId="Heading2Char">
    <w:name w:val="Heading 2 Char"/>
    <w:link w:val="Heading2"/>
    <w:uiPriority w:val="9"/>
    <w:locked/>
    <w:rsid w:val="00F64DBC"/>
    <w:rPr>
      <w:b/>
      <w:iCs/>
      <w:noProof/>
      <w:kern w:val="2"/>
      <w:sz w:val="24"/>
      <w:szCs w:val="21"/>
    </w:rPr>
  </w:style>
  <w:style w:type="character" w:customStyle="1" w:styleId="Heading3Char">
    <w:name w:val="Heading 3 Char"/>
    <w:link w:val="Heading3"/>
    <w:uiPriority w:val="9"/>
    <w:locked/>
    <w:rsid w:val="006C1FDE"/>
    <w:rPr>
      <w:b/>
      <w:i/>
      <w:iCs/>
      <w:noProof/>
      <w:kern w:val="2"/>
      <w:sz w:val="24"/>
      <w:szCs w:val="21"/>
    </w:rPr>
  </w:style>
  <w:style w:type="character" w:customStyle="1" w:styleId="Heading4Char">
    <w:name w:val="Heading 4 Char"/>
    <w:link w:val="Heading4"/>
    <w:uiPriority w:val="9"/>
    <w:locked/>
    <w:rsid w:val="00EB5387"/>
    <w:rPr>
      <w:b/>
      <w:i/>
      <w:iCs/>
      <w:noProof/>
      <w:kern w:val="2"/>
      <w:sz w:val="24"/>
      <w:szCs w:val="21"/>
    </w:rPr>
  </w:style>
  <w:style w:type="character" w:customStyle="1" w:styleId="Heading5Char">
    <w:name w:val="Heading 5 Char"/>
    <w:link w:val="Heading5"/>
    <w:uiPriority w:val="9"/>
    <w:locked/>
    <w:rsid w:val="00764E88"/>
    <w:rPr>
      <w:smallCaps/>
      <w:noProof/>
      <w:kern w:val="2"/>
      <w:sz w:val="21"/>
      <w:szCs w:val="21"/>
    </w:rPr>
  </w:style>
  <w:style w:type="character" w:customStyle="1" w:styleId="Heading6Char">
    <w:name w:val="Heading 6 Char"/>
    <w:link w:val="Heading6"/>
    <w:locked/>
    <w:rsid w:val="00230864"/>
    <w:rPr>
      <w:rFonts w:ascii="Cambria" w:hAnsi="Cambria"/>
      <w:i/>
      <w:iCs/>
      <w:color w:val="243F60"/>
      <w:kern w:val="2"/>
      <w:sz w:val="21"/>
      <w:szCs w:val="21"/>
    </w:rPr>
  </w:style>
  <w:style w:type="character" w:customStyle="1" w:styleId="Heading7Char">
    <w:name w:val="Heading 7 Char"/>
    <w:link w:val="Heading7"/>
    <w:locked/>
    <w:rsid w:val="00230864"/>
    <w:rPr>
      <w:rFonts w:ascii="Cambria" w:hAnsi="Cambria"/>
      <w:i/>
      <w:iCs/>
      <w:color w:val="404040"/>
      <w:kern w:val="2"/>
      <w:sz w:val="21"/>
      <w:szCs w:val="21"/>
    </w:rPr>
  </w:style>
  <w:style w:type="character" w:customStyle="1" w:styleId="Heading8Char">
    <w:name w:val="Heading 8 Char"/>
    <w:link w:val="Heading8"/>
    <w:locked/>
    <w:rsid w:val="00230864"/>
    <w:rPr>
      <w:rFonts w:ascii="Cambria" w:hAnsi="Cambria"/>
      <w:color w:val="404040"/>
      <w:kern w:val="2"/>
      <w:sz w:val="21"/>
      <w:szCs w:val="21"/>
    </w:rPr>
  </w:style>
  <w:style w:type="character" w:customStyle="1" w:styleId="Heading9Char">
    <w:name w:val="Heading 9 Char"/>
    <w:link w:val="Heading9"/>
    <w:locked/>
    <w:rsid w:val="00230864"/>
    <w:rPr>
      <w:rFonts w:ascii="Cambria" w:hAnsi="Cambria"/>
      <w:i/>
      <w:iCs/>
      <w:color w:val="404040"/>
      <w:kern w:val="2"/>
      <w:sz w:val="21"/>
      <w:szCs w:val="21"/>
    </w:rPr>
  </w:style>
  <w:style w:type="paragraph" w:customStyle="1" w:styleId="AbstractTitle">
    <w:name w:val="Abstract Title"/>
    <w:autoRedefine/>
    <w:uiPriority w:val="99"/>
    <w:rsid w:val="00455350"/>
    <w:pPr>
      <w:adjustRightInd w:val="0"/>
      <w:snapToGrid w:val="0"/>
      <w:spacing w:after="200"/>
      <w:jc w:val="center"/>
    </w:pPr>
    <w:rPr>
      <w:b/>
      <w:bCs/>
      <w:caps/>
      <w:sz w:val="48"/>
      <w:szCs w:val="18"/>
      <w:lang w:eastAsia="en-US"/>
    </w:rPr>
  </w:style>
  <w:style w:type="paragraph" w:customStyle="1" w:styleId="Affiliation">
    <w:name w:val="Affiliation"/>
    <w:rsid w:val="00764E88"/>
    <w:pPr>
      <w:jc w:val="center"/>
    </w:pPr>
    <w:rPr>
      <w:lang w:eastAsia="en-US"/>
    </w:rPr>
  </w:style>
  <w:style w:type="paragraph" w:customStyle="1" w:styleId="Author">
    <w:name w:val="Author"/>
    <w:rsid w:val="00764E88"/>
    <w:pPr>
      <w:spacing w:before="360" w:after="40"/>
      <w:jc w:val="center"/>
    </w:pPr>
    <w:rPr>
      <w:noProof/>
      <w:sz w:val="22"/>
      <w:szCs w:val="21"/>
      <w:lang w:eastAsia="en-US"/>
    </w:rPr>
  </w:style>
  <w:style w:type="paragraph" w:styleId="BodyText">
    <w:name w:val="Body Text"/>
    <w:basedOn w:val="Normal"/>
    <w:link w:val="BodyTextChar"/>
    <w:rsid w:val="00764E88"/>
    <w:pPr>
      <w:spacing w:after="120" w:line="228" w:lineRule="auto"/>
      <w:ind w:firstLine="288"/>
      <w:jc w:val="both"/>
    </w:pPr>
    <w:rPr>
      <w:spacing w:val="-1"/>
    </w:rPr>
  </w:style>
  <w:style w:type="character" w:customStyle="1" w:styleId="BodyTextChar">
    <w:name w:val="Body Text Char"/>
    <w:link w:val="BodyText"/>
    <w:locked/>
    <w:rsid w:val="00764E88"/>
    <w:rPr>
      <w:rFonts w:cs="Times New Roman"/>
      <w:sz w:val="20"/>
      <w:szCs w:val="20"/>
      <w:lang w:eastAsia="en-US"/>
    </w:rPr>
  </w:style>
  <w:style w:type="paragraph" w:customStyle="1" w:styleId="bulletlist">
    <w:name w:val="bullet list"/>
    <w:basedOn w:val="BodyText"/>
    <w:uiPriority w:val="99"/>
    <w:rsid w:val="00764E88"/>
    <w:pPr>
      <w:numPr>
        <w:numId w:val="1"/>
      </w:numPr>
    </w:pPr>
  </w:style>
  <w:style w:type="paragraph" w:customStyle="1" w:styleId="equation">
    <w:name w:val="equation"/>
    <w:basedOn w:val="Normal"/>
    <w:uiPriority w:val="99"/>
    <w:rsid w:val="00764E88"/>
    <w:pPr>
      <w:tabs>
        <w:tab w:val="center" w:pos="2520"/>
        <w:tab w:val="right" w:pos="5040"/>
      </w:tabs>
      <w:spacing w:before="240" w:after="240" w:line="216" w:lineRule="auto"/>
    </w:pPr>
    <w:rPr>
      <w:rFonts w:ascii="Symbol" w:hAnsi="Symbol" w:cs="Symbol"/>
    </w:rPr>
  </w:style>
  <w:style w:type="paragraph" w:customStyle="1" w:styleId="FigureCap">
    <w:name w:val="Figure Cap"/>
    <w:autoRedefine/>
    <w:uiPriority w:val="99"/>
    <w:qFormat/>
    <w:rsid w:val="00B336F9"/>
    <w:pPr>
      <w:numPr>
        <w:numId w:val="2"/>
      </w:numPr>
      <w:adjustRightInd w:val="0"/>
      <w:snapToGrid w:val="0"/>
      <w:spacing w:after="120"/>
      <w:ind w:left="0" w:firstLine="0"/>
      <w:jc w:val="center"/>
    </w:pPr>
    <w:rPr>
      <w:noProof/>
      <w:color w:val="333333"/>
      <w:szCs w:val="24"/>
      <w:lang w:eastAsia="en-US"/>
    </w:rPr>
  </w:style>
  <w:style w:type="paragraph" w:customStyle="1" w:styleId="footnote">
    <w:name w:val="footnote"/>
    <w:uiPriority w:val="99"/>
    <w:rsid w:val="00764E88"/>
    <w:pPr>
      <w:framePr w:hSpace="187" w:vSpace="187" w:wrap="notBeside" w:vAnchor="text" w:hAnchor="page" w:x="6121" w:y="577"/>
      <w:numPr>
        <w:numId w:val="3"/>
      </w:numPr>
      <w:spacing w:after="40"/>
    </w:pPr>
    <w:rPr>
      <w:sz w:val="16"/>
      <w:szCs w:val="16"/>
      <w:lang w:eastAsia="en-US"/>
    </w:rPr>
  </w:style>
  <w:style w:type="paragraph" w:customStyle="1" w:styleId="keywords">
    <w:name w:val="key words"/>
    <w:uiPriority w:val="99"/>
    <w:rsid w:val="00764E88"/>
    <w:pPr>
      <w:spacing w:after="120"/>
      <w:ind w:firstLine="288"/>
      <w:jc w:val="both"/>
    </w:pPr>
    <w:rPr>
      <w:b/>
      <w:bCs/>
      <w:i/>
      <w:iCs/>
      <w:noProof/>
      <w:sz w:val="18"/>
      <w:szCs w:val="18"/>
      <w:lang w:eastAsia="en-US"/>
    </w:rPr>
  </w:style>
  <w:style w:type="paragraph" w:customStyle="1" w:styleId="papersubtitle">
    <w:name w:val="paper subtitle"/>
    <w:uiPriority w:val="99"/>
    <w:rsid w:val="00764E88"/>
    <w:pPr>
      <w:spacing w:after="120"/>
      <w:jc w:val="center"/>
    </w:pPr>
    <w:rPr>
      <w:rFonts w:eastAsia="MS Mincho"/>
      <w:noProof/>
      <w:sz w:val="28"/>
      <w:szCs w:val="28"/>
      <w:lang w:eastAsia="en-US"/>
    </w:rPr>
  </w:style>
  <w:style w:type="paragraph" w:customStyle="1" w:styleId="papertitle">
    <w:name w:val="paper title"/>
    <w:uiPriority w:val="99"/>
    <w:rsid w:val="00764E88"/>
    <w:pPr>
      <w:spacing w:after="120"/>
      <w:jc w:val="center"/>
    </w:pPr>
    <w:rPr>
      <w:rFonts w:eastAsia="MS Mincho"/>
      <w:noProof/>
      <w:sz w:val="48"/>
      <w:szCs w:val="48"/>
      <w:lang w:eastAsia="en-US"/>
    </w:rPr>
  </w:style>
  <w:style w:type="paragraph" w:customStyle="1" w:styleId="references0">
    <w:name w:val="references"/>
    <w:uiPriority w:val="99"/>
    <w:rsid w:val="00764E88"/>
    <w:pPr>
      <w:numPr>
        <w:numId w:val="5"/>
      </w:numPr>
      <w:spacing w:after="50" w:line="180" w:lineRule="exact"/>
      <w:jc w:val="both"/>
    </w:pPr>
    <w:rPr>
      <w:rFonts w:eastAsia="MS Mincho"/>
      <w:noProof/>
      <w:sz w:val="16"/>
      <w:szCs w:val="16"/>
      <w:lang w:eastAsia="en-US"/>
    </w:rPr>
  </w:style>
  <w:style w:type="paragraph" w:customStyle="1" w:styleId="sponsors">
    <w:name w:val="sponsors"/>
    <w:uiPriority w:val="99"/>
    <w:rsid w:val="00764E88"/>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uiPriority w:val="99"/>
    <w:rsid w:val="00764E88"/>
    <w:rPr>
      <w:b/>
      <w:bCs/>
      <w:sz w:val="16"/>
      <w:szCs w:val="16"/>
    </w:rPr>
  </w:style>
  <w:style w:type="paragraph" w:customStyle="1" w:styleId="tablecolsubhead">
    <w:name w:val="table col subhead"/>
    <w:basedOn w:val="tablecolhead"/>
    <w:uiPriority w:val="99"/>
    <w:rsid w:val="00764E88"/>
    <w:rPr>
      <w:i/>
      <w:iCs/>
      <w:sz w:val="15"/>
      <w:szCs w:val="15"/>
    </w:rPr>
  </w:style>
  <w:style w:type="paragraph" w:customStyle="1" w:styleId="tablecopy">
    <w:name w:val="table copy"/>
    <w:uiPriority w:val="99"/>
    <w:rsid w:val="00764E88"/>
    <w:pPr>
      <w:jc w:val="both"/>
    </w:pPr>
    <w:rPr>
      <w:noProof/>
      <w:sz w:val="16"/>
      <w:szCs w:val="16"/>
      <w:lang w:eastAsia="en-US"/>
    </w:rPr>
  </w:style>
  <w:style w:type="paragraph" w:customStyle="1" w:styleId="tablefootnote">
    <w:name w:val="table footnote"/>
    <w:uiPriority w:val="99"/>
    <w:rsid w:val="00764E88"/>
    <w:pPr>
      <w:spacing w:before="60" w:after="30"/>
      <w:jc w:val="right"/>
    </w:pPr>
    <w:rPr>
      <w:sz w:val="12"/>
      <w:szCs w:val="12"/>
      <w:lang w:eastAsia="en-US"/>
    </w:rPr>
  </w:style>
  <w:style w:type="paragraph" w:customStyle="1" w:styleId="TableHead">
    <w:name w:val="Table Head"/>
    <w:autoRedefine/>
    <w:uiPriority w:val="99"/>
    <w:qFormat/>
    <w:rsid w:val="009D4E06"/>
    <w:pPr>
      <w:numPr>
        <w:numId w:val="6"/>
      </w:numPr>
      <w:spacing w:before="120" w:after="120"/>
      <w:jc w:val="center"/>
    </w:pPr>
    <w:rPr>
      <w:b/>
      <w:smallCaps/>
      <w:noProof/>
      <w:sz w:val="24"/>
      <w:szCs w:val="16"/>
    </w:rPr>
  </w:style>
  <w:style w:type="paragraph" w:styleId="Title">
    <w:name w:val="Title"/>
    <w:basedOn w:val="Normal"/>
    <w:next w:val="Normal"/>
    <w:link w:val="TitleChar"/>
    <w:autoRedefine/>
    <w:uiPriority w:val="10"/>
    <w:rsid w:val="000C0BCC"/>
    <w:pPr>
      <w:spacing w:after="300"/>
      <w:contextualSpacing/>
    </w:pPr>
    <w:rPr>
      <w:rFonts w:ascii="Bookman Old Style" w:hAnsi="Bookman Old Style"/>
      <w:caps/>
      <w:spacing w:val="5"/>
      <w:kern w:val="28"/>
      <w:sz w:val="68"/>
      <w:szCs w:val="72"/>
    </w:rPr>
  </w:style>
  <w:style w:type="character" w:customStyle="1" w:styleId="TitleChar">
    <w:name w:val="Title Char"/>
    <w:link w:val="Title"/>
    <w:uiPriority w:val="10"/>
    <w:locked/>
    <w:rsid w:val="000C0BCC"/>
    <w:rPr>
      <w:rFonts w:ascii="Bookman Old Style" w:hAnsi="Bookman Old Style"/>
      <w:caps/>
      <w:spacing w:val="5"/>
      <w:kern w:val="28"/>
      <w:sz w:val="68"/>
      <w:szCs w:val="72"/>
    </w:rPr>
  </w:style>
  <w:style w:type="paragraph" w:customStyle="1" w:styleId="Default">
    <w:name w:val="Default"/>
    <w:rsid w:val="009B1EC9"/>
    <w:pPr>
      <w:autoSpaceDE w:val="0"/>
      <w:autoSpaceDN w:val="0"/>
      <w:adjustRightInd w:val="0"/>
    </w:pPr>
    <w:rPr>
      <w:color w:val="000000"/>
      <w:sz w:val="24"/>
      <w:szCs w:val="24"/>
      <w:lang w:eastAsia="en-US"/>
    </w:rPr>
  </w:style>
  <w:style w:type="paragraph" w:styleId="Footer">
    <w:name w:val="footer"/>
    <w:basedOn w:val="Normal"/>
    <w:link w:val="FooterChar"/>
    <w:uiPriority w:val="99"/>
    <w:rsid w:val="009B1EC9"/>
    <w:pPr>
      <w:tabs>
        <w:tab w:val="center" w:pos="4680"/>
        <w:tab w:val="right" w:pos="9360"/>
      </w:tabs>
      <w:ind w:firstLine="360"/>
      <w:jc w:val="left"/>
    </w:pPr>
    <w:rPr>
      <w:rFonts w:ascii="Calibri" w:hAnsi="Calibri"/>
    </w:rPr>
  </w:style>
  <w:style w:type="character" w:customStyle="1" w:styleId="FooterChar">
    <w:name w:val="Footer Char"/>
    <w:link w:val="Footer"/>
    <w:uiPriority w:val="99"/>
    <w:locked/>
    <w:rsid w:val="009B1EC9"/>
    <w:rPr>
      <w:rFonts w:ascii="Calibri" w:eastAsia="Times New Roman" w:hAnsi="Calibri" w:cs="Times New Roman"/>
      <w:sz w:val="20"/>
      <w:szCs w:val="20"/>
      <w:lang w:eastAsia="en-US"/>
    </w:rPr>
  </w:style>
  <w:style w:type="character" w:customStyle="1" w:styleId="Style1">
    <w:name w:val="Style1"/>
    <w:uiPriority w:val="99"/>
    <w:rsid w:val="009B1EC9"/>
    <w:rPr>
      <w:rFonts w:ascii="Times New Roman" w:hAnsi="Times New Roman" w:cs="Times New Roman"/>
      <w:b/>
      <w:sz w:val="32"/>
    </w:rPr>
  </w:style>
  <w:style w:type="paragraph" w:styleId="BalloonText">
    <w:name w:val="Balloon Text"/>
    <w:basedOn w:val="Normal"/>
    <w:link w:val="BalloonTextChar"/>
    <w:uiPriority w:val="99"/>
    <w:rsid w:val="009B1EC9"/>
    <w:rPr>
      <w:rFonts w:ascii="Tahoma" w:hAnsi="Tahoma" w:cs="Tahoma"/>
      <w:sz w:val="16"/>
      <w:szCs w:val="16"/>
    </w:rPr>
  </w:style>
  <w:style w:type="character" w:customStyle="1" w:styleId="BalloonTextChar">
    <w:name w:val="Balloon Text Char"/>
    <w:link w:val="BalloonText"/>
    <w:uiPriority w:val="99"/>
    <w:locked/>
    <w:rsid w:val="009B1EC9"/>
    <w:rPr>
      <w:rFonts w:ascii="Tahoma" w:hAnsi="Tahoma" w:cs="Tahoma"/>
      <w:sz w:val="16"/>
      <w:szCs w:val="16"/>
      <w:lang w:eastAsia="en-US"/>
    </w:rPr>
  </w:style>
  <w:style w:type="paragraph" w:customStyle="1" w:styleId="AbstractBody">
    <w:name w:val="Abstract Body"/>
    <w:basedOn w:val="AbstractTitle"/>
    <w:autoRedefine/>
    <w:uiPriority w:val="99"/>
    <w:rsid w:val="00821BFC"/>
    <w:pPr>
      <w:spacing w:line="480" w:lineRule="auto"/>
      <w:ind w:firstLine="360"/>
      <w:jc w:val="both"/>
    </w:pPr>
    <w:rPr>
      <w:rFonts w:ascii="Bookman Old Style" w:hAnsi="Bookman Old Style"/>
      <w:b w:val="0"/>
      <w:iCs/>
      <w:caps w:val="0"/>
      <w:sz w:val="28"/>
    </w:rPr>
  </w:style>
  <w:style w:type="paragraph" w:customStyle="1" w:styleId="StyleAbstractBody">
    <w:name w:val="Style Abstract Body"/>
    <w:basedOn w:val="AbstractBody"/>
    <w:autoRedefine/>
    <w:uiPriority w:val="99"/>
    <w:rsid w:val="00455350"/>
    <w:rPr>
      <w:bCs w:val="0"/>
    </w:rPr>
  </w:style>
  <w:style w:type="paragraph" w:customStyle="1" w:styleId="Abstract">
    <w:name w:val="Abstract"/>
    <w:basedOn w:val="Normal"/>
    <w:rsid w:val="002E0482"/>
    <w:pPr>
      <w:spacing w:before="460" w:line="200" w:lineRule="exact"/>
      <w:ind w:left="3514"/>
      <w:jc w:val="both"/>
    </w:pPr>
    <w:rPr>
      <w:sz w:val="18"/>
      <w:szCs w:val="24"/>
      <w:lang w:val="en-GB"/>
    </w:rPr>
  </w:style>
  <w:style w:type="paragraph" w:styleId="Header">
    <w:name w:val="header"/>
    <w:basedOn w:val="Normal"/>
    <w:link w:val="HeaderChar"/>
    <w:uiPriority w:val="99"/>
    <w:rsid w:val="002E0482"/>
    <w:pPr>
      <w:tabs>
        <w:tab w:val="center" w:pos="4320"/>
        <w:tab w:val="right" w:pos="8640"/>
      </w:tabs>
    </w:pPr>
  </w:style>
  <w:style w:type="character" w:customStyle="1" w:styleId="HeaderChar">
    <w:name w:val="Header Char"/>
    <w:link w:val="Header"/>
    <w:uiPriority w:val="99"/>
    <w:locked/>
    <w:rsid w:val="002E0482"/>
    <w:rPr>
      <w:rFonts w:cs="Times New Roman"/>
      <w:sz w:val="20"/>
      <w:szCs w:val="20"/>
      <w:lang w:eastAsia="en-US"/>
    </w:rPr>
  </w:style>
  <w:style w:type="character" w:styleId="Hyperlink">
    <w:name w:val="Hyperlink"/>
    <w:uiPriority w:val="99"/>
    <w:rsid w:val="00D549FB"/>
    <w:rPr>
      <w:rFonts w:cs="Times New Roman"/>
      <w:color w:val="666666"/>
      <w:u w:val="single"/>
    </w:rPr>
  </w:style>
  <w:style w:type="paragraph" w:styleId="Revision">
    <w:name w:val="Revision"/>
    <w:hidden/>
    <w:uiPriority w:val="99"/>
    <w:semiHidden/>
    <w:rsid w:val="00814527"/>
    <w:rPr>
      <w:lang w:eastAsia="en-US"/>
    </w:rPr>
  </w:style>
  <w:style w:type="character" w:styleId="PlaceholderText">
    <w:name w:val="Placeholder Text"/>
    <w:uiPriority w:val="99"/>
    <w:semiHidden/>
    <w:rsid w:val="00814527"/>
    <w:rPr>
      <w:rFonts w:cs="Times New Roman"/>
      <w:color w:val="808080"/>
    </w:rPr>
  </w:style>
  <w:style w:type="paragraph" w:styleId="TOC1">
    <w:name w:val="toc 1"/>
    <w:basedOn w:val="Normal"/>
    <w:next w:val="Normal"/>
    <w:autoRedefine/>
    <w:uiPriority w:val="39"/>
    <w:rsid w:val="000C0BCC"/>
    <w:pPr>
      <w:spacing w:before="360"/>
      <w:jc w:val="left"/>
    </w:pPr>
    <w:rPr>
      <w:rFonts w:ascii="Cambria" w:hAnsi="Cambria"/>
      <w:b/>
      <w:bCs/>
      <w:caps/>
      <w:sz w:val="24"/>
      <w:szCs w:val="24"/>
    </w:rPr>
  </w:style>
  <w:style w:type="paragraph" w:styleId="TOC2">
    <w:name w:val="toc 2"/>
    <w:basedOn w:val="Normal"/>
    <w:next w:val="Normal"/>
    <w:autoRedefine/>
    <w:uiPriority w:val="39"/>
    <w:rsid w:val="00C367C2"/>
    <w:pPr>
      <w:spacing w:before="240"/>
      <w:jc w:val="left"/>
    </w:pPr>
    <w:rPr>
      <w:rFonts w:ascii="Calibri" w:hAnsi="Calibri" w:cs="Calibri"/>
      <w:b/>
      <w:bCs/>
    </w:rPr>
  </w:style>
  <w:style w:type="paragraph" w:styleId="TOC3">
    <w:name w:val="toc 3"/>
    <w:basedOn w:val="Normal"/>
    <w:next w:val="Normal"/>
    <w:autoRedefine/>
    <w:uiPriority w:val="39"/>
    <w:rsid w:val="00C367C2"/>
    <w:pPr>
      <w:ind w:left="200"/>
      <w:jc w:val="left"/>
    </w:pPr>
    <w:rPr>
      <w:rFonts w:ascii="Calibri" w:hAnsi="Calibri" w:cs="Calibri"/>
    </w:rPr>
  </w:style>
  <w:style w:type="paragraph" w:customStyle="1" w:styleId="Subtitles">
    <w:name w:val="Subtitles"/>
    <w:basedOn w:val="Heading1"/>
    <w:autoRedefine/>
    <w:uiPriority w:val="99"/>
    <w:rsid w:val="00C367C2"/>
    <w:rPr>
      <w:caps/>
      <w:smallCaps/>
    </w:rPr>
  </w:style>
  <w:style w:type="paragraph" w:customStyle="1" w:styleId="StyleSubtitles">
    <w:name w:val="Style Subtitles"/>
    <w:basedOn w:val="Subtitles"/>
    <w:autoRedefine/>
    <w:uiPriority w:val="99"/>
    <w:rsid w:val="00A54542"/>
    <w:pPr>
      <w:numPr>
        <w:numId w:val="0"/>
      </w:numPr>
      <w:snapToGrid w:val="0"/>
      <w:spacing w:before="0" w:after="0" w:line="240" w:lineRule="auto"/>
    </w:pPr>
    <w:rPr>
      <w:rFonts w:ascii="Cambria Math" w:hAnsi="Cambria Math"/>
      <w:b w:val="0"/>
      <w:iCs/>
      <w:caps w:val="0"/>
      <w:smallCaps w:val="0"/>
    </w:rPr>
  </w:style>
  <w:style w:type="paragraph" w:styleId="TOC4">
    <w:name w:val="toc 4"/>
    <w:basedOn w:val="Normal"/>
    <w:next w:val="Normal"/>
    <w:autoRedefine/>
    <w:uiPriority w:val="39"/>
    <w:rsid w:val="00C367C2"/>
    <w:pPr>
      <w:ind w:left="400"/>
      <w:jc w:val="left"/>
    </w:pPr>
    <w:rPr>
      <w:rFonts w:ascii="Calibri" w:hAnsi="Calibri" w:cs="Calibri"/>
    </w:rPr>
  </w:style>
  <w:style w:type="paragraph" w:styleId="TOC5">
    <w:name w:val="toc 5"/>
    <w:basedOn w:val="Normal"/>
    <w:next w:val="Normal"/>
    <w:autoRedefine/>
    <w:uiPriority w:val="39"/>
    <w:rsid w:val="00C367C2"/>
    <w:pPr>
      <w:ind w:left="600"/>
      <w:jc w:val="left"/>
    </w:pPr>
    <w:rPr>
      <w:rFonts w:ascii="Calibri" w:hAnsi="Calibri" w:cs="Calibri"/>
    </w:rPr>
  </w:style>
  <w:style w:type="paragraph" w:styleId="TOC6">
    <w:name w:val="toc 6"/>
    <w:basedOn w:val="Normal"/>
    <w:next w:val="Normal"/>
    <w:autoRedefine/>
    <w:uiPriority w:val="39"/>
    <w:rsid w:val="00C367C2"/>
    <w:pPr>
      <w:ind w:left="800"/>
      <w:jc w:val="left"/>
    </w:pPr>
    <w:rPr>
      <w:rFonts w:ascii="Calibri" w:hAnsi="Calibri" w:cs="Calibri"/>
    </w:rPr>
  </w:style>
  <w:style w:type="paragraph" w:styleId="TOC7">
    <w:name w:val="toc 7"/>
    <w:basedOn w:val="Normal"/>
    <w:next w:val="Normal"/>
    <w:autoRedefine/>
    <w:uiPriority w:val="39"/>
    <w:rsid w:val="00C367C2"/>
    <w:pPr>
      <w:ind w:left="1000"/>
      <w:jc w:val="left"/>
    </w:pPr>
    <w:rPr>
      <w:rFonts w:ascii="Calibri" w:hAnsi="Calibri" w:cs="Calibri"/>
    </w:rPr>
  </w:style>
  <w:style w:type="paragraph" w:styleId="TOC8">
    <w:name w:val="toc 8"/>
    <w:basedOn w:val="Normal"/>
    <w:next w:val="Normal"/>
    <w:autoRedefine/>
    <w:uiPriority w:val="39"/>
    <w:rsid w:val="00C367C2"/>
    <w:pPr>
      <w:ind w:left="1200"/>
      <w:jc w:val="left"/>
    </w:pPr>
    <w:rPr>
      <w:rFonts w:ascii="Calibri" w:hAnsi="Calibri" w:cs="Calibri"/>
    </w:rPr>
  </w:style>
  <w:style w:type="paragraph" w:styleId="TOC9">
    <w:name w:val="toc 9"/>
    <w:basedOn w:val="Normal"/>
    <w:next w:val="Normal"/>
    <w:autoRedefine/>
    <w:uiPriority w:val="39"/>
    <w:rsid w:val="00C367C2"/>
    <w:pPr>
      <w:ind w:left="1400"/>
      <w:jc w:val="left"/>
    </w:pPr>
    <w:rPr>
      <w:rFonts w:ascii="Calibri" w:hAnsi="Calibri" w:cs="Calibri"/>
    </w:rPr>
  </w:style>
  <w:style w:type="paragraph" w:customStyle="1" w:styleId="AllText">
    <w:name w:val="AllText"/>
    <w:basedOn w:val="Normal"/>
    <w:link w:val="AllTextChar"/>
    <w:autoRedefine/>
    <w:qFormat/>
    <w:rsid w:val="00934C1E"/>
    <w:pPr>
      <w:widowControl w:val="0"/>
      <w:tabs>
        <w:tab w:val="left" w:pos="360"/>
      </w:tabs>
      <w:snapToGrid w:val="0"/>
      <w:spacing w:line="480" w:lineRule="auto"/>
      <w:contextualSpacing/>
      <w:jc w:val="both"/>
    </w:pPr>
    <w:rPr>
      <w:kern w:val="16"/>
      <w:sz w:val="24"/>
      <w:szCs w:val="22"/>
    </w:rPr>
  </w:style>
  <w:style w:type="paragraph" w:customStyle="1" w:styleId="FIGURECAPTION">
    <w:name w:val="FIGURE CAPTION"/>
    <w:basedOn w:val="Normal"/>
    <w:rsid w:val="00C24B48"/>
    <w:pPr>
      <w:widowControl w:val="0"/>
      <w:spacing w:after="320" w:line="180" w:lineRule="exact"/>
      <w:jc w:val="both"/>
    </w:pPr>
    <w:rPr>
      <w:rFonts w:ascii="Helvetica" w:hAnsi="Helvetica"/>
      <w:kern w:val="16"/>
      <w:sz w:val="16"/>
    </w:rPr>
  </w:style>
  <w:style w:type="paragraph" w:customStyle="1" w:styleId="StyleAllTextAsian">
    <w:name w:val="Style AllText + (Asian) 宋体"/>
    <w:basedOn w:val="Normal"/>
    <w:rsid w:val="00C24B48"/>
  </w:style>
  <w:style w:type="paragraph" w:customStyle="1" w:styleId="Text">
    <w:name w:val="Text"/>
    <w:basedOn w:val="Normal"/>
    <w:rsid w:val="00C24B48"/>
    <w:pPr>
      <w:widowControl w:val="0"/>
      <w:autoSpaceDE w:val="0"/>
      <w:autoSpaceDN w:val="0"/>
      <w:spacing w:line="252" w:lineRule="auto"/>
      <w:ind w:firstLine="202"/>
      <w:jc w:val="both"/>
    </w:pPr>
  </w:style>
  <w:style w:type="paragraph" w:customStyle="1" w:styleId="AllFigures">
    <w:name w:val="All Figures"/>
    <w:autoRedefine/>
    <w:qFormat/>
    <w:rsid w:val="00466128"/>
    <w:pPr>
      <w:adjustRightInd w:val="0"/>
      <w:snapToGrid w:val="0"/>
      <w:spacing w:before="120" w:after="120"/>
      <w:jc w:val="center"/>
    </w:pPr>
    <w:rPr>
      <w:rFonts w:cs="SimSun"/>
      <w:noProof/>
      <w:kern w:val="16"/>
      <w:szCs w:val="24"/>
    </w:rPr>
  </w:style>
  <w:style w:type="character" w:customStyle="1" w:styleId="AllTextChar">
    <w:name w:val="AllText Char"/>
    <w:link w:val="AllText"/>
    <w:locked/>
    <w:rsid w:val="00934C1E"/>
    <w:rPr>
      <w:kern w:val="16"/>
      <w:sz w:val="24"/>
      <w:szCs w:val="22"/>
    </w:rPr>
  </w:style>
  <w:style w:type="paragraph" w:customStyle="1" w:styleId="StyleAllFiguresLeft0Firstline076ch">
    <w:name w:val="Style All Figures + Left:  0&quot; First line:  0.76 ch"/>
    <w:basedOn w:val="AllFigures"/>
    <w:autoRedefine/>
    <w:rsid w:val="00C24B48"/>
  </w:style>
  <w:style w:type="character" w:customStyle="1" w:styleId="Authors">
    <w:name w:val="Authors"/>
    <w:uiPriority w:val="99"/>
    <w:rsid w:val="000C0BCC"/>
    <w:rPr>
      <w:rFonts w:ascii="Bookman Old Style" w:hAnsi="Bookman Old Style" w:cs="Times New Roman"/>
      <w:sz w:val="32"/>
    </w:rPr>
  </w:style>
  <w:style w:type="character" w:customStyle="1" w:styleId="AuthorsAffiliation">
    <w:name w:val="Authors Affiliation"/>
    <w:uiPriority w:val="99"/>
    <w:rsid w:val="00B84233"/>
    <w:rPr>
      <w:rFonts w:ascii="Constantia" w:hAnsi="Constantia" w:cs="Times New Roman"/>
      <w:b/>
      <w:bCs/>
      <w:sz w:val="32"/>
    </w:rPr>
  </w:style>
  <w:style w:type="paragraph" w:customStyle="1" w:styleId="Bulletlist2">
    <w:name w:val="Bulletlist2"/>
    <w:basedOn w:val="Normal"/>
    <w:rsid w:val="00B84233"/>
    <w:pPr>
      <w:numPr>
        <w:numId w:val="7"/>
      </w:numPr>
      <w:spacing w:line="240" w:lineRule="exact"/>
      <w:jc w:val="both"/>
    </w:pPr>
    <w:rPr>
      <w:szCs w:val="24"/>
    </w:rPr>
  </w:style>
  <w:style w:type="paragraph" w:customStyle="1" w:styleId="OrderHeading">
    <w:name w:val="OrderHeading"/>
    <w:basedOn w:val="Normal"/>
    <w:autoRedefine/>
    <w:rsid w:val="00B84233"/>
    <w:pPr>
      <w:tabs>
        <w:tab w:val="left" w:pos="432"/>
      </w:tabs>
      <w:spacing w:before="120" w:after="120"/>
      <w:ind w:firstLine="1800"/>
      <w:jc w:val="left"/>
      <w:outlineLvl w:val="0"/>
    </w:pPr>
    <w:rPr>
      <w:b/>
      <w:iCs/>
      <w:sz w:val="18"/>
      <w:szCs w:val="18"/>
      <w:lang w:val="en-GB"/>
    </w:rPr>
  </w:style>
  <w:style w:type="paragraph" w:customStyle="1" w:styleId="para1">
    <w:name w:val="para1"/>
    <w:basedOn w:val="Normal"/>
    <w:link w:val="para1Char"/>
    <w:rsid w:val="00B84233"/>
    <w:pPr>
      <w:spacing w:before="120" w:line="240" w:lineRule="exact"/>
      <w:jc w:val="both"/>
    </w:pPr>
    <w:rPr>
      <w:szCs w:val="24"/>
      <w:lang w:val="en-GB"/>
    </w:rPr>
  </w:style>
  <w:style w:type="paragraph" w:customStyle="1" w:styleId="para2">
    <w:name w:val="para2"/>
    <w:basedOn w:val="Normal"/>
    <w:link w:val="para2Char"/>
    <w:rsid w:val="00B84233"/>
    <w:pPr>
      <w:spacing w:line="240" w:lineRule="exact"/>
      <w:ind w:firstLine="144"/>
      <w:jc w:val="both"/>
    </w:pPr>
    <w:rPr>
      <w:szCs w:val="24"/>
      <w:lang w:val="en-GB"/>
    </w:rPr>
  </w:style>
  <w:style w:type="paragraph" w:styleId="FootnoteText">
    <w:name w:val="footnote text"/>
    <w:basedOn w:val="Normal"/>
    <w:link w:val="FootnoteTextChar"/>
    <w:semiHidden/>
    <w:rsid w:val="00B84233"/>
    <w:pPr>
      <w:autoSpaceDE w:val="0"/>
      <w:autoSpaceDN w:val="0"/>
      <w:ind w:firstLine="202"/>
      <w:jc w:val="both"/>
    </w:pPr>
    <w:rPr>
      <w:rFonts w:eastAsia="PMingLiU"/>
      <w:sz w:val="16"/>
      <w:szCs w:val="16"/>
    </w:rPr>
  </w:style>
  <w:style w:type="character" w:customStyle="1" w:styleId="FootnoteTextChar">
    <w:name w:val="Footnote Text Char"/>
    <w:link w:val="FootnoteText"/>
    <w:locked/>
    <w:rsid w:val="00B84233"/>
    <w:rPr>
      <w:rFonts w:eastAsia="PMingLiU" w:cs="Times New Roman"/>
      <w:sz w:val="16"/>
      <w:szCs w:val="16"/>
      <w:lang w:eastAsia="en-US"/>
    </w:rPr>
  </w:style>
  <w:style w:type="paragraph" w:customStyle="1" w:styleId="TableTitle">
    <w:name w:val="Table Title"/>
    <w:basedOn w:val="Normal"/>
    <w:rsid w:val="00B84233"/>
    <w:pPr>
      <w:autoSpaceDE w:val="0"/>
      <w:autoSpaceDN w:val="0"/>
    </w:pPr>
    <w:rPr>
      <w:rFonts w:eastAsia="PMingLiU"/>
      <w:smallCaps/>
      <w:sz w:val="16"/>
      <w:szCs w:val="16"/>
    </w:rPr>
  </w:style>
  <w:style w:type="paragraph" w:customStyle="1" w:styleId="StyleTextCharCharFirstline0">
    <w:name w:val="Style Text Char Char + First line:  0&quot;"/>
    <w:basedOn w:val="Normal"/>
    <w:autoRedefine/>
    <w:rsid w:val="00B84233"/>
    <w:pPr>
      <w:widowControl w:val="0"/>
      <w:autoSpaceDE w:val="0"/>
      <w:autoSpaceDN w:val="0"/>
      <w:snapToGrid w:val="0"/>
      <w:spacing w:line="252" w:lineRule="auto"/>
      <w:jc w:val="left"/>
    </w:pPr>
    <w:rPr>
      <w:rFonts w:cs="SimSun"/>
    </w:rPr>
  </w:style>
  <w:style w:type="paragraph" w:customStyle="1" w:styleId="TextChar">
    <w:name w:val="Text Char"/>
    <w:basedOn w:val="Normal"/>
    <w:link w:val="TextCharChar"/>
    <w:autoRedefine/>
    <w:rsid w:val="00B84233"/>
    <w:pPr>
      <w:widowControl w:val="0"/>
      <w:numPr>
        <w:numId w:val="8"/>
      </w:numPr>
      <w:autoSpaceDE w:val="0"/>
      <w:autoSpaceDN w:val="0"/>
      <w:snapToGrid w:val="0"/>
      <w:spacing w:line="228" w:lineRule="auto"/>
      <w:jc w:val="both"/>
    </w:pPr>
  </w:style>
  <w:style w:type="character" w:customStyle="1" w:styleId="TextCharChar">
    <w:name w:val="Text Char Char"/>
    <w:link w:val="TextChar"/>
    <w:locked/>
    <w:rsid w:val="00B84233"/>
    <w:rPr>
      <w:kern w:val="2"/>
      <w:sz w:val="21"/>
      <w:szCs w:val="21"/>
    </w:rPr>
  </w:style>
  <w:style w:type="character" w:customStyle="1" w:styleId="para2Char">
    <w:name w:val="para2 Char"/>
    <w:link w:val="para2"/>
    <w:locked/>
    <w:rsid w:val="00B84233"/>
    <w:rPr>
      <w:rFonts w:cs="Times New Roman"/>
      <w:sz w:val="24"/>
      <w:szCs w:val="24"/>
      <w:lang w:val="en-GB" w:eastAsia="en-US"/>
    </w:rPr>
  </w:style>
  <w:style w:type="character" w:customStyle="1" w:styleId="para1Char">
    <w:name w:val="para1 Char"/>
    <w:link w:val="para1"/>
    <w:locked/>
    <w:rsid w:val="00B84233"/>
    <w:rPr>
      <w:rFonts w:cs="Times New Roman"/>
      <w:sz w:val="24"/>
      <w:szCs w:val="24"/>
      <w:lang w:val="en-GB" w:eastAsia="en-US"/>
    </w:rPr>
  </w:style>
  <w:style w:type="paragraph" w:customStyle="1" w:styleId="StyleFootnoteText9pt">
    <w:name w:val="Style Footnote Text + 9 pt"/>
    <w:basedOn w:val="FootnoteText"/>
    <w:link w:val="StyleFootnoteText9ptChar"/>
    <w:autoRedefine/>
    <w:rsid w:val="00B84233"/>
    <w:pPr>
      <w:adjustRightInd w:val="0"/>
      <w:snapToGrid w:val="0"/>
      <w:spacing w:beforeLines="50"/>
      <w:ind w:firstLine="0"/>
    </w:pPr>
    <w:rPr>
      <w:sz w:val="18"/>
    </w:rPr>
  </w:style>
  <w:style w:type="character" w:customStyle="1" w:styleId="StyleFootnoteText9ptChar">
    <w:name w:val="Style Footnote Text + 9 pt Char"/>
    <w:link w:val="StyleFootnoteText9pt"/>
    <w:locked/>
    <w:rsid w:val="00B84233"/>
    <w:rPr>
      <w:rFonts w:eastAsia="PMingLiU" w:cs="Times New Roman"/>
      <w:sz w:val="16"/>
      <w:szCs w:val="16"/>
      <w:lang w:eastAsia="en-US"/>
    </w:rPr>
  </w:style>
  <w:style w:type="paragraph" w:styleId="PlainText">
    <w:name w:val="Plain Text"/>
    <w:basedOn w:val="Normal"/>
    <w:link w:val="PlainTextChar"/>
    <w:unhideWhenUsed/>
    <w:rsid w:val="00E67943"/>
    <w:rPr>
      <w:rFonts w:ascii="Courier New" w:hAnsi="Courier New" w:cs="Courier New"/>
    </w:rPr>
  </w:style>
  <w:style w:type="character" w:customStyle="1" w:styleId="PlainTextChar">
    <w:name w:val="Plain Text Char"/>
    <w:link w:val="PlainText"/>
    <w:rsid w:val="00E67943"/>
    <w:rPr>
      <w:rFonts w:ascii="Courier New" w:hAnsi="Courier New" w:cs="Courier New"/>
      <w:kern w:val="0"/>
      <w:sz w:val="20"/>
      <w:szCs w:val="20"/>
      <w:lang w:eastAsia="en-US"/>
    </w:rPr>
  </w:style>
  <w:style w:type="paragraph" w:customStyle="1" w:styleId="Articletitle">
    <w:name w:val="Articletitle"/>
    <w:basedOn w:val="Normal"/>
    <w:rsid w:val="00E61B43"/>
    <w:pPr>
      <w:spacing w:before="540" w:after="680" w:line="480" w:lineRule="exact"/>
      <w:ind w:left="3514"/>
      <w:jc w:val="left"/>
    </w:pPr>
    <w:rPr>
      <w:rFonts w:ascii="Heavenetica8" w:hAnsi="Heavenetica8"/>
      <w:b/>
      <w:kern w:val="0"/>
      <w:sz w:val="44"/>
      <w:szCs w:val="24"/>
      <w:lang w:val="en-GB" w:eastAsia="en-US"/>
    </w:rPr>
  </w:style>
  <w:style w:type="paragraph" w:customStyle="1" w:styleId="AuthorName">
    <w:name w:val="AuthorName"/>
    <w:basedOn w:val="Normal"/>
    <w:rsid w:val="00E61B43"/>
    <w:pPr>
      <w:widowControl w:val="0"/>
      <w:spacing w:before="240" w:line="240" w:lineRule="exact"/>
      <w:ind w:left="3514"/>
      <w:jc w:val="left"/>
    </w:pPr>
    <w:rPr>
      <w:b/>
      <w:kern w:val="0"/>
      <w:sz w:val="26"/>
      <w:szCs w:val="24"/>
      <w:lang w:val="en-GB" w:eastAsia="en-US"/>
    </w:rPr>
  </w:style>
  <w:style w:type="paragraph" w:customStyle="1" w:styleId="Keyword">
    <w:name w:val="Keyword"/>
    <w:basedOn w:val="Normal"/>
    <w:rsid w:val="00E61B43"/>
    <w:pPr>
      <w:spacing w:before="240" w:line="200" w:lineRule="exact"/>
      <w:ind w:left="3514"/>
      <w:jc w:val="both"/>
    </w:pPr>
    <w:rPr>
      <w:kern w:val="0"/>
      <w:sz w:val="18"/>
      <w:szCs w:val="24"/>
      <w:lang w:eastAsia="en-US"/>
    </w:rPr>
  </w:style>
  <w:style w:type="paragraph" w:customStyle="1" w:styleId="Reference">
    <w:name w:val="Reference"/>
    <w:basedOn w:val="Normal"/>
    <w:rsid w:val="00E61B43"/>
    <w:pPr>
      <w:numPr>
        <w:numId w:val="10"/>
      </w:numPr>
      <w:spacing w:before="240" w:line="200" w:lineRule="exact"/>
      <w:jc w:val="both"/>
    </w:pPr>
    <w:rPr>
      <w:bCs/>
      <w:kern w:val="0"/>
      <w:sz w:val="18"/>
      <w:szCs w:val="24"/>
      <w:lang w:val="en-GB" w:eastAsia="en-US"/>
    </w:rPr>
  </w:style>
  <w:style w:type="paragraph" w:customStyle="1" w:styleId="TN">
    <w:name w:val="TN"/>
    <w:basedOn w:val="Normal"/>
    <w:rsid w:val="00E61B43"/>
    <w:pPr>
      <w:keepLines/>
      <w:tabs>
        <w:tab w:val="left" w:pos="240"/>
      </w:tabs>
      <w:spacing w:before="60" w:line="200" w:lineRule="atLeast"/>
      <w:ind w:left="240" w:right="720" w:hanging="240"/>
      <w:jc w:val="left"/>
    </w:pPr>
    <w:rPr>
      <w:rFonts w:ascii="Helvetica" w:hAnsi="Helvetica"/>
      <w:kern w:val="0"/>
      <w:sz w:val="18"/>
      <w:szCs w:val="24"/>
      <w:lang w:val="en-GB" w:eastAsia="en-US"/>
    </w:rPr>
  </w:style>
  <w:style w:type="paragraph" w:customStyle="1" w:styleId="Firstorder">
    <w:name w:val="Firstorder"/>
    <w:basedOn w:val="Normal"/>
    <w:autoRedefine/>
    <w:rsid w:val="00E61B43"/>
    <w:pPr>
      <w:pBdr>
        <w:top w:val="single" w:sz="18" w:space="1" w:color="auto"/>
        <w:bottom w:val="single" w:sz="18" w:space="1" w:color="auto"/>
      </w:pBdr>
      <w:tabs>
        <w:tab w:val="left" w:pos="360"/>
      </w:tabs>
      <w:spacing w:after="120"/>
      <w:ind w:leftChars="1150" w:left="2760"/>
      <w:jc w:val="left"/>
    </w:pPr>
    <w:rPr>
      <w:rFonts w:ascii="Helvetica" w:hAnsi="Helvetica"/>
      <w:b/>
      <w:kern w:val="0"/>
      <w:sz w:val="28"/>
      <w:szCs w:val="28"/>
      <w:lang w:val="en-GB" w:eastAsia="en-US"/>
    </w:rPr>
  </w:style>
  <w:style w:type="paragraph" w:customStyle="1" w:styleId="FigCaption">
    <w:name w:val="FigCaption"/>
    <w:basedOn w:val="Normal"/>
    <w:rsid w:val="00E61B43"/>
    <w:pPr>
      <w:spacing w:before="200" w:after="240" w:line="220" w:lineRule="exact"/>
    </w:pPr>
    <w:rPr>
      <w:kern w:val="0"/>
      <w:sz w:val="18"/>
      <w:szCs w:val="24"/>
      <w:lang w:eastAsia="en-US"/>
    </w:rPr>
  </w:style>
  <w:style w:type="paragraph" w:customStyle="1" w:styleId="DisplayEquation">
    <w:name w:val="DisplayEquation"/>
    <w:basedOn w:val="Normal"/>
    <w:rsid w:val="00E61B43"/>
    <w:pPr>
      <w:tabs>
        <w:tab w:val="right" w:pos="4853"/>
      </w:tabs>
      <w:spacing w:before="240" w:after="240"/>
      <w:ind w:left="144"/>
      <w:jc w:val="left"/>
    </w:pPr>
    <w:rPr>
      <w:kern w:val="0"/>
      <w:sz w:val="20"/>
      <w:szCs w:val="24"/>
      <w:lang w:val="en-GB" w:eastAsia="en-US"/>
    </w:rPr>
  </w:style>
  <w:style w:type="paragraph" w:customStyle="1" w:styleId="Bulletlist0">
    <w:name w:val="Bulletlist"/>
    <w:basedOn w:val="Normal"/>
    <w:rsid w:val="00E61B43"/>
    <w:pPr>
      <w:numPr>
        <w:numId w:val="9"/>
      </w:numPr>
      <w:spacing w:line="240" w:lineRule="exact"/>
      <w:jc w:val="both"/>
    </w:pPr>
    <w:rPr>
      <w:kern w:val="0"/>
      <w:sz w:val="20"/>
      <w:szCs w:val="24"/>
      <w:lang w:eastAsia="en-US"/>
    </w:rPr>
  </w:style>
  <w:style w:type="paragraph" w:customStyle="1" w:styleId="TableCaption">
    <w:name w:val="TableCaption"/>
    <w:basedOn w:val="Normal"/>
    <w:rsid w:val="00E61B43"/>
    <w:pPr>
      <w:spacing w:before="240" w:after="120" w:line="220" w:lineRule="exact"/>
    </w:pPr>
    <w:rPr>
      <w:rFonts w:ascii="Helvetica" w:hAnsi="Helvetica"/>
      <w:kern w:val="0"/>
      <w:sz w:val="18"/>
      <w:szCs w:val="24"/>
      <w:lang w:val="en-GB" w:eastAsia="en-US"/>
    </w:rPr>
  </w:style>
  <w:style w:type="paragraph" w:customStyle="1" w:styleId="RefList">
    <w:name w:val="RefList"/>
    <w:basedOn w:val="Normal"/>
    <w:rsid w:val="00E61B43"/>
    <w:pPr>
      <w:spacing w:line="200" w:lineRule="exact"/>
      <w:ind w:left="288" w:hanging="288"/>
      <w:jc w:val="both"/>
    </w:pPr>
    <w:rPr>
      <w:kern w:val="0"/>
      <w:sz w:val="18"/>
      <w:szCs w:val="24"/>
      <w:lang w:eastAsia="en-US"/>
    </w:rPr>
  </w:style>
  <w:style w:type="paragraph" w:customStyle="1" w:styleId="Abstract1">
    <w:name w:val="Abstract1"/>
    <w:basedOn w:val="Normal"/>
    <w:rsid w:val="00E61B43"/>
    <w:pPr>
      <w:spacing w:line="200" w:lineRule="exact"/>
      <w:ind w:left="3514" w:firstLine="288"/>
      <w:jc w:val="both"/>
    </w:pPr>
    <w:rPr>
      <w:kern w:val="0"/>
      <w:sz w:val="18"/>
      <w:szCs w:val="24"/>
      <w:lang w:val="en-GB" w:eastAsia="en-US"/>
    </w:rPr>
  </w:style>
  <w:style w:type="paragraph" w:customStyle="1" w:styleId="bib">
    <w:name w:val="bib"/>
    <w:basedOn w:val="Abstract"/>
    <w:rsid w:val="00E61B43"/>
    <w:pPr>
      <w:spacing w:before="240"/>
    </w:pPr>
    <w:rPr>
      <w:kern w:val="0"/>
      <w:lang w:eastAsia="en-US"/>
    </w:rPr>
  </w:style>
  <w:style w:type="paragraph" w:customStyle="1" w:styleId="FirstPara">
    <w:name w:val="FirstPara"/>
    <w:aliases w:val="FP"/>
    <w:basedOn w:val="Normal"/>
    <w:next w:val="Normal"/>
    <w:rsid w:val="00E61B43"/>
    <w:pPr>
      <w:spacing w:before="120" w:line="240" w:lineRule="atLeast"/>
      <w:jc w:val="both"/>
    </w:pPr>
    <w:rPr>
      <w:kern w:val="0"/>
      <w:sz w:val="20"/>
      <w:szCs w:val="20"/>
      <w:lang w:val="en-GB" w:eastAsia="en-US"/>
    </w:rPr>
  </w:style>
  <w:style w:type="paragraph" w:customStyle="1" w:styleId="thirdorder">
    <w:name w:val="thirdorder"/>
    <w:basedOn w:val="OrderHeading"/>
    <w:rsid w:val="00E61B43"/>
    <w:pPr>
      <w:tabs>
        <w:tab w:val="clear" w:pos="432"/>
        <w:tab w:val="left" w:pos="504"/>
      </w:tabs>
      <w:spacing w:before="320" w:after="0"/>
      <w:ind w:firstLine="0"/>
    </w:pPr>
    <w:rPr>
      <w:kern w:val="0"/>
      <w:szCs w:val="24"/>
    </w:rPr>
  </w:style>
  <w:style w:type="character" w:styleId="PageNumber">
    <w:name w:val="page number"/>
    <w:basedOn w:val="DefaultParagraphFont"/>
    <w:rsid w:val="00E61B43"/>
  </w:style>
  <w:style w:type="character" w:styleId="Emphasis">
    <w:name w:val="Emphasis"/>
    <w:uiPriority w:val="20"/>
    <w:locked/>
    <w:rsid w:val="00E61B43"/>
    <w:rPr>
      <w:i/>
      <w:iCs/>
    </w:rPr>
  </w:style>
  <w:style w:type="paragraph" w:customStyle="1" w:styleId="ExampleDefinition">
    <w:name w:val="ExampleDefinition"/>
    <w:basedOn w:val="FirstPara"/>
    <w:rsid w:val="00E61B43"/>
    <w:pPr>
      <w:keepNext/>
      <w:tabs>
        <w:tab w:val="left" w:pos="1161"/>
      </w:tabs>
      <w:spacing w:before="240"/>
    </w:pPr>
    <w:rPr>
      <w:szCs w:val="24"/>
    </w:rPr>
  </w:style>
  <w:style w:type="paragraph" w:customStyle="1" w:styleId="TC">
    <w:name w:val="TC"/>
    <w:basedOn w:val="Normal"/>
    <w:rsid w:val="00E61B43"/>
    <w:pPr>
      <w:spacing w:before="40" w:after="40" w:line="200" w:lineRule="atLeast"/>
    </w:pPr>
    <w:rPr>
      <w:rFonts w:ascii="Helvetica" w:hAnsi="Helvetica"/>
      <w:kern w:val="0"/>
      <w:sz w:val="18"/>
      <w:szCs w:val="24"/>
      <w:lang w:val="en-GB" w:eastAsia="en-US"/>
    </w:rPr>
  </w:style>
  <w:style w:type="paragraph" w:customStyle="1" w:styleId="TL">
    <w:name w:val="TL"/>
    <w:basedOn w:val="Normal"/>
    <w:rsid w:val="00E61B43"/>
    <w:pPr>
      <w:tabs>
        <w:tab w:val="left" w:pos="360"/>
      </w:tabs>
      <w:spacing w:before="40" w:after="40" w:line="200" w:lineRule="atLeast"/>
      <w:jc w:val="left"/>
    </w:pPr>
    <w:rPr>
      <w:rFonts w:ascii="Helvetica" w:hAnsi="Helvetica"/>
      <w:kern w:val="0"/>
      <w:sz w:val="18"/>
      <w:szCs w:val="24"/>
      <w:lang w:val="en-GB" w:eastAsia="en-US"/>
    </w:rPr>
  </w:style>
  <w:style w:type="paragraph" w:customStyle="1" w:styleId="TD">
    <w:name w:val="TD"/>
    <w:basedOn w:val="TL"/>
    <w:rsid w:val="00E61B43"/>
    <w:pPr>
      <w:tabs>
        <w:tab w:val="decimal" w:pos="460"/>
      </w:tabs>
    </w:pPr>
  </w:style>
  <w:style w:type="paragraph" w:customStyle="1" w:styleId="bib1">
    <w:name w:val="bib1"/>
    <w:basedOn w:val="bib"/>
    <w:rsid w:val="00E61B43"/>
    <w:pPr>
      <w:spacing w:after="600"/>
    </w:pPr>
  </w:style>
  <w:style w:type="paragraph" w:customStyle="1" w:styleId="Quotation">
    <w:name w:val="Quotation"/>
    <w:basedOn w:val="Normal"/>
    <w:rsid w:val="00E61B43"/>
    <w:pPr>
      <w:jc w:val="left"/>
    </w:pPr>
    <w:rPr>
      <w:kern w:val="0"/>
      <w:sz w:val="24"/>
      <w:szCs w:val="24"/>
      <w:lang w:eastAsia="en-US"/>
    </w:rPr>
  </w:style>
  <w:style w:type="paragraph" w:customStyle="1" w:styleId="quotation0">
    <w:name w:val="quotation"/>
    <w:basedOn w:val="Articletitle"/>
    <w:rsid w:val="00E61B43"/>
    <w:pPr>
      <w:spacing w:before="120" w:after="0" w:line="240" w:lineRule="exact"/>
      <w:ind w:left="720" w:right="720"/>
    </w:pPr>
    <w:rPr>
      <w:rFonts w:ascii="Times New Roman" w:hAnsi="Times New Roman"/>
      <w:b w:val="0"/>
      <w:sz w:val="18"/>
    </w:rPr>
  </w:style>
  <w:style w:type="paragraph" w:styleId="BodyTextIndent">
    <w:name w:val="Body Text Indent"/>
    <w:basedOn w:val="Normal"/>
    <w:link w:val="BodyTextIndentChar"/>
    <w:rsid w:val="00E61B43"/>
    <w:pPr>
      <w:autoSpaceDE w:val="0"/>
      <w:autoSpaceDN w:val="0"/>
      <w:spacing w:after="60" w:line="480" w:lineRule="auto"/>
      <w:ind w:left="284"/>
      <w:jc w:val="both"/>
    </w:pPr>
    <w:rPr>
      <w:rFonts w:ascii="HelvDL" w:hAnsi="HelvDL"/>
      <w:i/>
      <w:iCs/>
      <w:kern w:val="0"/>
      <w:sz w:val="18"/>
      <w:szCs w:val="20"/>
      <w:lang w:eastAsia="en-US"/>
    </w:rPr>
  </w:style>
  <w:style w:type="character" w:customStyle="1" w:styleId="BodyTextIndentChar">
    <w:name w:val="Body Text Indent Char"/>
    <w:link w:val="BodyTextIndent"/>
    <w:rsid w:val="00E61B43"/>
    <w:rPr>
      <w:rFonts w:ascii="HelvDL" w:hAnsi="HelvDL"/>
      <w:i/>
      <w:iCs/>
      <w:sz w:val="18"/>
      <w:lang w:eastAsia="en-US"/>
    </w:rPr>
  </w:style>
  <w:style w:type="character" w:customStyle="1" w:styleId="MemberType">
    <w:name w:val="MemberType"/>
    <w:rsid w:val="00E61B43"/>
    <w:rPr>
      <w:rFonts w:ascii="Times New Roman" w:hAnsi="Times New Roman" w:cs="Times New Roman"/>
      <w:i/>
      <w:iCs/>
      <w:sz w:val="22"/>
      <w:szCs w:val="22"/>
    </w:rPr>
  </w:style>
  <w:style w:type="paragraph" w:customStyle="1" w:styleId="References">
    <w:name w:val="References"/>
    <w:basedOn w:val="Normal"/>
    <w:autoRedefine/>
    <w:qFormat/>
    <w:rsid w:val="0004202D"/>
    <w:pPr>
      <w:numPr>
        <w:numId w:val="14"/>
      </w:numPr>
      <w:autoSpaceDE w:val="0"/>
      <w:autoSpaceDN w:val="0"/>
      <w:spacing w:before="120" w:line="360" w:lineRule="auto"/>
      <w:jc w:val="both"/>
    </w:pPr>
    <w:rPr>
      <w:rFonts w:eastAsia="PMingLiU"/>
      <w:kern w:val="16"/>
      <w:sz w:val="24"/>
      <w:szCs w:val="24"/>
      <w:lang w:eastAsia="en-US"/>
    </w:rPr>
  </w:style>
  <w:style w:type="paragraph" w:customStyle="1" w:styleId="IndexTerms">
    <w:name w:val="IndexTerms"/>
    <w:basedOn w:val="Normal"/>
    <w:next w:val="Normal"/>
    <w:rsid w:val="00E61B43"/>
    <w:pPr>
      <w:autoSpaceDE w:val="0"/>
      <w:autoSpaceDN w:val="0"/>
      <w:ind w:firstLine="202"/>
      <w:jc w:val="both"/>
    </w:pPr>
    <w:rPr>
      <w:rFonts w:eastAsia="PMingLiU"/>
      <w:b/>
      <w:bCs/>
      <w:kern w:val="0"/>
      <w:sz w:val="18"/>
      <w:szCs w:val="18"/>
      <w:lang w:eastAsia="en-US"/>
    </w:rPr>
  </w:style>
  <w:style w:type="character" w:styleId="FootnoteReference">
    <w:name w:val="footnote reference"/>
    <w:semiHidden/>
    <w:rsid w:val="00E61B43"/>
    <w:rPr>
      <w:vertAlign w:val="superscript"/>
    </w:rPr>
  </w:style>
  <w:style w:type="paragraph" w:customStyle="1" w:styleId="FigureCaption0">
    <w:name w:val="Figure Caption"/>
    <w:basedOn w:val="Normal"/>
    <w:rsid w:val="00E61B43"/>
    <w:pPr>
      <w:autoSpaceDE w:val="0"/>
      <w:autoSpaceDN w:val="0"/>
      <w:jc w:val="both"/>
    </w:pPr>
    <w:rPr>
      <w:rFonts w:eastAsia="PMingLiU"/>
      <w:kern w:val="0"/>
      <w:sz w:val="16"/>
      <w:szCs w:val="16"/>
      <w:lang w:eastAsia="en-US"/>
    </w:rPr>
  </w:style>
  <w:style w:type="paragraph" w:customStyle="1" w:styleId="ReferenceHead">
    <w:name w:val="Reference Head"/>
    <w:basedOn w:val="Heading1"/>
    <w:rsid w:val="00E61B43"/>
    <w:pPr>
      <w:numPr>
        <w:numId w:val="0"/>
      </w:numPr>
      <w:autoSpaceDE w:val="0"/>
      <w:autoSpaceDN w:val="0"/>
      <w:spacing w:before="240" w:line="240" w:lineRule="auto"/>
    </w:pPr>
    <w:rPr>
      <w:rFonts w:ascii="Times New Roman" w:eastAsia="PMingLiU" w:hAnsi="Times New Roman"/>
      <w:b w:val="0"/>
      <w:bCs w:val="0"/>
      <w:caps/>
      <w:smallCaps/>
      <w:noProof w:val="0"/>
      <w:kern w:val="28"/>
      <w:sz w:val="20"/>
      <w:szCs w:val="20"/>
      <w:lang w:eastAsia="en-US"/>
    </w:rPr>
  </w:style>
  <w:style w:type="paragraph" w:customStyle="1" w:styleId="Equation0">
    <w:name w:val="Equation"/>
    <w:basedOn w:val="Normal"/>
    <w:next w:val="Normal"/>
    <w:rsid w:val="00E61B43"/>
    <w:pPr>
      <w:widowControl w:val="0"/>
      <w:tabs>
        <w:tab w:val="right" w:pos="5040"/>
      </w:tabs>
      <w:autoSpaceDE w:val="0"/>
      <w:autoSpaceDN w:val="0"/>
      <w:spacing w:line="252" w:lineRule="auto"/>
      <w:jc w:val="both"/>
    </w:pPr>
    <w:rPr>
      <w:rFonts w:eastAsia="PMingLiU"/>
      <w:kern w:val="0"/>
      <w:sz w:val="20"/>
      <w:szCs w:val="20"/>
      <w:lang w:eastAsia="en-US"/>
    </w:rPr>
  </w:style>
  <w:style w:type="character" w:styleId="FollowedHyperlink">
    <w:name w:val="FollowedHyperlink"/>
    <w:uiPriority w:val="99"/>
    <w:rsid w:val="00E61B43"/>
    <w:rPr>
      <w:color w:val="800080"/>
      <w:u w:val="single"/>
    </w:rPr>
  </w:style>
  <w:style w:type="paragraph" w:styleId="BodyText3">
    <w:name w:val="Body Text 3"/>
    <w:basedOn w:val="Normal"/>
    <w:link w:val="BodyText3Char"/>
    <w:rsid w:val="00E61B43"/>
    <w:pPr>
      <w:autoSpaceDE w:val="0"/>
      <w:autoSpaceDN w:val="0"/>
      <w:spacing w:after="120"/>
      <w:jc w:val="left"/>
    </w:pPr>
    <w:rPr>
      <w:rFonts w:eastAsia="PMingLiU"/>
      <w:kern w:val="0"/>
      <w:sz w:val="16"/>
      <w:szCs w:val="16"/>
      <w:lang w:eastAsia="en-US"/>
    </w:rPr>
  </w:style>
  <w:style w:type="character" w:customStyle="1" w:styleId="BodyText3Char">
    <w:name w:val="Body Text 3 Char"/>
    <w:link w:val="BodyText3"/>
    <w:rsid w:val="00E61B43"/>
    <w:rPr>
      <w:rFonts w:eastAsia="PMingLiU"/>
      <w:sz w:val="16"/>
      <w:szCs w:val="16"/>
      <w:lang w:eastAsia="en-US"/>
    </w:rPr>
  </w:style>
  <w:style w:type="paragraph" w:customStyle="1" w:styleId="a">
    <w:name w:val="註解方塊文字"/>
    <w:basedOn w:val="Normal"/>
    <w:semiHidden/>
    <w:rsid w:val="00E61B43"/>
    <w:pPr>
      <w:jc w:val="left"/>
    </w:pPr>
    <w:rPr>
      <w:kern w:val="0"/>
      <w:sz w:val="16"/>
      <w:szCs w:val="16"/>
    </w:rPr>
  </w:style>
  <w:style w:type="paragraph" w:styleId="BodyTextIndent2">
    <w:name w:val="Body Text Indent 2"/>
    <w:basedOn w:val="Normal"/>
    <w:link w:val="BodyTextIndent2Char"/>
    <w:rsid w:val="00E61B43"/>
    <w:pPr>
      <w:autoSpaceDE w:val="0"/>
      <w:autoSpaceDN w:val="0"/>
      <w:spacing w:after="120" w:line="480" w:lineRule="auto"/>
      <w:ind w:leftChars="200" w:left="480"/>
      <w:jc w:val="left"/>
    </w:pPr>
    <w:rPr>
      <w:rFonts w:eastAsia="PMingLiU"/>
      <w:kern w:val="0"/>
      <w:sz w:val="20"/>
      <w:szCs w:val="20"/>
      <w:lang w:eastAsia="en-US"/>
    </w:rPr>
  </w:style>
  <w:style w:type="character" w:customStyle="1" w:styleId="BodyTextIndent2Char">
    <w:name w:val="Body Text Indent 2 Char"/>
    <w:link w:val="BodyTextIndent2"/>
    <w:rsid w:val="00E61B43"/>
    <w:rPr>
      <w:rFonts w:eastAsia="PMingLiU"/>
      <w:lang w:eastAsia="en-US"/>
    </w:rPr>
  </w:style>
  <w:style w:type="paragraph" w:customStyle="1" w:styleId="figurestyle">
    <w:name w:val="figure_style"/>
    <w:basedOn w:val="Normal"/>
    <w:rsid w:val="00E61B43"/>
    <w:pPr>
      <w:jc w:val="left"/>
    </w:pPr>
    <w:rPr>
      <w:rFonts w:eastAsia="MS Mincho" w:cs="Courier New"/>
      <w:kern w:val="0"/>
      <w:sz w:val="18"/>
      <w:szCs w:val="20"/>
      <w:lang w:eastAsia="en-US"/>
    </w:rPr>
  </w:style>
  <w:style w:type="paragraph" w:customStyle="1" w:styleId="heading20">
    <w:name w:val="heading2"/>
    <w:basedOn w:val="Normal"/>
    <w:next w:val="Normal"/>
    <w:rsid w:val="00E61B43"/>
    <w:pPr>
      <w:keepNext/>
      <w:keepLines/>
      <w:tabs>
        <w:tab w:val="left" w:pos="510"/>
      </w:tabs>
      <w:suppressAutoHyphens/>
      <w:spacing w:before="440" w:after="220"/>
      <w:jc w:val="both"/>
    </w:pPr>
    <w:rPr>
      <w:rFonts w:ascii="Times" w:eastAsia="PMingLiU" w:hAnsi="Times"/>
      <w:b/>
      <w:kern w:val="0"/>
      <w:sz w:val="20"/>
      <w:szCs w:val="20"/>
      <w:lang w:eastAsia="en-US"/>
    </w:rPr>
  </w:style>
  <w:style w:type="paragraph" w:customStyle="1" w:styleId="referenceitem">
    <w:name w:val="referenceitem"/>
    <w:basedOn w:val="Normal"/>
    <w:rsid w:val="00E61B43"/>
    <w:pPr>
      <w:ind w:left="227" w:hanging="227"/>
      <w:jc w:val="both"/>
    </w:pPr>
    <w:rPr>
      <w:rFonts w:ascii="Times" w:eastAsia="PMingLiU" w:hAnsi="Times"/>
      <w:kern w:val="0"/>
      <w:sz w:val="18"/>
      <w:szCs w:val="20"/>
      <w:lang w:eastAsia="en-US"/>
    </w:rPr>
  </w:style>
  <w:style w:type="character" w:styleId="CommentReference">
    <w:name w:val="annotation reference"/>
    <w:uiPriority w:val="99"/>
    <w:rsid w:val="00E61B43"/>
    <w:rPr>
      <w:sz w:val="16"/>
      <w:szCs w:val="16"/>
    </w:rPr>
  </w:style>
  <w:style w:type="paragraph" w:styleId="CommentText">
    <w:name w:val="annotation text"/>
    <w:basedOn w:val="Normal"/>
    <w:link w:val="CommentTextChar"/>
    <w:uiPriority w:val="99"/>
    <w:rsid w:val="00E61B43"/>
    <w:pPr>
      <w:autoSpaceDE w:val="0"/>
      <w:autoSpaceDN w:val="0"/>
      <w:jc w:val="left"/>
    </w:pPr>
    <w:rPr>
      <w:kern w:val="0"/>
      <w:sz w:val="20"/>
      <w:szCs w:val="20"/>
      <w:lang w:eastAsia="en-US"/>
    </w:rPr>
  </w:style>
  <w:style w:type="character" w:customStyle="1" w:styleId="CommentTextChar">
    <w:name w:val="Comment Text Char"/>
    <w:link w:val="CommentText"/>
    <w:uiPriority w:val="99"/>
    <w:rsid w:val="00E61B43"/>
    <w:rPr>
      <w:lang w:eastAsia="en-US"/>
    </w:rPr>
  </w:style>
  <w:style w:type="table" w:styleId="TableGrid">
    <w:name w:val="Table Grid"/>
    <w:basedOn w:val="TableNormal"/>
    <w:uiPriority w:val="59"/>
    <w:locked/>
    <w:rsid w:val="00E61B4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TextCharBold">
    <w:name w:val="Style Text Char + Bold"/>
    <w:basedOn w:val="TextChar"/>
    <w:link w:val="StyleTextCharBoldChar"/>
    <w:autoRedefine/>
    <w:rsid w:val="00E61B43"/>
    <w:pPr>
      <w:numPr>
        <w:numId w:val="0"/>
      </w:numPr>
      <w:tabs>
        <w:tab w:val="num" w:pos="720"/>
      </w:tabs>
      <w:ind w:left="720" w:hanging="360"/>
    </w:pPr>
    <w:rPr>
      <w:b/>
      <w:bCs/>
      <w:kern w:val="0"/>
      <w:sz w:val="20"/>
      <w:szCs w:val="20"/>
      <w:lang w:eastAsia="en-US"/>
    </w:rPr>
  </w:style>
  <w:style w:type="character" w:customStyle="1" w:styleId="StyleTextCharBoldChar">
    <w:name w:val="Style Text Char + Bold Char"/>
    <w:link w:val="StyleTextCharBold"/>
    <w:rsid w:val="00E61B43"/>
    <w:rPr>
      <w:rFonts w:cs="Times New Roman"/>
      <w:b/>
      <w:bCs/>
      <w:kern w:val="2"/>
      <w:sz w:val="20"/>
      <w:szCs w:val="20"/>
      <w:lang w:eastAsia="en-US"/>
    </w:rPr>
  </w:style>
  <w:style w:type="character" w:customStyle="1" w:styleId="StyleTextCharBoldCharChar">
    <w:name w:val="Style Text Char + Bold Char Char"/>
    <w:rsid w:val="00E61B43"/>
    <w:rPr>
      <w:rFonts w:eastAsia="SimSun"/>
      <w:b/>
      <w:bCs/>
      <w:lang w:val="en-US" w:eastAsia="en-US" w:bidi="ar-SA"/>
    </w:rPr>
  </w:style>
  <w:style w:type="character" w:customStyle="1" w:styleId="TextCharCharCharChar">
    <w:name w:val="Text Char Char Char Char"/>
    <w:rsid w:val="00E61B43"/>
    <w:rPr>
      <w:rFonts w:eastAsia="SimSun"/>
      <w:lang w:val="en-US" w:eastAsia="en-US" w:bidi="ar-SA"/>
    </w:rPr>
  </w:style>
  <w:style w:type="character" w:customStyle="1" w:styleId="CharCharChar">
    <w:name w:val="Char Char Char"/>
    <w:rsid w:val="00E61B43"/>
    <w:rPr>
      <w:lang w:val="en-US" w:eastAsia="en-US" w:bidi="ar-SA"/>
    </w:rPr>
  </w:style>
  <w:style w:type="character" w:styleId="Strong">
    <w:name w:val="Strong"/>
    <w:uiPriority w:val="22"/>
    <w:locked/>
    <w:rsid w:val="00E61B43"/>
    <w:rPr>
      <w:b/>
      <w:bCs/>
    </w:rPr>
  </w:style>
  <w:style w:type="paragraph" w:customStyle="1" w:styleId="headnavbluexlarge2">
    <w:name w:val="headnavbluexlarge2"/>
    <w:basedOn w:val="Normal"/>
    <w:rsid w:val="00E61B43"/>
    <w:pPr>
      <w:spacing w:before="100" w:beforeAutospacing="1" w:after="100" w:afterAutospacing="1" w:line="234" w:lineRule="atLeast"/>
      <w:jc w:val="left"/>
    </w:pPr>
    <w:rPr>
      <w:rFonts w:ascii="Arial" w:hAnsi="Arial" w:cs="Arial"/>
      <w:b/>
      <w:bCs/>
      <w:color w:val="003366"/>
      <w:kern w:val="0"/>
    </w:rPr>
  </w:style>
  <w:style w:type="paragraph" w:styleId="CommentSubject">
    <w:name w:val="annotation subject"/>
    <w:basedOn w:val="CommentText"/>
    <w:next w:val="CommentText"/>
    <w:link w:val="CommentSubjectChar"/>
    <w:uiPriority w:val="99"/>
    <w:rsid w:val="00E61B43"/>
    <w:pPr>
      <w:autoSpaceDE/>
      <w:autoSpaceDN/>
    </w:pPr>
    <w:rPr>
      <w:b/>
      <w:bCs/>
    </w:rPr>
  </w:style>
  <w:style w:type="character" w:customStyle="1" w:styleId="CommentSubjectChar">
    <w:name w:val="Comment Subject Char"/>
    <w:link w:val="CommentSubject"/>
    <w:uiPriority w:val="99"/>
    <w:rsid w:val="00E61B43"/>
    <w:rPr>
      <w:b/>
      <w:bCs/>
      <w:lang w:eastAsia="en-US"/>
    </w:rPr>
  </w:style>
  <w:style w:type="paragraph" w:styleId="DocumentMap">
    <w:name w:val="Document Map"/>
    <w:basedOn w:val="Normal"/>
    <w:link w:val="DocumentMapChar"/>
    <w:semiHidden/>
    <w:rsid w:val="00E61B43"/>
    <w:pPr>
      <w:shd w:val="clear" w:color="auto" w:fill="000080"/>
      <w:jc w:val="left"/>
    </w:pPr>
    <w:rPr>
      <w:rFonts w:ascii="Tahoma" w:hAnsi="Tahoma" w:cs="Tahoma"/>
      <w:kern w:val="0"/>
      <w:sz w:val="20"/>
      <w:szCs w:val="20"/>
      <w:lang w:eastAsia="en-US"/>
    </w:rPr>
  </w:style>
  <w:style w:type="character" w:customStyle="1" w:styleId="DocumentMapChar">
    <w:name w:val="Document Map Char"/>
    <w:link w:val="DocumentMap"/>
    <w:semiHidden/>
    <w:rsid w:val="00E61B43"/>
    <w:rPr>
      <w:rFonts w:ascii="Tahoma" w:hAnsi="Tahoma" w:cs="Tahoma"/>
      <w:shd w:val="clear" w:color="auto" w:fill="000080"/>
      <w:lang w:eastAsia="en-US"/>
    </w:rPr>
  </w:style>
  <w:style w:type="paragraph" w:customStyle="1" w:styleId="Para10">
    <w:name w:val="Para1"/>
    <w:basedOn w:val="Normal"/>
    <w:next w:val="Normal"/>
    <w:link w:val="Para1Char0"/>
    <w:rsid w:val="00E61B43"/>
    <w:pPr>
      <w:autoSpaceDE w:val="0"/>
      <w:autoSpaceDN w:val="0"/>
      <w:adjustRightInd w:val="0"/>
      <w:spacing w:before="60" w:after="120"/>
      <w:jc w:val="left"/>
    </w:pPr>
    <w:rPr>
      <w:kern w:val="0"/>
      <w:sz w:val="24"/>
      <w:szCs w:val="24"/>
    </w:rPr>
  </w:style>
  <w:style w:type="character" w:customStyle="1" w:styleId="bodycopyblacklargespaced1">
    <w:name w:val="bodycopyblacklargespaced1"/>
    <w:rsid w:val="00E61B43"/>
    <w:rPr>
      <w:rFonts w:ascii="Arial" w:hAnsi="Arial" w:cs="Arial" w:hint="default"/>
      <w:color w:val="000000"/>
      <w:sz w:val="15"/>
      <w:szCs w:val="15"/>
    </w:rPr>
  </w:style>
  <w:style w:type="character" w:customStyle="1" w:styleId="Para1Char0">
    <w:name w:val="Para1 Char"/>
    <w:link w:val="Para10"/>
    <w:rsid w:val="00E61B43"/>
    <w:rPr>
      <w:sz w:val="24"/>
      <w:szCs w:val="24"/>
    </w:rPr>
  </w:style>
  <w:style w:type="paragraph" w:customStyle="1" w:styleId="Proposition">
    <w:name w:val="Proposition"/>
    <w:basedOn w:val="Normal"/>
    <w:autoRedefine/>
    <w:rsid w:val="00E61B43"/>
    <w:pPr>
      <w:numPr>
        <w:numId w:val="11"/>
      </w:numPr>
      <w:tabs>
        <w:tab w:val="left" w:pos="1800"/>
      </w:tabs>
      <w:ind w:left="0" w:firstLine="0"/>
    </w:pPr>
  </w:style>
  <w:style w:type="paragraph" w:customStyle="1" w:styleId="Lemma">
    <w:name w:val="Lemma"/>
    <w:basedOn w:val="Normal"/>
    <w:autoRedefine/>
    <w:rsid w:val="00AD6CB4"/>
    <w:pPr>
      <w:numPr>
        <w:numId w:val="12"/>
      </w:numPr>
      <w:tabs>
        <w:tab w:val="left" w:pos="1800"/>
      </w:tabs>
      <w:ind w:left="0" w:firstLine="0"/>
    </w:pPr>
    <w:rPr>
      <w:lang w:bidi="he-IL"/>
    </w:rPr>
  </w:style>
  <w:style w:type="paragraph" w:customStyle="1" w:styleId="Figures">
    <w:name w:val="Figures"/>
    <w:basedOn w:val="Normal"/>
    <w:autoRedefine/>
    <w:rsid w:val="00170F8D"/>
    <w:rPr>
      <w:noProof/>
    </w:rPr>
  </w:style>
  <w:style w:type="paragraph" w:customStyle="1" w:styleId="ARTICLETITLE0">
    <w:name w:val="ARTICLE TITLE"/>
    <w:basedOn w:val="Normal"/>
    <w:rsid w:val="008B2FD9"/>
    <w:pPr>
      <w:widowControl w:val="0"/>
      <w:suppressAutoHyphens/>
      <w:spacing w:after="160" w:line="560" w:lineRule="exact"/>
    </w:pPr>
    <w:rPr>
      <w:rFonts w:ascii="Helvetica" w:eastAsia="Times New Roman" w:hAnsi="Helvetica"/>
      <w:spacing w:val="6"/>
      <w:kern w:val="16"/>
      <w:sz w:val="48"/>
      <w:szCs w:val="20"/>
      <w:lang w:eastAsia="en-US"/>
    </w:rPr>
  </w:style>
  <w:style w:type="paragraph" w:customStyle="1" w:styleId="AUTHOR0">
    <w:name w:val="AUTHOR"/>
    <w:basedOn w:val="ARTICLETITLE0"/>
    <w:next w:val="Normal"/>
    <w:rsid w:val="008B2FD9"/>
    <w:pPr>
      <w:spacing w:after="480" w:line="280" w:lineRule="exact"/>
    </w:pPr>
    <w:rPr>
      <w:spacing w:val="5"/>
      <w:sz w:val="22"/>
    </w:rPr>
  </w:style>
  <w:style w:type="paragraph" w:customStyle="1" w:styleId="ABSTRACT0">
    <w:name w:val="ABSTRACT"/>
    <w:basedOn w:val="Normal"/>
    <w:rsid w:val="008B2FD9"/>
    <w:pPr>
      <w:widowControl w:val="0"/>
      <w:suppressAutoHyphens/>
      <w:spacing w:after="240" w:line="210" w:lineRule="exact"/>
      <w:ind w:left="480" w:right="480"/>
      <w:jc w:val="left"/>
    </w:pPr>
    <w:rPr>
      <w:rFonts w:ascii="Helvetica" w:eastAsia="Times New Roman" w:hAnsi="Helvetica"/>
      <w:kern w:val="16"/>
      <w:sz w:val="16"/>
      <w:szCs w:val="20"/>
      <w:lang w:eastAsia="en-US"/>
    </w:rPr>
  </w:style>
  <w:style w:type="character" w:customStyle="1" w:styleId="snippet">
    <w:name w:val="snippet"/>
    <w:rsid w:val="008B2FD9"/>
  </w:style>
  <w:style w:type="character" w:customStyle="1" w:styleId="mediumb-text1">
    <w:name w:val="mediumb-text1"/>
    <w:rsid w:val="008B2FD9"/>
    <w:rPr>
      <w:rFonts w:ascii="Arial" w:hAnsi="Arial" w:cs="Arial" w:hint="default"/>
      <w:b/>
      <w:bCs/>
      <w:color w:val="000000"/>
      <w:sz w:val="24"/>
      <w:szCs w:val="24"/>
    </w:rPr>
  </w:style>
  <w:style w:type="character" w:customStyle="1" w:styleId="small-text1">
    <w:name w:val="small-text1"/>
    <w:rsid w:val="008B2FD9"/>
    <w:rPr>
      <w:rFonts w:ascii="Arial" w:hAnsi="Arial" w:cs="Arial" w:hint="default"/>
      <w:color w:val="000000"/>
      <w:sz w:val="20"/>
      <w:szCs w:val="20"/>
    </w:rPr>
  </w:style>
  <w:style w:type="paragraph" w:customStyle="1" w:styleId="PARAGRAPH">
    <w:name w:val="PARAGRAPH"/>
    <w:basedOn w:val="Normal"/>
    <w:link w:val="PARAGRAPHChar"/>
    <w:rsid w:val="008B2FD9"/>
    <w:pPr>
      <w:widowControl w:val="0"/>
      <w:spacing w:line="230" w:lineRule="exact"/>
      <w:ind w:firstLine="240"/>
      <w:jc w:val="both"/>
    </w:pPr>
    <w:rPr>
      <w:rFonts w:ascii="Palatino" w:eastAsia="Times New Roman" w:hAnsi="Palatino"/>
      <w:kern w:val="16"/>
      <w:sz w:val="19"/>
      <w:szCs w:val="20"/>
      <w:lang w:eastAsia="en-US"/>
    </w:rPr>
  </w:style>
  <w:style w:type="paragraph" w:customStyle="1" w:styleId="PARAGRAPHnoindent">
    <w:name w:val="PARAGRAPH (no indent)"/>
    <w:basedOn w:val="PARAGRAPH"/>
    <w:next w:val="PARAGRAPH"/>
    <w:rsid w:val="008B2FD9"/>
    <w:pPr>
      <w:ind w:firstLine="0"/>
    </w:pPr>
  </w:style>
  <w:style w:type="character" w:customStyle="1" w:styleId="ProgramCode">
    <w:name w:val="Program Code"/>
    <w:rsid w:val="008B2FD9"/>
    <w:rPr>
      <w:rFonts w:ascii="ProgramThree" w:hAnsi="ProgramThree"/>
      <w:color w:val="008080"/>
      <w:sz w:val="18"/>
    </w:rPr>
  </w:style>
  <w:style w:type="character" w:customStyle="1" w:styleId="Tablereferenceto">
    <w:name w:val="Table (reference to)"/>
    <w:rsid w:val="008B2FD9"/>
    <w:rPr>
      <w:color w:val="00FF00"/>
    </w:rPr>
  </w:style>
  <w:style w:type="paragraph" w:customStyle="1" w:styleId="TABLEFOOTNOTE0">
    <w:name w:val="TABLE FOOTNOTE"/>
    <w:basedOn w:val="Normal"/>
    <w:rsid w:val="008B2FD9"/>
    <w:pPr>
      <w:widowControl w:val="0"/>
      <w:spacing w:line="230" w:lineRule="exact"/>
      <w:jc w:val="left"/>
    </w:pPr>
    <w:rPr>
      <w:rFonts w:ascii="Palatino" w:eastAsia="Times New Roman" w:hAnsi="Palatino"/>
      <w:i/>
      <w:kern w:val="16"/>
      <w:sz w:val="16"/>
      <w:szCs w:val="20"/>
      <w:lang w:eastAsia="en-US"/>
    </w:rPr>
  </w:style>
  <w:style w:type="paragraph" w:customStyle="1" w:styleId="TABLEROW">
    <w:name w:val="TABLE ROW"/>
    <w:basedOn w:val="Normal"/>
    <w:link w:val="TABLEROWChar"/>
    <w:autoRedefine/>
    <w:qFormat/>
    <w:rsid w:val="00555DA8"/>
    <w:pPr>
      <w:widowControl w:val="0"/>
      <w:spacing w:before="20" w:after="20"/>
    </w:pPr>
    <w:rPr>
      <w:rFonts w:asciiTheme="majorHAnsi" w:eastAsia="Times New Roman" w:hAnsiTheme="majorHAnsi"/>
      <w:kern w:val="16"/>
      <w:sz w:val="20"/>
      <w:szCs w:val="20"/>
      <w:lang w:eastAsia="en-US"/>
    </w:rPr>
  </w:style>
  <w:style w:type="paragraph" w:customStyle="1" w:styleId="TABLECOLUMNHEADER">
    <w:name w:val="TABLE COLUMN HEADER"/>
    <w:basedOn w:val="TABLEROW"/>
    <w:next w:val="TABLEROW"/>
    <w:rsid w:val="008B2FD9"/>
    <w:pPr>
      <w:spacing w:before="40" w:after="40"/>
    </w:pPr>
  </w:style>
  <w:style w:type="paragraph" w:customStyle="1" w:styleId="TABLETITLE0">
    <w:name w:val="TABLE TITLE"/>
    <w:basedOn w:val="Normal"/>
    <w:next w:val="TABLECOLUMNHEADER"/>
    <w:link w:val="TABLETITLEChar"/>
    <w:autoRedefine/>
    <w:rsid w:val="008B2FD9"/>
    <w:pPr>
      <w:keepNext/>
      <w:widowControl w:val="0"/>
      <w:spacing w:before="160" w:after="80" w:line="200" w:lineRule="exact"/>
    </w:pPr>
    <w:rPr>
      <w:rFonts w:ascii="Helvetica" w:eastAsia="Times New Roman" w:hAnsi="Helvetica"/>
      <w:smallCaps/>
      <w:kern w:val="16"/>
      <w:sz w:val="19"/>
      <w:szCs w:val="20"/>
      <w:lang w:eastAsia="en-US"/>
    </w:rPr>
  </w:style>
  <w:style w:type="character" w:customStyle="1" w:styleId="TABLETITLEChar">
    <w:name w:val="TABLE TITLE Char"/>
    <w:link w:val="TABLETITLE0"/>
    <w:rsid w:val="008B2FD9"/>
    <w:rPr>
      <w:rFonts w:ascii="Helvetica" w:eastAsia="Times New Roman" w:hAnsi="Helvetica"/>
      <w:smallCaps/>
      <w:kern w:val="16"/>
      <w:sz w:val="19"/>
      <w:lang w:eastAsia="en-US"/>
    </w:rPr>
  </w:style>
  <w:style w:type="paragraph" w:customStyle="1" w:styleId="QUOTATIONBLOCKSTYLE">
    <w:name w:val="QUOTATION BLOCK STYLE"/>
    <w:basedOn w:val="PARAGRAPHnoindent"/>
    <w:rsid w:val="008B2FD9"/>
    <w:pPr>
      <w:spacing w:before="80" w:after="80"/>
      <w:ind w:left="240" w:right="240"/>
    </w:pPr>
    <w:rPr>
      <w:sz w:val="16"/>
    </w:rPr>
  </w:style>
  <w:style w:type="paragraph" w:customStyle="1" w:styleId="LISTTYPE2aNumber">
    <w:name w:val="LIST TYPE 2a (Number)"/>
    <w:basedOn w:val="LISTTYPE2Number"/>
    <w:next w:val="LISTTYPE2Number"/>
    <w:rsid w:val="008B2FD9"/>
    <w:pPr>
      <w:spacing w:before="80"/>
    </w:pPr>
  </w:style>
  <w:style w:type="paragraph" w:customStyle="1" w:styleId="LISTTYPE2Number">
    <w:name w:val="LIST TYPE 2 (Number)"/>
    <w:basedOn w:val="LISTTYPE1Bullet"/>
    <w:rsid w:val="008B2FD9"/>
  </w:style>
  <w:style w:type="paragraph" w:customStyle="1" w:styleId="LISTTYPE1Bullet">
    <w:name w:val="LIST TYPE 1 (Bullet)"/>
    <w:basedOn w:val="PARAGRAPH"/>
    <w:rsid w:val="008B2FD9"/>
    <w:pPr>
      <w:tabs>
        <w:tab w:val="num" w:pos="720"/>
      </w:tabs>
      <w:ind w:left="480" w:hanging="240"/>
    </w:pPr>
  </w:style>
  <w:style w:type="paragraph" w:customStyle="1" w:styleId="BIBREFTEXT">
    <w:name w:val="BIB. REF. TEXT"/>
    <w:basedOn w:val="PARAGRAPHnoindent"/>
    <w:rsid w:val="008B2FD9"/>
    <w:pPr>
      <w:widowControl/>
      <w:tabs>
        <w:tab w:val="left" w:pos="432"/>
      </w:tabs>
      <w:spacing w:line="180" w:lineRule="exact"/>
      <w:ind w:left="360" w:hanging="360"/>
    </w:pPr>
    <w:rPr>
      <w:sz w:val="16"/>
    </w:rPr>
  </w:style>
  <w:style w:type="paragraph" w:customStyle="1" w:styleId="CCCLINE">
    <w:name w:val="CCC LINE"/>
    <w:basedOn w:val="PARAGRAPHnoindent"/>
    <w:rsid w:val="008B2FD9"/>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8B2FD9"/>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8B2FD9"/>
    <w:pPr>
      <w:spacing w:before="80"/>
    </w:pPr>
  </w:style>
  <w:style w:type="paragraph" w:customStyle="1" w:styleId="LISTTYPE2zNumber">
    <w:name w:val="LIST TYPE 2z (Number)"/>
    <w:basedOn w:val="LISTTYPE2Number"/>
    <w:next w:val="PARAGRAPH"/>
    <w:rsid w:val="008B2FD9"/>
    <w:pPr>
      <w:spacing w:after="80"/>
    </w:pPr>
  </w:style>
  <w:style w:type="paragraph" w:customStyle="1" w:styleId="VITA">
    <w:name w:val="VITA"/>
    <w:basedOn w:val="PARAGRAPHnoindent"/>
    <w:rsid w:val="008B2FD9"/>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8B2FD9"/>
    <w:pPr>
      <w:spacing w:after="80"/>
    </w:pPr>
  </w:style>
  <w:style w:type="paragraph" w:customStyle="1" w:styleId="FIGUREBODY">
    <w:name w:val="FIGURE BODY"/>
    <w:basedOn w:val="PROGRAMSEGMENT"/>
    <w:rsid w:val="008B2FD9"/>
    <w:pPr>
      <w:spacing w:line="180" w:lineRule="exact"/>
    </w:pPr>
    <w:rPr>
      <w:rFonts w:ascii="Palatino" w:hAnsi="Palatino"/>
      <w:sz w:val="16"/>
    </w:rPr>
  </w:style>
  <w:style w:type="paragraph" w:customStyle="1" w:styleId="FORMULA">
    <w:name w:val="FORMULA"/>
    <w:basedOn w:val="Normal"/>
    <w:rsid w:val="008B2FD9"/>
    <w:pPr>
      <w:widowControl w:val="0"/>
      <w:spacing w:before="80" w:after="80" w:line="240" w:lineRule="atLeast"/>
    </w:pPr>
    <w:rPr>
      <w:rFonts w:ascii="Palatino" w:eastAsia="Times New Roman" w:hAnsi="Palatino"/>
      <w:kern w:val="16"/>
      <w:sz w:val="19"/>
      <w:szCs w:val="20"/>
      <w:lang w:eastAsia="en-US"/>
    </w:rPr>
  </w:style>
  <w:style w:type="character" w:customStyle="1" w:styleId="Url">
    <w:name w:val="Url"/>
    <w:rsid w:val="008B2FD9"/>
    <w:rPr>
      <w:rFonts w:ascii="Helvetica Condensed" w:hAnsi="Helvetica Condensed"/>
      <w:color w:val="008000"/>
      <w:sz w:val="18"/>
    </w:rPr>
  </w:style>
  <w:style w:type="paragraph" w:customStyle="1" w:styleId="ACKHEAD">
    <w:name w:val="ACK. HEAD"/>
    <w:basedOn w:val="Heading1"/>
    <w:next w:val="ACKNOWLEDGMENTS"/>
    <w:rsid w:val="008B2FD9"/>
    <w:pPr>
      <w:numPr>
        <w:numId w:val="0"/>
      </w:numPr>
      <w:ind w:left="320" w:hanging="320"/>
      <w:outlineLvl w:val="9"/>
    </w:pPr>
    <w:rPr>
      <w:rFonts w:ascii="Helvetica" w:eastAsia="Times New Roman" w:hAnsi="Helvetica"/>
      <w:b w:val="0"/>
      <w:bCs w:val="0"/>
      <w:caps/>
      <w:smallCaps/>
      <w:noProof w:val="0"/>
      <w:kern w:val="16"/>
      <w:sz w:val="23"/>
      <w:szCs w:val="20"/>
      <w:lang w:eastAsia="en-US"/>
    </w:rPr>
  </w:style>
  <w:style w:type="paragraph" w:customStyle="1" w:styleId="ACKNOWLEDGMENTS">
    <w:name w:val="ACKNOWLEDGMENTS"/>
    <w:basedOn w:val="PARAGRAPHnoindent"/>
    <w:rsid w:val="008B2FD9"/>
  </w:style>
  <w:style w:type="paragraph" w:customStyle="1" w:styleId="ART">
    <w:name w:val="ART"/>
    <w:basedOn w:val="Normal"/>
    <w:next w:val="Normal"/>
    <w:rsid w:val="008B2FD9"/>
    <w:pPr>
      <w:keepNext/>
      <w:widowControl w:val="0"/>
      <w:spacing w:before="240" w:after="160" w:line="220" w:lineRule="atLeast"/>
    </w:pPr>
    <w:rPr>
      <w:rFonts w:ascii="Palatino" w:eastAsia="Times New Roman" w:hAnsi="Palatino"/>
      <w:kern w:val="16"/>
      <w:sz w:val="19"/>
      <w:szCs w:val="20"/>
      <w:lang w:eastAsia="en-US"/>
    </w:rPr>
  </w:style>
  <w:style w:type="paragraph" w:customStyle="1" w:styleId="AUTHORAFFILIATION">
    <w:name w:val="AUTHOR AFFILIATION"/>
    <w:basedOn w:val="PARAGRAPHnoindent"/>
    <w:rsid w:val="008B2FD9"/>
    <w:pPr>
      <w:framePr w:w="5040" w:vSpace="200" w:wrap="auto" w:hAnchor="text" w:yAlign="bottom"/>
      <w:spacing w:line="180" w:lineRule="exact"/>
    </w:pPr>
    <w:rPr>
      <w:i/>
      <w:sz w:val="16"/>
    </w:rPr>
  </w:style>
  <w:style w:type="paragraph" w:customStyle="1" w:styleId="BIBHEAD">
    <w:name w:val="BIB. HEAD"/>
    <w:basedOn w:val="Heading1"/>
    <w:next w:val="BIBREFTEXT"/>
    <w:rsid w:val="008B2FD9"/>
    <w:pPr>
      <w:numPr>
        <w:numId w:val="0"/>
      </w:numPr>
      <w:ind w:left="320" w:hanging="320"/>
      <w:outlineLvl w:val="9"/>
    </w:pPr>
    <w:rPr>
      <w:rFonts w:ascii="Helvetica" w:eastAsia="Times New Roman" w:hAnsi="Helvetica"/>
      <w:b w:val="0"/>
      <w:bCs w:val="0"/>
      <w:caps/>
      <w:smallCaps/>
      <w:noProof w:val="0"/>
      <w:kern w:val="16"/>
      <w:sz w:val="23"/>
      <w:szCs w:val="20"/>
      <w:lang w:eastAsia="en-US"/>
    </w:rPr>
  </w:style>
  <w:style w:type="character" w:customStyle="1" w:styleId="BibRef">
    <w:name w:val="Bib. Ref."/>
    <w:rsid w:val="008B2FD9"/>
    <w:rPr>
      <w:color w:val="800080"/>
    </w:rPr>
  </w:style>
  <w:style w:type="paragraph" w:customStyle="1" w:styleId="CONCLUSION">
    <w:name w:val="CONCLUSION"/>
    <w:basedOn w:val="PARAGRAPHnoindent"/>
    <w:next w:val="PARAGRAPH"/>
    <w:rsid w:val="008B2FD9"/>
  </w:style>
  <w:style w:type="character" w:customStyle="1" w:styleId="Figurereferenceto">
    <w:name w:val="Figure (reference to)"/>
    <w:rsid w:val="008B2FD9"/>
    <w:rPr>
      <w:color w:val="FF0000"/>
    </w:rPr>
  </w:style>
  <w:style w:type="paragraph" w:customStyle="1" w:styleId="FOOTNOTE0">
    <w:name w:val="FOOTNOTE"/>
    <w:basedOn w:val="FootnoteText"/>
    <w:rsid w:val="008B2FD9"/>
    <w:pPr>
      <w:framePr w:w="5040" w:vSpace="200" w:wrap="notBeside" w:hAnchor="text" w:xAlign="center" w:yAlign="bottom"/>
      <w:widowControl w:val="0"/>
      <w:autoSpaceDE/>
      <w:autoSpaceDN/>
      <w:spacing w:line="170" w:lineRule="exact"/>
      <w:ind w:firstLine="144"/>
    </w:pPr>
    <w:rPr>
      <w:rFonts w:ascii="Palatino" w:eastAsia="Times New Roman" w:hAnsi="Palatino"/>
      <w:kern w:val="16"/>
      <w:sz w:val="15"/>
      <w:szCs w:val="20"/>
      <w:lang w:eastAsia="en-US"/>
    </w:rPr>
  </w:style>
  <w:style w:type="character" w:customStyle="1" w:styleId="Footnotereferenceto">
    <w:name w:val="Footnote (reference to)"/>
    <w:rsid w:val="008B2FD9"/>
    <w:rPr>
      <w:color w:val="008000"/>
      <w:position w:val="-2"/>
      <w:sz w:val="25"/>
      <w:vertAlign w:val="superscript"/>
    </w:rPr>
  </w:style>
  <w:style w:type="paragraph" w:customStyle="1" w:styleId="INTRODUCTION">
    <w:name w:val="INTRODUCTION"/>
    <w:basedOn w:val="PARAGRAPHnoindent"/>
    <w:next w:val="PARAGRAPH"/>
    <w:rsid w:val="008B2FD9"/>
  </w:style>
  <w:style w:type="paragraph" w:customStyle="1" w:styleId="KEYWORD0">
    <w:name w:val="KEY WORD"/>
    <w:basedOn w:val="ABSTRACT0"/>
    <w:next w:val="Normal"/>
    <w:rsid w:val="008B2FD9"/>
    <w:pPr>
      <w:spacing w:after="0"/>
    </w:pPr>
  </w:style>
  <w:style w:type="paragraph" w:styleId="NormalWeb">
    <w:name w:val="Normal (Web)"/>
    <w:basedOn w:val="Normal"/>
    <w:uiPriority w:val="99"/>
    <w:rsid w:val="008B2FD9"/>
    <w:pPr>
      <w:spacing w:before="100" w:beforeAutospacing="1" w:after="100" w:afterAutospacing="1"/>
      <w:jc w:val="left"/>
    </w:pPr>
    <w:rPr>
      <w:rFonts w:ascii="Arial" w:eastAsia="Arial Unicode MS" w:hAnsi="Arial" w:cs="Arial"/>
      <w:kern w:val="0"/>
      <w:sz w:val="24"/>
      <w:szCs w:val="24"/>
      <w:lang w:eastAsia="en-US"/>
    </w:rPr>
  </w:style>
  <w:style w:type="paragraph" w:customStyle="1" w:styleId="Figure">
    <w:name w:val="Figure"/>
    <w:basedOn w:val="Text"/>
    <w:autoRedefine/>
    <w:qFormat/>
    <w:rsid w:val="008B2FD9"/>
    <w:pPr>
      <w:spacing w:line="240" w:lineRule="atLeast"/>
      <w:ind w:firstLine="0"/>
      <w:jc w:val="center"/>
    </w:pPr>
    <w:rPr>
      <w:rFonts w:eastAsia="Times New Roman"/>
      <w:kern w:val="0"/>
      <w:sz w:val="24"/>
      <w:szCs w:val="24"/>
      <w:lang w:eastAsia="en-US"/>
    </w:rPr>
  </w:style>
  <w:style w:type="paragraph" w:customStyle="1" w:styleId="Equations">
    <w:name w:val="Equations"/>
    <w:basedOn w:val="Normal"/>
    <w:autoRedefine/>
    <w:qFormat/>
    <w:rsid w:val="005B2467"/>
    <w:pPr>
      <w:adjustRightInd w:val="0"/>
      <w:ind w:firstLine="245"/>
      <w:jc w:val="right"/>
    </w:pPr>
    <w:rPr>
      <w:rFonts w:ascii="Cambria Math" w:eastAsia="Palatino Linotype" w:hAnsi="Cambria Math" w:cs="SimSun"/>
      <w:kern w:val="0"/>
      <w:sz w:val="24"/>
      <w:szCs w:val="24"/>
      <w:u w:color="000000"/>
      <w:lang w:eastAsia="en-US"/>
    </w:rPr>
  </w:style>
  <w:style w:type="paragraph" w:customStyle="1" w:styleId="Head2">
    <w:name w:val="Head 2"/>
    <w:basedOn w:val="Heading2"/>
    <w:rsid w:val="008B2FD9"/>
    <w:pPr>
      <w:widowControl w:val="0"/>
      <w:numPr>
        <w:ilvl w:val="0"/>
        <w:numId w:val="0"/>
      </w:numPr>
      <w:suppressAutoHyphens/>
      <w:spacing w:before="160" w:after="40" w:line="220" w:lineRule="exact"/>
      <w:ind w:left="360" w:hanging="360"/>
    </w:pPr>
    <w:rPr>
      <w:rFonts w:ascii="Helvetica" w:eastAsia="Times New Roman" w:hAnsi="Helvetica"/>
      <w:bCs/>
      <w:iCs w:val="0"/>
      <w:noProof w:val="0"/>
      <w:kern w:val="16"/>
      <w:szCs w:val="20"/>
      <w:lang w:eastAsia="en-US"/>
    </w:rPr>
  </w:style>
  <w:style w:type="paragraph" w:customStyle="1" w:styleId="Head20">
    <w:name w:val="Head2"/>
    <w:basedOn w:val="Heading1"/>
    <w:autoRedefine/>
    <w:rsid w:val="008B2FD9"/>
    <w:pPr>
      <w:numPr>
        <w:numId w:val="0"/>
      </w:numPr>
      <w:spacing w:before="160" w:after="40"/>
      <w:ind w:left="320" w:hanging="320"/>
    </w:pPr>
    <w:rPr>
      <w:rFonts w:ascii="Helvetica" w:eastAsia="Times New Roman" w:hAnsi="Helvetica"/>
      <w:b w:val="0"/>
      <w:caps/>
      <w:smallCaps/>
      <w:noProof w:val="0"/>
      <w:kern w:val="16"/>
      <w:sz w:val="23"/>
      <w:szCs w:val="20"/>
      <w:lang w:eastAsia="en-US"/>
    </w:rPr>
  </w:style>
  <w:style w:type="paragraph" w:customStyle="1" w:styleId="StyleAllTextHelvetica115ptBoldSmallcapsFirstline">
    <w:name w:val="Style AllText + Helvetica 11.5 pt Bold Small caps First line:  ..."/>
    <w:basedOn w:val="Normal"/>
    <w:rsid w:val="008B2FD9"/>
    <w:pPr>
      <w:spacing w:before="320" w:after="80" w:line="252" w:lineRule="auto"/>
      <w:ind w:firstLine="245"/>
    </w:pPr>
    <w:rPr>
      <w:rFonts w:ascii="Helvetica" w:eastAsia="Palatino Linotype" w:hAnsi="Helvetica"/>
      <w:b/>
      <w:bCs/>
      <w:smallCaps/>
      <w:kern w:val="0"/>
      <w:sz w:val="23"/>
      <w:lang w:eastAsia="en-US"/>
    </w:rPr>
  </w:style>
  <w:style w:type="paragraph" w:customStyle="1" w:styleId="HD1">
    <w:name w:val="HD1"/>
    <w:basedOn w:val="Normal"/>
    <w:rsid w:val="008B2FD9"/>
    <w:pPr>
      <w:spacing w:before="320" w:after="80" w:line="252" w:lineRule="auto"/>
      <w:ind w:firstLine="245"/>
    </w:pPr>
    <w:rPr>
      <w:rFonts w:ascii="Helvetica" w:eastAsia="Palatino Linotype" w:hAnsi="Helvetica"/>
      <w:b/>
      <w:bCs/>
      <w:smallCaps/>
      <w:kern w:val="0"/>
      <w:sz w:val="23"/>
      <w:lang w:eastAsia="en-US"/>
    </w:rPr>
  </w:style>
  <w:style w:type="paragraph" w:customStyle="1" w:styleId="H1">
    <w:name w:val="H1"/>
    <w:basedOn w:val="Normal"/>
    <w:autoRedefine/>
    <w:rsid w:val="008B2FD9"/>
    <w:pPr>
      <w:spacing w:before="320" w:after="80" w:line="252" w:lineRule="auto"/>
      <w:ind w:firstLine="245"/>
    </w:pPr>
    <w:rPr>
      <w:rFonts w:ascii="Helvetica" w:eastAsia="Palatino Linotype" w:hAnsi="Helvetica"/>
      <w:b/>
      <w:bCs/>
      <w:smallCaps/>
      <w:kern w:val="0"/>
      <w:sz w:val="23"/>
      <w:lang w:eastAsia="en-US"/>
    </w:rPr>
  </w:style>
  <w:style w:type="paragraph" w:customStyle="1" w:styleId="authors2">
    <w:name w:val="authors2"/>
    <w:basedOn w:val="Normal"/>
    <w:rsid w:val="008B2FD9"/>
    <w:pPr>
      <w:spacing w:before="150" w:line="240" w:lineRule="atLeast"/>
      <w:jc w:val="left"/>
    </w:pPr>
    <w:rPr>
      <w:rFonts w:ascii="Trebuchet MS" w:eastAsia="Times New Roman" w:hAnsi="Trebuchet MS" w:cs="Helvetica"/>
      <w:b/>
      <w:bCs/>
      <w:color w:val="333333"/>
      <w:kern w:val="0"/>
      <w:sz w:val="20"/>
      <w:szCs w:val="20"/>
    </w:rPr>
  </w:style>
  <w:style w:type="paragraph" w:customStyle="1" w:styleId="citation2">
    <w:name w:val="citation2"/>
    <w:basedOn w:val="Normal"/>
    <w:rsid w:val="008B2FD9"/>
    <w:pPr>
      <w:spacing w:before="180" w:line="240" w:lineRule="atLeast"/>
      <w:ind w:right="180"/>
      <w:jc w:val="left"/>
    </w:pPr>
    <w:rPr>
      <w:rFonts w:ascii="Trebuchet MS" w:eastAsia="Times New Roman" w:hAnsi="Trebuchet MS" w:cs="Helvetica"/>
      <w:color w:val="333333"/>
      <w:kern w:val="0"/>
      <w:sz w:val="20"/>
      <w:szCs w:val="20"/>
    </w:rPr>
  </w:style>
  <w:style w:type="paragraph" w:customStyle="1" w:styleId="StyleAllFiguresAsian">
    <w:name w:val="Style All Figures + (Asian) 宋体"/>
    <w:basedOn w:val="AllFigures"/>
    <w:rsid w:val="008B2FD9"/>
    <w:pPr>
      <w:spacing w:before="60" w:after="60"/>
    </w:pPr>
    <w:rPr>
      <w:noProof w:val="0"/>
      <w:kern w:val="0"/>
      <w:lang w:eastAsia="en-US"/>
    </w:rPr>
  </w:style>
  <w:style w:type="paragraph" w:customStyle="1" w:styleId="StyleAllTextAsianPMingLiU">
    <w:name w:val="Style AllText + (Asian) PMingLiU"/>
    <w:basedOn w:val="Normal"/>
    <w:rsid w:val="008B2FD9"/>
    <w:pPr>
      <w:spacing w:line="252" w:lineRule="auto"/>
      <w:ind w:firstLine="245"/>
    </w:pPr>
    <w:rPr>
      <w:rFonts w:eastAsia="PMingLiU"/>
      <w:kern w:val="0"/>
      <w:lang w:eastAsia="en-US"/>
    </w:rPr>
  </w:style>
  <w:style w:type="paragraph" w:customStyle="1" w:styleId="StyleAllTextLatinTimesNewRomanAsian10pt">
    <w:name w:val="Style AllText + (Latin) Times New Roman (Asian) 宋体 10 pt"/>
    <w:basedOn w:val="Normal"/>
    <w:rsid w:val="008B2FD9"/>
    <w:pPr>
      <w:spacing w:line="252" w:lineRule="auto"/>
      <w:ind w:firstLine="245"/>
    </w:pPr>
    <w:rPr>
      <w:kern w:val="0"/>
      <w:lang w:eastAsia="en-US"/>
    </w:rPr>
  </w:style>
  <w:style w:type="paragraph" w:customStyle="1" w:styleId="StyleAllTextHelvetica10ptBoldBefore8ptAfter2pt">
    <w:name w:val="Style AllText + Helvetica 10 pt Bold Before:  8 pt After:  2 pt"/>
    <w:basedOn w:val="Normal"/>
    <w:autoRedefine/>
    <w:rsid w:val="008B2FD9"/>
    <w:pPr>
      <w:spacing w:before="160" w:after="40" w:line="252" w:lineRule="auto"/>
      <w:ind w:firstLine="245"/>
    </w:pPr>
    <w:rPr>
      <w:rFonts w:ascii="Helvetica" w:eastAsia="Helvetica" w:hAnsi="Helvetica" w:cs="SimSun"/>
      <w:bCs/>
      <w:kern w:val="0"/>
      <w:lang w:eastAsia="en-US"/>
    </w:rPr>
  </w:style>
  <w:style w:type="paragraph" w:styleId="Subtitle">
    <w:name w:val="Subtitle"/>
    <w:basedOn w:val="Normal"/>
    <w:next w:val="Normal"/>
    <w:link w:val="SubtitleChar"/>
    <w:locked/>
    <w:rsid w:val="008B2FD9"/>
    <w:pPr>
      <w:widowControl w:val="0"/>
      <w:spacing w:after="60" w:line="230" w:lineRule="exact"/>
      <w:outlineLvl w:val="1"/>
    </w:pPr>
    <w:rPr>
      <w:rFonts w:ascii="Cambria" w:eastAsia="Times New Roman" w:hAnsi="Cambria"/>
      <w:kern w:val="16"/>
      <w:sz w:val="24"/>
      <w:szCs w:val="24"/>
      <w:lang w:eastAsia="en-US"/>
    </w:rPr>
  </w:style>
  <w:style w:type="character" w:customStyle="1" w:styleId="SubtitleChar">
    <w:name w:val="Subtitle Char"/>
    <w:link w:val="Subtitle"/>
    <w:rsid w:val="008B2FD9"/>
    <w:rPr>
      <w:rFonts w:ascii="Cambria" w:eastAsia="Times New Roman" w:hAnsi="Cambria"/>
      <w:kern w:val="16"/>
      <w:sz w:val="24"/>
      <w:szCs w:val="24"/>
      <w:lang w:eastAsia="en-US"/>
    </w:rPr>
  </w:style>
  <w:style w:type="paragraph" w:customStyle="1" w:styleId="StyleTABLETITLEAsian1">
    <w:name w:val="Style TABLE TITLE + (Asian) 宋体1"/>
    <w:basedOn w:val="TABLETITLE0"/>
    <w:autoRedefine/>
    <w:rsid w:val="008B2FD9"/>
    <w:rPr>
      <w:rFonts w:eastAsia="SimSun"/>
    </w:rPr>
  </w:style>
  <w:style w:type="paragraph" w:customStyle="1" w:styleId="StyleTABLETITLEAsian">
    <w:name w:val="Style TABLE TITLE + (Asian) 宋体"/>
    <w:basedOn w:val="TABLETITLE0"/>
    <w:link w:val="StyleTABLETITLEAsianChar"/>
    <w:autoRedefine/>
    <w:rsid w:val="008B2FD9"/>
    <w:rPr>
      <w:rFonts w:eastAsia="Helvetica"/>
    </w:rPr>
  </w:style>
  <w:style w:type="character" w:customStyle="1" w:styleId="StyleTABLETITLEAsianChar">
    <w:name w:val="Style TABLE TITLE + (Asian) 宋体 Char"/>
    <w:link w:val="StyleTABLETITLEAsian"/>
    <w:rsid w:val="008B2FD9"/>
    <w:rPr>
      <w:rFonts w:ascii="Helvetica" w:eastAsia="Helvetica" w:hAnsi="Helvetica"/>
      <w:smallCaps/>
      <w:kern w:val="16"/>
      <w:sz w:val="19"/>
      <w:lang w:eastAsia="en-US"/>
    </w:rPr>
  </w:style>
  <w:style w:type="paragraph" w:customStyle="1" w:styleId="Pa0">
    <w:name w:val="Pa0"/>
    <w:basedOn w:val="Normal"/>
    <w:next w:val="Normal"/>
    <w:rsid w:val="008B2FD9"/>
    <w:pPr>
      <w:widowControl w:val="0"/>
      <w:autoSpaceDE w:val="0"/>
      <w:autoSpaceDN w:val="0"/>
      <w:adjustRightInd w:val="0"/>
      <w:spacing w:line="241" w:lineRule="atLeast"/>
      <w:jc w:val="left"/>
    </w:pPr>
    <w:rPr>
      <w:rFonts w:ascii="Baskerville" w:hAnsi="Baskerville"/>
      <w:kern w:val="0"/>
      <w:sz w:val="24"/>
      <w:szCs w:val="24"/>
      <w:lang w:eastAsia="en-US"/>
    </w:rPr>
  </w:style>
  <w:style w:type="paragraph" w:customStyle="1" w:styleId="StyleTABLEROWAsian">
    <w:name w:val="Style TABLE ROW + (Asian) 宋体"/>
    <w:basedOn w:val="TABLEROW"/>
    <w:link w:val="StyleTABLEROWAsianChar"/>
    <w:autoRedefine/>
    <w:rsid w:val="008B2FD9"/>
    <w:rPr>
      <w:rFonts w:eastAsia="Helvetica"/>
    </w:rPr>
  </w:style>
  <w:style w:type="character" w:customStyle="1" w:styleId="TABLEROWChar">
    <w:name w:val="TABLE ROW Char"/>
    <w:link w:val="TABLEROW"/>
    <w:rsid w:val="00555DA8"/>
    <w:rPr>
      <w:rFonts w:asciiTheme="majorHAnsi" w:eastAsia="Times New Roman" w:hAnsiTheme="majorHAnsi"/>
      <w:kern w:val="16"/>
      <w:lang w:eastAsia="en-US"/>
    </w:rPr>
  </w:style>
  <w:style w:type="character" w:customStyle="1" w:styleId="StyleTABLEROWAsianChar">
    <w:name w:val="Style TABLE ROW + (Asian) 宋体 Char"/>
    <w:link w:val="StyleTABLEROWAsian"/>
    <w:rsid w:val="008B2FD9"/>
    <w:rPr>
      <w:rFonts w:ascii="Helvetica" w:eastAsia="Helvetica" w:hAnsi="Helvetica"/>
      <w:kern w:val="16"/>
      <w:sz w:val="16"/>
      <w:lang w:eastAsia="en-US"/>
    </w:rPr>
  </w:style>
  <w:style w:type="paragraph" w:customStyle="1" w:styleId="StyleTABLETITLEAsian2">
    <w:name w:val="Style TABLE TITLE + (Asian) 宋体2"/>
    <w:basedOn w:val="TABLETITLE0"/>
    <w:autoRedefine/>
    <w:rsid w:val="008B2FD9"/>
    <w:rPr>
      <w:rFonts w:eastAsia="SimSun"/>
    </w:rPr>
  </w:style>
  <w:style w:type="paragraph" w:customStyle="1" w:styleId="StyleTABLETITLEAsian3">
    <w:name w:val="Style TABLE TITLE + (Asian) 宋体3"/>
    <w:basedOn w:val="TABLETITLE0"/>
    <w:autoRedefine/>
    <w:rsid w:val="008B2FD9"/>
    <w:rPr>
      <w:rFonts w:eastAsia="SimSun"/>
    </w:rPr>
  </w:style>
  <w:style w:type="paragraph" w:customStyle="1" w:styleId="StyleTABLEROWAsian1">
    <w:name w:val="Style TABLE ROW + (Asian) 宋体1"/>
    <w:basedOn w:val="TABLEROW"/>
    <w:autoRedefine/>
    <w:rsid w:val="008B2FD9"/>
  </w:style>
  <w:style w:type="paragraph" w:customStyle="1" w:styleId="AuthorsName">
    <w:name w:val="Author's Name"/>
    <w:basedOn w:val="Normal"/>
    <w:rsid w:val="00237D83"/>
    <w:pPr>
      <w:spacing w:after="40"/>
      <w:ind w:right="1440"/>
      <w:jc w:val="left"/>
    </w:pPr>
    <w:rPr>
      <w:rFonts w:ascii="Helvetica" w:eastAsia="Times New Roman" w:hAnsi="Helvetica"/>
      <w:caps/>
      <w:kern w:val="0"/>
      <w:sz w:val="20"/>
      <w:szCs w:val="20"/>
    </w:rPr>
  </w:style>
  <w:style w:type="paragraph" w:customStyle="1" w:styleId="Categories">
    <w:name w:val="Categories"/>
    <w:basedOn w:val="Abstract"/>
    <w:rsid w:val="00237D83"/>
    <w:pPr>
      <w:spacing w:before="0" w:line="240" w:lineRule="auto"/>
      <w:ind w:left="0" w:right="1440"/>
    </w:pPr>
    <w:rPr>
      <w:rFonts w:ascii="Tms Rmn" w:eastAsia="Times New Roman" w:hAnsi="Tms Rmn"/>
      <w:kern w:val="0"/>
      <w:sz w:val="16"/>
      <w:szCs w:val="20"/>
      <w:lang w:val="en-US"/>
    </w:rPr>
  </w:style>
  <w:style w:type="paragraph" w:styleId="Date">
    <w:name w:val="Date"/>
    <w:basedOn w:val="Normal"/>
    <w:next w:val="Normal"/>
    <w:link w:val="DateChar"/>
    <w:rsid w:val="004D7AEE"/>
    <w:pPr>
      <w:spacing w:before="60" w:line="220" w:lineRule="exact"/>
      <w:jc w:val="right"/>
    </w:pPr>
    <w:rPr>
      <w:rFonts w:ascii="Tahoma" w:hAnsi="Tahoma"/>
      <w:b/>
      <w:spacing w:val="10"/>
      <w:kern w:val="0"/>
      <w:sz w:val="16"/>
      <w:szCs w:val="16"/>
      <w:lang w:eastAsia="en-US"/>
    </w:rPr>
  </w:style>
  <w:style w:type="character" w:customStyle="1" w:styleId="DateChar">
    <w:name w:val="Date Char"/>
    <w:link w:val="Date"/>
    <w:rsid w:val="004D7AEE"/>
    <w:rPr>
      <w:rFonts w:ascii="Tahoma" w:hAnsi="Tahoma"/>
      <w:b/>
      <w:spacing w:val="10"/>
      <w:sz w:val="16"/>
      <w:szCs w:val="16"/>
      <w:lang w:eastAsia="en-US"/>
    </w:rPr>
  </w:style>
  <w:style w:type="paragraph" w:customStyle="1" w:styleId="bulletedlist">
    <w:name w:val="bulleted list"/>
    <w:basedOn w:val="Normal"/>
    <w:rsid w:val="004D7AEE"/>
    <w:pPr>
      <w:numPr>
        <w:numId w:val="13"/>
      </w:numPr>
      <w:spacing w:before="60" w:line="220" w:lineRule="exact"/>
      <w:jc w:val="left"/>
    </w:pPr>
    <w:rPr>
      <w:rFonts w:ascii="Tahoma" w:hAnsi="Tahoma"/>
      <w:spacing w:val="10"/>
      <w:kern w:val="0"/>
      <w:sz w:val="16"/>
      <w:szCs w:val="16"/>
      <w:lang w:eastAsia="en-US"/>
    </w:rPr>
  </w:style>
  <w:style w:type="character" w:customStyle="1" w:styleId="style13">
    <w:name w:val="style13"/>
    <w:rsid w:val="004D7AEE"/>
    <w:rPr>
      <w:rFonts w:ascii="Tahoma" w:hAnsi="Tahoma" w:cs="Tahoma" w:hint="default"/>
    </w:rPr>
  </w:style>
  <w:style w:type="paragraph" w:styleId="TOCHeading">
    <w:name w:val="TOC Heading"/>
    <w:basedOn w:val="Heading1"/>
    <w:next w:val="Normal"/>
    <w:uiPriority w:val="39"/>
    <w:rsid w:val="007918B4"/>
    <w:pPr>
      <w:numPr>
        <w:numId w:val="0"/>
      </w:numPr>
      <w:spacing w:before="480" w:after="0" w:line="276" w:lineRule="auto"/>
      <w:outlineLvl w:val="9"/>
    </w:pPr>
    <w:rPr>
      <w:b w:val="0"/>
      <w:caps/>
      <w:noProof w:val="0"/>
      <w:color w:val="365F91"/>
      <w:kern w:val="0"/>
      <w:sz w:val="28"/>
      <w:szCs w:val="28"/>
      <w:lang w:eastAsia="ja-JP"/>
    </w:rPr>
  </w:style>
  <w:style w:type="paragraph" w:styleId="Caption">
    <w:name w:val="caption"/>
    <w:basedOn w:val="Normal"/>
    <w:next w:val="Normal"/>
    <w:uiPriority w:val="99"/>
    <w:locked/>
    <w:rsid w:val="007918B4"/>
    <w:pPr>
      <w:spacing w:after="200"/>
    </w:pPr>
    <w:rPr>
      <w:b/>
      <w:bCs/>
      <w:color w:val="4F81BD"/>
      <w:sz w:val="18"/>
      <w:szCs w:val="18"/>
    </w:rPr>
  </w:style>
  <w:style w:type="paragraph" w:styleId="TableofFigures">
    <w:name w:val="table of figures"/>
    <w:basedOn w:val="Normal"/>
    <w:next w:val="Normal"/>
    <w:autoRedefine/>
    <w:uiPriority w:val="99"/>
    <w:unhideWhenUsed/>
    <w:rsid w:val="00373601"/>
    <w:pPr>
      <w:tabs>
        <w:tab w:val="left" w:pos="1170"/>
        <w:tab w:val="right" w:leader="dot" w:pos="9360"/>
      </w:tabs>
      <w:ind w:left="420" w:hanging="420"/>
      <w:jc w:val="left"/>
    </w:pPr>
    <w:rPr>
      <w:rFonts w:ascii="Calibri" w:hAnsi="Calibri" w:cs="Calibri"/>
      <w:smallCaps/>
      <w:sz w:val="24"/>
      <w:szCs w:val="20"/>
    </w:rPr>
  </w:style>
  <w:style w:type="paragraph" w:customStyle="1" w:styleId="Head1">
    <w:name w:val="Head 1"/>
    <w:basedOn w:val="Normal"/>
    <w:autoRedefine/>
    <w:uiPriority w:val="34"/>
    <w:qFormat/>
    <w:rsid w:val="00D670D8"/>
    <w:pPr>
      <w:numPr>
        <w:numId w:val="4"/>
      </w:numPr>
      <w:adjustRightInd w:val="0"/>
      <w:snapToGrid w:val="0"/>
      <w:spacing w:before="240" w:after="120"/>
      <w:ind w:left="0" w:firstLine="0"/>
      <w:outlineLvl w:val="1"/>
    </w:pPr>
    <w:rPr>
      <w:b/>
      <w:kern w:val="0"/>
      <w:sz w:val="28"/>
      <w:szCs w:val="24"/>
    </w:rPr>
  </w:style>
  <w:style w:type="character" w:customStyle="1" w:styleId="apple-style-span">
    <w:name w:val="apple-style-span"/>
    <w:rsid w:val="00F61932"/>
  </w:style>
  <w:style w:type="character" w:customStyle="1" w:styleId="apple-converted-space">
    <w:name w:val="apple-converted-space"/>
    <w:rsid w:val="00F61932"/>
  </w:style>
  <w:style w:type="paragraph" w:customStyle="1" w:styleId="AH2">
    <w:name w:val="AH2"/>
    <w:basedOn w:val="Heading2"/>
    <w:autoRedefine/>
    <w:rsid w:val="00385B77"/>
    <w:pPr>
      <w:numPr>
        <w:ilvl w:val="0"/>
        <w:numId w:val="15"/>
      </w:numPr>
      <w:ind w:left="0" w:firstLine="0"/>
    </w:pPr>
  </w:style>
  <w:style w:type="paragraph" w:customStyle="1" w:styleId="AH3">
    <w:name w:val="AH3"/>
    <w:basedOn w:val="Heading3"/>
    <w:autoRedefine/>
    <w:rsid w:val="0060609C"/>
    <w:pPr>
      <w:numPr>
        <w:ilvl w:val="0"/>
        <w:numId w:val="16"/>
      </w:numPr>
      <w:ind w:left="1080" w:hanging="720"/>
    </w:pPr>
  </w:style>
  <w:style w:type="paragraph" w:customStyle="1" w:styleId="AH31">
    <w:name w:val="AH31"/>
    <w:basedOn w:val="AH3"/>
    <w:autoRedefine/>
    <w:rsid w:val="007673C1"/>
    <w:pPr>
      <w:numPr>
        <w:numId w:val="17"/>
      </w:numPr>
      <w:ind w:left="1080" w:hanging="720"/>
    </w:pPr>
    <w:rPr>
      <w:iCs w:val="0"/>
      <w:szCs w:val="24"/>
    </w:rPr>
  </w:style>
  <w:style w:type="paragraph" w:customStyle="1" w:styleId="Equ">
    <w:name w:val="Equ"/>
    <w:basedOn w:val="Normal"/>
    <w:autoRedefine/>
    <w:rsid w:val="002F077C"/>
    <w:rPr>
      <w:position w:val="-52"/>
    </w:rPr>
  </w:style>
  <w:style w:type="paragraph" w:styleId="EndnoteText">
    <w:name w:val="endnote text"/>
    <w:basedOn w:val="Normal"/>
    <w:link w:val="EndnoteTextChar"/>
    <w:uiPriority w:val="99"/>
    <w:semiHidden/>
    <w:unhideWhenUsed/>
    <w:rsid w:val="002F077C"/>
    <w:rPr>
      <w:sz w:val="20"/>
      <w:szCs w:val="20"/>
    </w:rPr>
  </w:style>
  <w:style w:type="character" w:customStyle="1" w:styleId="EndnoteTextChar">
    <w:name w:val="Endnote Text Char"/>
    <w:link w:val="EndnoteText"/>
    <w:uiPriority w:val="99"/>
    <w:semiHidden/>
    <w:rsid w:val="002F077C"/>
    <w:rPr>
      <w:kern w:val="2"/>
    </w:rPr>
  </w:style>
  <w:style w:type="character" w:styleId="EndnoteReference">
    <w:name w:val="endnote reference"/>
    <w:uiPriority w:val="99"/>
    <w:semiHidden/>
    <w:unhideWhenUsed/>
    <w:rsid w:val="002F077C"/>
    <w:rPr>
      <w:vertAlign w:val="superscript"/>
    </w:rPr>
  </w:style>
  <w:style w:type="paragraph" w:customStyle="1" w:styleId="Endnote">
    <w:name w:val="Endnote"/>
    <w:basedOn w:val="Default"/>
    <w:rsid w:val="002F077C"/>
    <w:pPr>
      <w:ind w:left="720" w:hanging="720"/>
    </w:pPr>
    <w:rPr>
      <w:noProof/>
    </w:rPr>
  </w:style>
  <w:style w:type="paragraph" w:customStyle="1" w:styleId="ReferenceCon">
    <w:name w:val="Reference Con"/>
    <w:basedOn w:val="References"/>
    <w:autoRedefine/>
    <w:rsid w:val="0004202D"/>
  </w:style>
  <w:style w:type="paragraph" w:customStyle="1" w:styleId="AlltextFirstline0">
    <w:name w:val="All text Firstline0"/>
    <w:basedOn w:val="Normal"/>
    <w:autoRedefine/>
    <w:rsid w:val="0044189A"/>
  </w:style>
  <w:style w:type="character" w:customStyle="1" w:styleId="PARAGRAPHChar">
    <w:name w:val="PARAGRAPH Char"/>
    <w:link w:val="PARAGRAPH"/>
    <w:rsid w:val="00412FCA"/>
    <w:rPr>
      <w:rFonts w:ascii="Palatino" w:eastAsia="Times New Roman" w:hAnsi="Palatino"/>
      <w:kern w:val="16"/>
      <w:sz w:val="19"/>
      <w:lang w:eastAsia="en-US"/>
    </w:rPr>
  </w:style>
  <w:style w:type="paragraph" w:customStyle="1" w:styleId="Paper-Title">
    <w:name w:val="Paper-Title"/>
    <w:basedOn w:val="Normal"/>
    <w:rsid w:val="00170F8D"/>
    <w:pPr>
      <w:spacing w:after="120"/>
    </w:pPr>
    <w:rPr>
      <w:rFonts w:ascii="Helvetica" w:hAnsi="Helvetica"/>
      <w:b/>
      <w:kern w:val="0"/>
      <w:sz w:val="36"/>
      <w:szCs w:val="20"/>
      <w:lang w:eastAsia="en-US"/>
    </w:rPr>
  </w:style>
  <w:style w:type="paragraph" w:customStyle="1" w:styleId="Affiliations">
    <w:name w:val="Affiliations"/>
    <w:basedOn w:val="Normal"/>
    <w:rsid w:val="00170F8D"/>
    <w:pPr>
      <w:spacing w:after="80"/>
    </w:pPr>
    <w:rPr>
      <w:rFonts w:ascii="Helvetica" w:hAnsi="Helvetica"/>
      <w:kern w:val="0"/>
      <w:sz w:val="20"/>
      <w:szCs w:val="20"/>
      <w:lang w:eastAsia="en-US"/>
    </w:rPr>
  </w:style>
  <w:style w:type="paragraph" w:customStyle="1" w:styleId="Bullet">
    <w:name w:val="Bullet"/>
    <w:basedOn w:val="Normal"/>
    <w:rsid w:val="00170F8D"/>
    <w:pPr>
      <w:spacing w:after="80"/>
      <w:ind w:left="144" w:hanging="144"/>
      <w:jc w:val="both"/>
    </w:pPr>
    <w:rPr>
      <w:kern w:val="0"/>
      <w:sz w:val="18"/>
      <w:szCs w:val="20"/>
      <w:lang w:eastAsia="en-US"/>
    </w:rPr>
  </w:style>
  <w:style w:type="paragraph" w:customStyle="1" w:styleId="E-Mail">
    <w:name w:val="E-Mail"/>
    <w:basedOn w:val="Author"/>
    <w:rsid w:val="00170F8D"/>
    <w:pPr>
      <w:spacing w:before="0" w:after="60"/>
    </w:pPr>
    <w:rPr>
      <w:rFonts w:ascii="Helvetica" w:hAnsi="Helvetica"/>
      <w:noProof w:val="0"/>
      <w:sz w:val="24"/>
      <w:szCs w:val="20"/>
    </w:rPr>
  </w:style>
  <w:style w:type="paragraph" w:styleId="ListNumber3">
    <w:name w:val="List Number 3"/>
    <w:basedOn w:val="Normal"/>
    <w:rsid w:val="00170F8D"/>
    <w:pPr>
      <w:spacing w:after="80"/>
      <w:ind w:left="1080" w:hanging="360"/>
      <w:jc w:val="both"/>
    </w:pPr>
    <w:rPr>
      <w:kern w:val="0"/>
      <w:sz w:val="18"/>
      <w:szCs w:val="20"/>
      <w:lang w:eastAsia="en-US"/>
    </w:rPr>
  </w:style>
  <w:style w:type="paragraph" w:customStyle="1" w:styleId="Captions">
    <w:name w:val="Captions"/>
    <w:basedOn w:val="Normal"/>
    <w:rsid w:val="00170F8D"/>
    <w:pPr>
      <w:framePr w:w="4680" w:h="2160" w:hRule="exact" w:hSpace="187" w:wrap="around" w:hAnchor="text" w:yAlign="bottom" w:anchorLock="1"/>
      <w:spacing w:after="80"/>
    </w:pPr>
    <w:rPr>
      <w:b/>
      <w:kern w:val="0"/>
      <w:sz w:val="18"/>
      <w:szCs w:val="20"/>
      <w:lang w:eastAsia="en-US"/>
    </w:rPr>
  </w:style>
  <w:style w:type="paragraph" w:customStyle="1" w:styleId="DefaultChar">
    <w:name w:val="Default Char"/>
    <w:link w:val="DefaultCharChar"/>
    <w:autoRedefine/>
    <w:rsid w:val="00170F8D"/>
    <w:pPr>
      <w:autoSpaceDE w:val="0"/>
      <w:autoSpaceDN w:val="0"/>
      <w:adjustRightInd w:val="0"/>
      <w:snapToGrid w:val="0"/>
      <w:jc w:val="both"/>
    </w:pPr>
    <w:rPr>
      <w:rFonts w:eastAsia="MS Mincho"/>
      <w:color w:val="000000"/>
      <w:sz w:val="24"/>
      <w:szCs w:val="24"/>
      <w:lang w:eastAsia="ja-JP"/>
    </w:rPr>
  </w:style>
  <w:style w:type="character" w:customStyle="1" w:styleId="DefaultCharChar">
    <w:name w:val="Default Char Char"/>
    <w:link w:val="DefaultChar"/>
    <w:rsid w:val="00170F8D"/>
    <w:rPr>
      <w:rFonts w:eastAsia="MS Mincho"/>
      <w:color w:val="000000"/>
      <w:sz w:val="24"/>
      <w:szCs w:val="24"/>
      <w:lang w:eastAsia="ja-JP"/>
    </w:rPr>
  </w:style>
  <w:style w:type="character" w:customStyle="1" w:styleId="TextCharCharChar">
    <w:name w:val="Text Char Char Char"/>
    <w:rsid w:val="00170F8D"/>
    <w:rPr>
      <w:rFonts w:eastAsia="SimSun"/>
      <w:lang w:val="en-US" w:eastAsia="en-US" w:bidi="ar-SA"/>
    </w:rPr>
  </w:style>
  <w:style w:type="paragraph" w:customStyle="1" w:styleId="Table">
    <w:name w:val="Table"/>
    <w:basedOn w:val="Normal"/>
    <w:autoRedefine/>
    <w:rsid w:val="00170F8D"/>
    <w:pPr>
      <w:autoSpaceDE w:val="0"/>
      <w:autoSpaceDN w:val="0"/>
      <w:spacing w:beforeLines="50" w:after="80"/>
    </w:pPr>
    <w:rPr>
      <w:b/>
      <w:bCs/>
      <w:kern w:val="0"/>
      <w:sz w:val="18"/>
      <w:szCs w:val="18"/>
      <w:lang w:eastAsia="en-US"/>
    </w:rPr>
  </w:style>
  <w:style w:type="paragraph" w:customStyle="1" w:styleId="StyleHeading112ptJustifiedLinespacingDouble">
    <w:name w:val="Style Heading 1 + 12 pt Justified Line spacing:  Double"/>
    <w:basedOn w:val="Heading1"/>
    <w:autoRedefine/>
    <w:rsid w:val="00170F8D"/>
    <w:pPr>
      <w:tabs>
        <w:tab w:val="clear" w:pos="425"/>
        <w:tab w:val="num" w:pos="432"/>
      </w:tabs>
      <w:autoSpaceDE w:val="0"/>
      <w:autoSpaceDN w:val="0"/>
      <w:spacing w:before="120" w:line="360" w:lineRule="auto"/>
      <w:ind w:left="432" w:hanging="432"/>
      <w:jc w:val="both"/>
    </w:pPr>
    <w:rPr>
      <w:rFonts w:ascii="Times New Roman" w:hAnsi="Times New Roman"/>
      <w:b w:val="0"/>
      <w:caps/>
      <w:noProof w:val="0"/>
      <w:kern w:val="28"/>
      <w:szCs w:val="20"/>
      <w:lang w:eastAsia="en-US"/>
    </w:rPr>
  </w:style>
  <w:style w:type="paragraph" w:customStyle="1" w:styleId="AH32">
    <w:name w:val="AH32"/>
    <w:basedOn w:val="AH31"/>
    <w:autoRedefine/>
    <w:rsid w:val="000C59AD"/>
    <w:pPr>
      <w:numPr>
        <w:numId w:val="18"/>
      </w:numPr>
    </w:pPr>
  </w:style>
  <w:style w:type="paragraph" w:customStyle="1" w:styleId="TextBody">
    <w:name w:val="Text Body"/>
    <w:basedOn w:val="Normal"/>
    <w:autoRedefine/>
    <w:rsid w:val="004C5BD5"/>
    <w:pPr>
      <w:snapToGrid w:val="0"/>
      <w:ind w:firstLine="360"/>
      <w:jc w:val="both"/>
    </w:pPr>
    <w:rPr>
      <w:kern w:val="0"/>
      <w:sz w:val="22"/>
      <w:szCs w:val="22"/>
    </w:rPr>
  </w:style>
  <w:style w:type="paragraph" w:customStyle="1" w:styleId="headlarge">
    <w:name w:val="headlarge"/>
    <w:basedOn w:val="Normal"/>
    <w:rsid w:val="004C5BD5"/>
    <w:pPr>
      <w:spacing w:before="100" w:beforeAutospacing="1" w:after="100" w:afterAutospacing="1"/>
      <w:jc w:val="left"/>
    </w:pPr>
    <w:rPr>
      <w:rFonts w:ascii="Arial" w:eastAsia="Batang" w:hAnsi="Arial" w:cs="Arial"/>
      <w:b/>
      <w:bCs/>
      <w:color w:val="006699"/>
      <w:kern w:val="0"/>
      <w:sz w:val="23"/>
      <w:szCs w:val="23"/>
      <w:lang w:eastAsia="ko-KR"/>
    </w:rPr>
  </w:style>
  <w:style w:type="paragraph" w:customStyle="1" w:styleId="FigureBody0">
    <w:name w:val="Figure Body"/>
    <w:basedOn w:val="Normal"/>
    <w:autoRedefine/>
    <w:rsid w:val="004D4179"/>
    <w:pPr>
      <w:snapToGrid w:val="0"/>
    </w:pPr>
    <w:rPr>
      <w:kern w:val="0"/>
      <w:sz w:val="16"/>
      <w:szCs w:val="16"/>
    </w:rPr>
  </w:style>
  <w:style w:type="paragraph" w:customStyle="1" w:styleId="TextSubtitle">
    <w:name w:val="Text Subtitle"/>
    <w:basedOn w:val="TextBody"/>
    <w:autoRedefine/>
    <w:rsid w:val="00151F79"/>
    <w:rPr>
      <w:bCs/>
    </w:rPr>
  </w:style>
  <w:style w:type="paragraph" w:styleId="BodyTextIndent3">
    <w:name w:val="Body Text Indent 3"/>
    <w:basedOn w:val="Normal"/>
    <w:link w:val="BodyTextIndent3Char"/>
    <w:rsid w:val="00B0039D"/>
    <w:pPr>
      <w:ind w:firstLine="360"/>
      <w:jc w:val="both"/>
    </w:pPr>
    <w:rPr>
      <w:rFonts w:eastAsia="Times New Roman"/>
      <w:kern w:val="0"/>
      <w:sz w:val="20"/>
      <w:szCs w:val="24"/>
      <w:lang w:eastAsia="en-US"/>
    </w:rPr>
  </w:style>
  <w:style w:type="character" w:customStyle="1" w:styleId="BodyTextIndent3Char">
    <w:name w:val="Body Text Indent 3 Char"/>
    <w:link w:val="BodyTextIndent3"/>
    <w:rsid w:val="00B0039D"/>
    <w:rPr>
      <w:rFonts w:eastAsia="Times New Roman"/>
      <w:szCs w:val="24"/>
      <w:lang w:eastAsia="en-US"/>
    </w:rPr>
  </w:style>
  <w:style w:type="character" w:customStyle="1" w:styleId="headline21">
    <w:name w:val="headline21"/>
    <w:rsid w:val="00B0039D"/>
    <w:rPr>
      <w:rFonts w:ascii="Arial" w:hAnsi="Arial" w:cs="Arial" w:hint="default"/>
      <w:b/>
      <w:bCs/>
      <w:i/>
      <w:iCs/>
      <w:smallCaps w:val="0"/>
      <w:color w:val="666666"/>
      <w:sz w:val="30"/>
      <w:szCs w:val="30"/>
    </w:rPr>
  </w:style>
  <w:style w:type="paragraph" w:styleId="BodyText2">
    <w:name w:val="Body Text 2"/>
    <w:basedOn w:val="Normal"/>
    <w:link w:val="BodyText2Char"/>
    <w:rsid w:val="00B0039D"/>
    <w:pPr>
      <w:spacing w:after="120" w:line="480" w:lineRule="auto"/>
      <w:jc w:val="left"/>
    </w:pPr>
    <w:rPr>
      <w:kern w:val="0"/>
      <w:sz w:val="24"/>
      <w:szCs w:val="24"/>
    </w:rPr>
  </w:style>
  <w:style w:type="character" w:customStyle="1" w:styleId="BodyText2Char">
    <w:name w:val="Body Text 2 Char"/>
    <w:link w:val="BodyText2"/>
    <w:rsid w:val="00B0039D"/>
    <w:rPr>
      <w:sz w:val="24"/>
      <w:szCs w:val="24"/>
    </w:rPr>
  </w:style>
  <w:style w:type="character" w:customStyle="1" w:styleId="eudoraheader">
    <w:name w:val="eudoraheader"/>
    <w:basedOn w:val="DefaultParagraphFont"/>
    <w:rsid w:val="00B0039D"/>
  </w:style>
  <w:style w:type="character" w:customStyle="1" w:styleId="headnavbluexlarge21">
    <w:name w:val="headnavbluexlarge21"/>
    <w:rsid w:val="00B0039D"/>
    <w:rPr>
      <w:rFonts w:ascii="Arial" w:hAnsi="Arial" w:cs="Arial" w:hint="default"/>
      <w:b/>
      <w:bCs/>
      <w:strike w:val="0"/>
      <w:dstrike w:val="0"/>
      <w:color w:val="003366"/>
      <w:sz w:val="24"/>
      <w:szCs w:val="24"/>
      <w:u w:val="none"/>
      <w:effect w:val="none"/>
    </w:rPr>
  </w:style>
  <w:style w:type="paragraph" w:customStyle="1" w:styleId="abstract2">
    <w:name w:val="abstract"/>
    <w:basedOn w:val="Normal"/>
    <w:rsid w:val="00B0039D"/>
    <w:pPr>
      <w:spacing w:before="100" w:beforeAutospacing="1" w:after="100" w:afterAutospacing="1"/>
      <w:ind w:left="100"/>
      <w:jc w:val="left"/>
    </w:pPr>
    <w:rPr>
      <w:rFonts w:ascii="Verdana" w:eastAsia="Batang" w:hAnsi="Verdana"/>
      <w:kern w:val="0"/>
      <w:sz w:val="24"/>
      <w:szCs w:val="24"/>
      <w:lang w:eastAsia="ko-KR"/>
    </w:rPr>
  </w:style>
  <w:style w:type="paragraph" w:customStyle="1" w:styleId="byline">
    <w:name w:val="byline"/>
    <w:basedOn w:val="Normal"/>
    <w:rsid w:val="00B0039D"/>
    <w:pPr>
      <w:spacing w:before="100" w:beforeAutospacing="1" w:after="100" w:afterAutospacing="1"/>
      <w:jc w:val="left"/>
    </w:pPr>
    <w:rPr>
      <w:rFonts w:ascii="Arial" w:eastAsia="Batang" w:hAnsi="Arial" w:cs="Arial"/>
      <w:color w:val="000000"/>
      <w:kern w:val="0"/>
      <w:sz w:val="17"/>
      <w:szCs w:val="17"/>
      <w:lang w:eastAsia="ko-KR"/>
    </w:rPr>
  </w:style>
  <w:style w:type="character" w:customStyle="1" w:styleId="texttitle1">
    <w:name w:val="texttitle1"/>
    <w:rsid w:val="00B0039D"/>
    <w:rPr>
      <w:rFonts w:ascii="Verdana" w:hAnsi="Verdana" w:hint="default"/>
      <w:b/>
      <w:bCs/>
      <w:color w:val="000000"/>
      <w:sz w:val="14"/>
      <w:szCs w:val="14"/>
    </w:rPr>
  </w:style>
  <w:style w:type="character" w:customStyle="1" w:styleId="textbold1">
    <w:name w:val="textbold1"/>
    <w:rsid w:val="00B0039D"/>
    <w:rPr>
      <w:rFonts w:ascii="Verdana" w:hAnsi="Verdana" w:hint="default"/>
      <w:b/>
      <w:bCs/>
      <w:color w:val="000000"/>
      <w:sz w:val="12"/>
      <w:szCs w:val="12"/>
    </w:rPr>
  </w:style>
  <w:style w:type="paragraph" w:styleId="HTMLPreformatted">
    <w:name w:val="HTML Preformatted"/>
    <w:basedOn w:val="Normal"/>
    <w:link w:val="HTMLPreformattedChar"/>
    <w:uiPriority w:val="99"/>
    <w:rsid w:val="00B00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kern w:val="0"/>
      <w:sz w:val="20"/>
      <w:szCs w:val="20"/>
    </w:rPr>
  </w:style>
  <w:style w:type="character" w:customStyle="1" w:styleId="HTMLPreformattedChar">
    <w:name w:val="HTML Preformatted Char"/>
    <w:link w:val="HTMLPreformatted"/>
    <w:uiPriority w:val="99"/>
    <w:rsid w:val="00B0039D"/>
    <w:rPr>
      <w:rFonts w:ascii="Courier New" w:hAnsi="Courier New" w:cs="Courier New"/>
    </w:rPr>
  </w:style>
  <w:style w:type="numbering" w:customStyle="1" w:styleId="CurrentList1">
    <w:name w:val="Current List1"/>
    <w:rsid w:val="00B0039D"/>
    <w:pPr>
      <w:numPr>
        <w:numId w:val="20"/>
      </w:numPr>
    </w:pPr>
  </w:style>
  <w:style w:type="character" w:customStyle="1" w:styleId="issueinfo">
    <w:name w:val="issueinfo"/>
    <w:basedOn w:val="DefaultParagraphFont"/>
    <w:rsid w:val="00B0039D"/>
  </w:style>
  <w:style w:type="character" w:styleId="HTMLCite">
    <w:name w:val="HTML Cite"/>
    <w:rsid w:val="00B0039D"/>
    <w:rPr>
      <w:i/>
      <w:iCs/>
    </w:rPr>
  </w:style>
  <w:style w:type="character" w:customStyle="1" w:styleId="TextCharCharCharCharChar">
    <w:name w:val="Text Char Char Char Char Char"/>
    <w:rsid w:val="00B0039D"/>
    <w:rPr>
      <w:rFonts w:eastAsia="SimSun"/>
      <w:lang w:eastAsia="en-US"/>
    </w:rPr>
  </w:style>
  <w:style w:type="character" w:customStyle="1" w:styleId="klink">
    <w:name w:val="klink"/>
    <w:basedOn w:val="DefaultParagraphFont"/>
    <w:rsid w:val="00B0039D"/>
  </w:style>
  <w:style w:type="character" w:customStyle="1" w:styleId="addmd1">
    <w:name w:val="addmd1"/>
    <w:rsid w:val="00B0039D"/>
    <w:rPr>
      <w:rFonts w:ascii="Arial" w:hAnsi="Arial" w:hint="default"/>
      <w:color w:val="777777"/>
      <w:sz w:val="20"/>
      <w:szCs w:val="20"/>
    </w:rPr>
  </w:style>
  <w:style w:type="character" w:customStyle="1" w:styleId="contentlink1">
    <w:name w:val="contentlink1"/>
    <w:rsid w:val="00B0039D"/>
    <w:rPr>
      <w:strike w:val="0"/>
      <w:dstrike w:val="0"/>
      <w:color w:val="0860A8"/>
      <w:sz w:val="17"/>
      <w:szCs w:val="17"/>
      <w:u w:val="none"/>
      <w:effect w:val="none"/>
    </w:rPr>
  </w:style>
  <w:style w:type="character" w:customStyle="1" w:styleId="para2CharChar">
    <w:name w:val="para2 Char Char"/>
    <w:rsid w:val="00B0039D"/>
    <w:rPr>
      <w:rFonts w:eastAsia="SimSun"/>
      <w:sz w:val="24"/>
      <w:szCs w:val="24"/>
      <w:lang w:val="en-GB" w:eastAsia="en-US"/>
    </w:rPr>
  </w:style>
  <w:style w:type="character" w:customStyle="1" w:styleId="StyleFootnoteText9ptCharChar">
    <w:name w:val="Style Footnote Text + 9 pt Char Char"/>
    <w:rsid w:val="00B0039D"/>
    <w:rPr>
      <w:rFonts w:eastAsia="PMingLiU"/>
      <w:sz w:val="18"/>
      <w:szCs w:val="16"/>
      <w:lang w:eastAsia="en-US"/>
    </w:rPr>
  </w:style>
  <w:style w:type="paragraph" w:customStyle="1" w:styleId="article-title3">
    <w:name w:val="article-title3"/>
    <w:basedOn w:val="Normal"/>
    <w:rsid w:val="00B0039D"/>
    <w:pPr>
      <w:spacing w:line="240" w:lineRule="atLeast"/>
      <w:jc w:val="left"/>
    </w:pPr>
    <w:rPr>
      <w:rFonts w:ascii="Helvetica" w:hAnsi="Helvetica"/>
      <w:b/>
      <w:bCs/>
      <w:color w:val="333333"/>
      <w:kern w:val="0"/>
      <w:sz w:val="18"/>
      <w:szCs w:val="18"/>
      <w:lang w:bidi="th-TH"/>
    </w:rPr>
  </w:style>
  <w:style w:type="character" w:customStyle="1" w:styleId="mediumb-text">
    <w:name w:val="mediumb-text"/>
    <w:rsid w:val="00B0039D"/>
  </w:style>
  <w:style w:type="character" w:customStyle="1" w:styleId="TextCharCharChar1">
    <w:name w:val="Text Char Char Char1"/>
    <w:rsid w:val="00B0039D"/>
    <w:rPr>
      <w:rFonts w:eastAsia="SimSun"/>
      <w:sz w:val="24"/>
      <w:szCs w:val="24"/>
      <w:lang w:val="en-US" w:eastAsia="en-US" w:bidi="ar-SA"/>
    </w:rPr>
  </w:style>
  <w:style w:type="character" w:customStyle="1" w:styleId="spelle">
    <w:name w:val="spelle"/>
    <w:rsid w:val="00B0039D"/>
  </w:style>
  <w:style w:type="paragraph" w:customStyle="1" w:styleId="FigureBoday">
    <w:name w:val="Figure Boday"/>
    <w:basedOn w:val="Normal"/>
    <w:rsid w:val="00B0039D"/>
    <w:rPr>
      <w:kern w:val="0"/>
      <w:sz w:val="24"/>
      <w:szCs w:val="20"/>
    </w:rPr>
  </w:style>
  <w:style w:type="paragraph" w:customStyle="1" w:styleId="Bodyfirst">
    <w:name w:val="Body_first"/>
    <w:basedOn w:val="Normal"/>
    <w:next w:val="Normal"/>
    <w:uiPriority w:val="99"/>
    <w:rsid w:val="00B0039D"/>
    <w:pPr>
      <w:spacing w:after="120"/>
      <w:jc w:val="both"/>
    </w:pPr>
    <w:rPr>
      <w:rFonts w:eastAsia="Times New Roman"/>
      <w:kern w:val="0"/>
      <w:sz w:val="24"/>
      <w:szCs w:val="24"/>
      <w:lang w:eastAsia="en-US"/>
    </w:rPr>
  </w:style>
  <w:style w:type="character" w:customStyle="1" w:styleId="Math">
    <w:name w:val="Math"/>
    <w:rsid w:val="00A54542"/>
    <w:rPr>
      <w:rFonts w:ascii="Cambria Math" w:hAnsi="Cambria Math"/>
      <w:sz w:val="20"/>
    </w:rPr>
  </w:style>
  <w:style w:type="paragraph" w:customStyle="1" w:styleId="StyleAllTextCambriaMath10ptItalic">
    <w:name w:val="Style AllText + Cambria Math 10 pt Italic"/>
    <w:autoRedefine/>
    <w:rsid w:val="00A54542"/>
    <w:rPr>
      <w:rFonts w:ascii="Cambria Math" w:hAnsi="Cambria Math"/>
      <w:i/>
      <w:iCs/>
      <w:kern w:val="2"/>
      <w:szCs w:val="24"/>
    </w:rPr>
  </w:style>
  <w:style w:type="paragraph" w:customStyle="1" w:styleId="FigureNumber">
    <w:name w:val="Figure Number"/>
    <w:basedOn w:val="FigureCaption0"/>
    <w:autoRedefine/>
    <w:rsid w:val="00060945"/>
    <w:pPr>
      <w:autoSpaceDE/>
      <w:autoSpaceDN/>
      <w:snapToGrid w:val="0"/>
      <w:spacing w:after="60"/>
      <w:jc w:val="center"/>
    </w:pPr>
    <w:rPr>
      <w:rFonts w:eastAsia="SimSun"/>
      <w:sz w:val="20"/>
      <w:szCs w:val="20"/>
      <w:lang w:eastAsia="zh-CN"/>
    </w:rPr>
  </w:style>
  <w:style w:type="paragraph" w:customStyle="1" w:styleId="Numbered">
    <w:name w:val="Numbered"/>
    <w:basedOn w:val="Normal"/>
    <w:autoRedefine/>
    <w:qFormat/>
    <w:rsid w:val="001B6184"/>
    <w:pPr>
      <w:widowControl w:val="0"/>
      <w:numPr>
        <w:numId w:val="23"/>
      </w:numPr>
      <w:spacing w:after="60"/>
      <w:ind w:hanging="1080"/>
      <w:jc w:val="both"/>
    </w:pPr>
    <w:rPr>
      <w:sz w:val="24"/>
      <w:szCs w:val="22"/>
    </w:rPr>
  </w:style>
  <w:style w:type="paragraph" w:customStyle="1" w:styleId="NumberBullets">
    <w:name w:val="Number Bullets"/>
    <w:basedOn w:val="Normal"/>
    <w:rsid w:val="00A83895"/>
    <w:pPr>
      <w:numPr>
        <w:numId w:val="21"/>
      </w:numPr>
      <w:ind w:left="360"/>
    </w:pPr>
    <w:rPr>
      <w:b/>
    </w:rPr>
  </w:style>
  <w:style w:type="paragraph" w:styleId="ListParagraph">
    <w:name w:val="List Paragraph"/>
    <w:basedOn w:val="Normal"/>
    <w:autoRedefine/>
    <w:uiPriority w:val="34"/>
    <w:rsid w:val="00027F29"/>
    <w:pPr>
      <w:numPr>
        <w:ilvl w:val="1"/>
        <w:numId w:val="33"/>
      </w:numPr>
      <w:adjustRightInd w:val="0"/>
      <w:snapToGrid w:val="0"/>
      <w:spacing w:before="120" w:after="60" w:line="480" w:lineRule="auto"/>
      <w:jc w:val="left"/>
      <w:outlineLvl w:val="1"/>
    </w:pPr>
    <w:rPr>
      <w:bCs/>
      <w:kern w:val="16"/>
      <w:sz w:val="24"/>
      <w:szCs w:val="22"/>
    </w:rPr>
  </w:style>
  <w:style w:type="paragraph" w:customStyle="1" w:styleId="Heading4new">
    <w:name w:val="Heading 4 (new)"/>
    <w:basedOn w:val="Normal"/>
    <w:autoRedefine/>
    <w:rsid w:val="00725C94"/>
    <w:pPr>
      <w:ind w:left="360" w:hanging="360"/>
      <w:jc w:val="left"/>
    </w:pPr>
    <w:rPr>
      <w:b/>
      <w:iCs/>
    </w:rPr>
  </w:style>
  <w:style w:type="paragraph" w:customStyle="1" w:styleId="Bullets">
    <w:name w:val="Bullets"/>
    <w:basedOn w:val="Normal"/>
    <w:autoRedefine/>
    <w:qFormat/>
    <w:rsid w:val="00E44EA2"/>
    <w:pPr>
      <w:widowControl w:val="0"/>
      <w:numPr>
        <w:numId w:val="22"/>
      </w:numPr>
      <w:tabs>
        <w:tab w:val="left" w:pos="360"/>
      </w:tabs>
      <w:spacing w:after="60"/>
      <w:ind w:left="0" w:firstLine="360"/>
      <w:jc w:val="both"/>
    </w:pPr>
    <w:rPr>
      <w:sz w:val="24"/>
    </w:rPr>
  </w:style>
  <w:style w:type="character" w:customStyle="1" w:styleId="Heading4Char1">
    <w:name w:val="Heading 4 Char1"/>
    <w:basedOn w:val="DefaultParagraphFont"/>
    <w:uiPriority w:val="9"/>
    <w:rsid w:val="00F00C26"/>
    <w:rPr>
      <w:rFonts w:asciiTheme="majorHAnsi" w:eastAsiaTheme="majorEastAsia" w:hAnsiTheme="majorHAnsi" w:cstheme="majorBidi"/>
      <w:b/>
      <w:bCs/>
      <w:i/>
      <w:iCs/>
      <w:color w:val="4F81BD" w:themeColor="accent1"/>
      <w:kern w:val="2"/>
      <w:sz w:val="21"/>
      <w:szCs w:val="21"/>
    </w:rPr>
  </w:style>
  <w:style w:type="paragraph" w:styleId="NoSpacing">
    <w:name w:val="No Spacing"/>
    <w:aliases w:val="First Line"/>
    <w:link w:val="NoSpacingChar"/>
    <w:autoRedefine/>
    <w:uiPriority w:val="1"/>
    <w:qFormat/>
    <w:rsid w:val="00AE5258"/>
    <w:pPr>
      <w:spacing w:after="60"/>
      <w:jc w:val="both"/>
    </w:pPr>
    <w:rPr>
      <w:rFonts w:eastAsia="Times New Roman"/>
      <w:sz w:val="24"/>
      <w:szCs w:val="22"/>
      <w:lang w:eastAsia="en-US"/>
    </w:rPr>
  </w:style>
  <w:style w:type="character" w:customStyle="1" w:styleId="NoSpacingChar">
    <w:name w:val="No Spacing Char"/>
    <w:aliases w:val="First Line Char"/>
    <w:link w:val="NoSpacing"/>
    <w:uiPriority w:val="1"/>
    <w:rsid w:val="00AE5258"/>
    <w:rPr>
      <w:rFonts w:eastAsia="Times New Roman"/>
      <w:sz w:val="24"/>
      <w:szCs w:val="22"/>
      <w:lang w:eastAsia="en-US"/>
    </w:rPr>
  </w:style>
  <w:style w:type="table" w:styleId="LightShading">
    <w:name w:val="Light Shading"/>
    <w:basedOn w:val="TableNormal"/>
    <w:uiPriority w:val="60"/>
    <w:rsid w:val="00F00C26"/>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F00C26"/>
    <w:rPr>
      <w:rFonts w:ascii="Calibri" w:hAnsi="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CM41">
    <w:name w:val="CM41"/>
    <w:basedOn w:val="Default"/>
    <w:next w:val="Default"/>
    <w:uiPriority w:val="99"/>
    <w:rsid w:val="00F00C26"/>
    <w:rPr>
      <w:rFonts w:ascii="LFDNPN+TimesNewRomanBdMS" w:eastAsia="LFDNPN+TimesNewRomanBdMS" w:hAnsi="Calibri"/>
      <w:color w:val="auto"/>
      <w:lang w:eastAsia="zh-CN"/>
    </w:rPr>
  </w:style>
  <w:style w:type="paragraph" w:customStyle="1" w:styleId="CM3">
    <w:name w:val="CM3"/>
    <w:basedOn w:val="Default"/>
    <w:next w:val="Default"/>
    <w:uiPriority w:val="99"/>
    <w:rsid w:val="00F00C26"/>
    <w:pPr>
      <w:spacing w:line="276" w:lineRule="atLeast"/>
    </w:pPr>
    <w:rPr>
      <w:rFonts w:ascii="LFDNPN+TimesNewRomanBdMS" w:eastAsia="LFDNPN+TimesNewRomanBdMS" w:hAnsi="Calibri"/>
      <w:color w:val="auto"/>
      <w:lang w:eastAsia="zh-CN"/>
    </w:rPr>
  </w:style>
  <w:style w:type="paragraph" w:customStyle="1" w:styleId="topofpage">
    <w:name w:val="topofpage"/>
    <w:basedOn w:val="Normal"/>
    <w:rsid w:val="00F00C26"/>
    <w:pPr>
      <w:spacing w:before="100" w:beforeAutospacing="1" w:after="100" w:afterAutospacing="1"/>
      <w:jc w:val="left"/>
    </w:pPr>
    <w:rPr>
      <w:rFonts w:eastAsia="Times New Roman"/>
      <w:kern w:val="0"/>
      <w:sz w:val="24"/>
      <w:szCs w:val="24"/>
    </w:rPr>
  </w:style>
  <w:style w:type="paragraph" w:customStyle="1" w:styleId="Task">
    <w:name w:val="Task"/>
    <w:basedOn w:val="ListParagraph"/>
    <w:autoRedefine/>
    <w:rsid w:val="00F00C26"/>
    <w:pPr>
      <w:adjustRightInd/>
      <w:spacing w:before="0" w:after="0"/>
      <w:ind w:firstLine="0"/>
      <w:outlineLvl w:val="9"/>
    </w:pPr>
    <w:rPr>
      <w:lang w:eastAsia="en-US"/>
    </w:rPr>
  </w:style>
  <w:style w:type="paragraph" w:customStyle="1" w:styleId="FullText">
    <w:name w:val="Full Text"/>
    <w:basedOn w:val="Normal"/>
    <w:autoRedefine/>
    <w:rsid w:val="00B97101"/>
    <w:pPr>
      <w:adjustRightInd w:val="0"/>
      <w:snapToGrid w:val="0"/>
      <w:ind w:firstLine="202"/>
      <w:jc w:val="both"/>
    </w:pPr>
    <w:rPr>
      <w:rFonts w:ascii="Century Schoolbook" w:hAnsi="Century Schoolbook"/>
      <w:kern w:val="0"/>
      <w:sz w:val="18"/>
      <w:szCs w:val="18"/>
      <w:u w:color="000000"/>
    </w:rPr>
  </w:style>
  <w:style w:type="paragraph" w:customStyle="1" w:styleId="Appendix">
    <w:name w:val="Appendix"/>
    <w:basedOn w:val="Head1"/>
    <w:autoRedefine/>
    <w:qFormat/>
    <w:rsid w:val="001D3101"/>
    <w:pPr>
      <w:numPr>
        <w:numId w:val="0"/>
      </w:numPr>
    </w:pPr>
  </w:style>
  <w:style w:type="paragraph" w:customStyle="1" w:styleId="ApH2">
    <w:name w:val="Ap H2"/>
    <w:basedOn w:val="Heading2"/>
    <w:autoRedefine/>
    <w:qFormat/>
    <w:rsid w:val="005531A4"/>
    <w:pPr>
      <w:numPr>
        <w:ilvl w:val="0"/>
        <w:numId w:val="26"/>
      </w:numPr>
      <w:ind w:left="360"/>
    </w:pPr>
  </w:style>
  <w:style w:type="paragraph" w:customStyle="1" w:styleId="ApH3">
    <w:name w:val="Ap H3"/>
    <w:basedOn w:val="Heading3"/>
    <w:autoRedefine/>
    <w:qFormat/>
    <w:rsid w:val="00A827AD"/>
    <w:pPr>
      <w:numPr>
        <w:ilvl w:val="0"/>
        <w:numId w:val="27"/>
      </w:numPr>
    </w:pPr>
  </w:style>
  <w:style w:type="table" w:customStyle="1" w:styleId="LightShading1">
    <w:name w:val="Light Shading1"/>
    <w:basedOn w:val="TableNormal"/>
    <w:uiPriority w:val="60"/>
    <w:rsid w:val="003E00D0"/>
    <w:rPr>
      <w:rFonts w:ascii="Calibri" w:hAnsi="Calibri"/>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Accent11">
    <w:name w:val="Light Shading - Accent 11"/>
    <w:basedOn w:val="TableNormal"/>
    <w:uiPriority w:val="60"/>
    <w:rsid w:val="003E00D0"/>
    <w:rPr>
      <w:rFonts w:ascii="Calibri" w:hAnsi="Calibri"/>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Code">
    <w:name w:val="Code"/>
    <w:basedOn w:val="Normal"/>
    <w:autoRedefine/>
    <w:qFormat/>
    <w:rsid w:val="003E00D0"/>
    <w:pPr>
      <w:shd w:val="clear" w:color="auto" w:fill="FFFFFF"/>
      <w:ind w:firstLine="360"/>
      <w:jc w:val="left"/>
    </w:pPr>
    <w:rPr>
      <w:rFonts w:ascii="Tahoma" w:eastAsia="Times New Roman" w:hAnsi="Tahoma" w:cs="Arial"/>
      <w:color w:val="222222"/>
      <w:kern w:val="0"/>
      <w:sz w:val="20"/>
      <w:szCs w:val="19"/>
      <w:lang w:eastAsia="en-US"/>
    </w:rPr>
  </w:style>
  <w:style w:type="character" w:customStyle="1" w:styleId="tgc">
    <w:name w:val="_tgc"/>
    <w:basedOn w:val="DefaultParagraphFont"/>
    <w:rsid w:val="003E00D0"/>
  </w:style>
  <w:style w:type="character" w:customStyle="1" w:styleId="style69">
    <w:name w:val="style69"/>
    <w:basedOn w:val="DefaultParagraphFont"/>
    <w:rsid w:val="003E00D0"/>
  </w:style>
  <w:style w:type="paragraph" w:customStyle="1" w:styleId="Caption1">
    <w:name w:val="Caption1"/>
    <w:basedOn w:val="Normal"/>
    <w:rsid w:val="003E00D0"/>
    <w:pPr>
      <w:spacing w:before="100" w:beforeAutospacing="1" w:after="100" w:afterAutospacing="1"/>
      <w:jc w:val="left"/>
    </w:pPr>
    <w:rPr>
      <w:rFonts w:eastAsia="Times New Roman"/>
      <w:kern w:val="0"/>
      <w:sz w:val="24"/>
      <w:szCs w:val="24"/>
      <w:lang w:eastAsia="en-US"/>
    </w:rPr>
  </w:style>
  <w:style w:type="character" w:customStyle="1" w:styleId="caption-text">
    <w:name w:val="caption-text"/>
    <w:basedOn w:val="DefaultParagraphFont"/>
    <w:rsid w:val="003E00D0"/>
  </w:style>
  <w:style w:type="character" w:customStyle="1" w:styleId="pre">
    <w:name w:val="pre"/>
    <w:basedOn w:val="DefaultParagraphFont"/>
    <w:rsid w:val="003E00D0"/>
  </w:style>
  <w:style w:type="paragraph" w:customStyle="1" w:styleId="first">
    <w:name w:val="first"/>
    <w:basedOn w:val="Normal"/>
    <w:rsid w:val="003E00D0"/>
    <w:pPr>
      <w:spacing w:before="100" w:beforeAutospacing="1" w:after="100" w:afterAutospacing="1"/>
      <w:jc w:val="left"/>
    </w:pPr>
    <w:rPr>
      <w:rFonts w:eastAsia="Times New Roman"/>
      <w:kern w:val="0"/>
      <w:sz w:val="24"/>
      <w:szCs w:val="24"/>
      <w:lang w:eastAsia="en-US"/>
    </w:rPr>
  </w:style>
  <w:style w:type="character" w:customStyle="1" w:styleId="std">
    <w:name w:val="std"/>
    <w:basedOn w:val="DefaultParagraphFont"/>
    <w:rsid w:val="003E00D0"/>
  </w:style>
  <w:style w:type="paragraph" w:customStyle="1" w:styleId="last">
    <w:name w:val="last"/>
    <w:basedOn w:val="Normal"/>
    <w:rsid w:val="003E00D0"/>
    <w:pPr>
      <w:spacing w:before="100" w:beforeAutospacing="1" w:after="100" w:afterAutospacing="1"/>
      <w:jc w:val="left"/>
    </w:pPr>
    <w:rPr>
      <w:rFonts w:eastAsia="Times New Roman"/>
      <w:kern w:val="0"/>
      <w:sz w:val="24"/>
      <w:szCs w:val="24"/>
      <w:lang w:eastAsia="en-US"/>
    </w:rPr>
  </w:style>
  <w:style w:type="character" w:customStyle="1" w:styleId="xref">
    <w:name w:val="xref"/>
    <w:basedOn w:val="DefaultParagraphFont"/>
    <w:rsid w:val="003E00D0"/>
  </w:style>
  <w:style w:type="character" w:customStyle="1" w:styleId="mw-headline">
    <w:name w:val="mw-headline"/>
    <w:basedOn w:val="DefaultParagraphFont"/>
    <w:rsid w:val="003E00D0"/>
  </w:style>
  <w:style w:type="table" w:customStyle="1" w:styleId="TableGrid1">
    <w:name w:val="Table Grid1"/>
    <w:basedOn w:val="TableNormal"/>
    <w:next w:val="TableGrid"/>
    <w:uiPriority w:val="59"/>
    <w:locked/>
    <w:rsid w:val="003E00D0"/>
    <w:pPr>
      <w:widowControl w:val="0"/>
      <w:jc w:val="both"/>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790601">
      <w:marLeft w:val="75"/>
      <w:marRight w:val="0"/>
      <w:marTop w:val="75"/>
      <w:marBottom w:val="0"/>
      <w:divBdr>
        <w:top w:val="none" w:sz="0" w:space="0" w:color="auto"/>
        <w:left w:val="none" w:sz="0" w:space="0" w:color="auto"/>
        <w:bottom w:val="none" w:sz="0" w:space="0" w:color="auto"/>
        <w:right w:val="none" w:sz="0" w:space="0" w:color="auto"/>
      </w:divBdr>
      <w:divsChild>
        <w:div w:id="40790599">
          <w:marLeft w:val="0"/>
          <w:marRight w:val="0"/>
          <w:marTop w:val="0"/>
          <w:marBottom w:val="0"/>
          <w:divBdr>
            <w:top w:val="none" w:sz="0" w:space="0" w:color="auto"/>
            <w:left w:val="none" w:sz="0" w:space="0" w:color="auto"/>
            <w:bottom w:val="none" w:sz="0" w:space="0" w:color="auto"/>
            <w:right w:val="none" w:sz="0" w:space="0" w:color="auto"/>
          </w:divBdr>
          <w:divsChild>
            <w:div w:id="40790600">
              <w:marLeft w:val="0"/>
              <w:marRight w:val="0"/>
              <w:marTop w:val="0"/>
              <w:marBottom w:val="0"/>
              <w:divBdr>
                <w:top w:val="none" w:sz="0" w:space="0" w:color="auto"/>
                <w:left w:val="none" w:sz="0" w:space="0" w:color="auto"/>
                <w:bottom w:val="none" w:sz="0" w:space="0" w:color="auto"/>
                <w:right w:val="none" w:sz="0" w:space="0" w:color="auto"/>
              </w:divBdr>
              <w:divsChild>
                <w:div w:id="40790598">
                  <w:marLeft w:val="0"/>
                  <w:marRight w:val="720"/>
                  <w:marTop w:val="30"/>
                  <w:marBottom w:val="100"/>
                  <w:divBdr>
                    <w:top w:val="single" w:sz="12" w:space="2" w:color="DDDDDD"/>
                    <w:left w:val="single" w:sz="12" w:space="11" w:color="DDDDDD"/>
                    <w:bottom w:val="single" w:sz="12" w:space="2" w:color="DDDDDD"/>
                    <w:right w:val="single" w:sz="12" w:space="8" w:color="DDDDDD"/>
                  </w:divBdr>
                </w:div>
              </w:divsChild>
            </w:div>
          </w:divsChild>
        </w:div>
      </w:divsChild>
    </w:div>
    <w:div w:id="142940708">
      <w:bodyDiv w:val="1"/>
      <w:marLeft w:val="0"/>
      <w:marRight w:val="0"/>
      <w:marTop w:val="0"/>
      <w:marBottom w:val="0"/>
      <w:divBdr>
        <w:top w:val="none" w:sz="0" w:space="0" w:color="auto"/>
        <w:left w:val="none" w:sz="0" w:space="0" w:color="auto"/>
        <w:bottom w:val="none" w:sz="0" w:space="0" w:color="auto"/>
        <w:right w:val="none" w:sz="0" w:space="0" w:color="auto"/>
      </w:divBdr>
    </w:div>
    <w:div w:id="329064232">
      <w:bodyDiv w:val="1"/>
      <w:marLeft w:val="0"/>
      <w:marRight w:val="0"/>
      <w:marTop w:val="0"/>
      <w:marBottom w:val="0"/>
      <w:divBdr>
        <w:top w:val="none" w:sz="0" w:space="0" w:color="auto"/>
        <w:left w:val="none" w:sz="0" w:space="0" w:color="auto"/>
        <w:bottom w:val="none" w:sz="0" w:space="0" w:color="auto"/>
        <w:right w:val="none" w:sz="0" w:space="0" w:color="auto"/>
      </w:divBdr>
      <w:divsChild>
        <w:div w:id="66655310">
          <w:marLeft w:val="432"/>
          <w:marRight w:val="0"/>
          <w:marTop w:val="86"/>
          <w:marBottom w:val="0"/>
          <w:divBdr>
            <w:top w:val="none" w:sz="0" w:space="0" w:color="auto"/>
            <w:left w:val="none" w:sz="0" w:space="0" w:color="auto"/>
            <w:bottom w:val="none" w:sz="0" w:space="0" w:color="auto"/>
            <w:right w:val="none" w:sz="0" w:space="0" w:color="auto"/>
          </w:divBdr>
        </w:div>
        <w:div w:id="332536485">
          <w:marLeft w:val="432"/>
          <w:marRight w:val="0"/>
          <w:marTop w:val="86"/>
          <w:marBottom w:val="0"/>
          <w:divBdr>
            <w:top w:val="none" w:sz="0" w:space="0" w:color="auto"/>
            <w:left w:val="none" w:sz="0" w:space="0" w:color="auto"/>
            <w:bottom w:val="none" w:sz="0" w:space="0" w:color="auto"/>
            <w:right w:val="none" w:sz="0" w:space="0" w:color="auto"/>
          </w:divBdr>
        </w:div>
        <w:div w:id="602108049">
          <w:marLeft w:val="432"/>
          <w:marRight w:val="0"/>
          <w:marTop w:val="86"/>
          <w:marBottom w:val="0"/>
          <w:divBdr>
            <w:top w:val="none" w:sz="0" w:space="0" w:color="auto"/>
            <w:left w:val="none" w:sz="0" w:space="0" w:color="auto"/>
            <w:bottom w:val="none" w:sz="0" w:space="0" w:color="auto"/>
            <w:right w:val="none" w:sz="0" w:space="0" w:color="auto"/>
          </w:divBdr>
        </w:div>
        <w:div w:id="788666326">
          <w:marLeft w:val="432"/>
          <w:marRight w:val="0"/>
          <w:marTop w:val="86"/>
          <w:marBottom w:val="0"/>
          <w:divBdr>
            <w:top w:val="none" w:sz="0" w:space="0" w:color="auto"/>
            <w:left w:val="none" w:sz="0" w:space="0" w:color="auto"/>
            <w:bottom w:val="none" w:sz="0" w:space="0" w:color="auto"/>
            <w:right w:val="none" w:sz="0" w:space="0" w:color="auto"/>
          </w:divBdr>
        </w:div>
        <w:div w:id="1500121798">
          <w:marLeft w:val="432"/>
          <w:marRight w:val="0"/>
          <w:marTop w:val="86"/>
          <w:marBottom w:val="0"/>
          <w:divBdr>
            <w:top w:val="none" w:sz="0" w:space="0" w:color="auto"/>
            <w:left w:val="none" w:sz="0" w:space="0" w:color="auto"/>
            <w:bottom w:val="none" w:sz="0" w:space="0" w:color="auto"/>
            <w:right w:val="none" w:sz="0" w:space="0" w:color="auto"/>
          </w:divBdr>
        </w:div>
        <w:div w:id="1939942973">
          <w:marLeft w:val="432"/>
          <w:marRight w:val="0"/>
          <w:marTop w:val="86"/>
          <w:marBottom w:val="0"/>
          <w:divBdr>
            <w:top w:val="none" w:sz="0" w:space="0" w:color="auto"/>
            <w:left w:val="none" w:sz="0" w:space="0" w:color="auto"/>
            <w:bottom w:val="none" w:sz="0" w:space="0" w:color="auto"/>
            <w:right w:val="none" w:sz="0" w:space="0" w:color="auto"/>
          </w:divBdr>
        </w:div>
      </w:divsChild>
    </w:div>
    <w:div w:id="380058264">
      <w:bodyDiv w:val="1"/>
      <w:marLeft w:val="0"/>
      <w:marRight w:val="0"/>
      <w:marTop w:val="0"/>
      <w:marBottom w:val="0"/>
      <w:divBdr>
        <w:top w:val="none" w:sz="0" w:space="0" w:color="auto"/>
        <w:left w:val="none" w:sz="0" w:space="0" w:color="auto"/>
        <w:bottom w:val="none" w:sz="0" w:space="0" w:color="auto"/>
        <w:right w:val="none" w:sz="0" w:space="0" w:color="auto"/>
      </w:divBdr>
    </w:div>
    <w:div w:id="386799654">
      <w:bodyDiv w:val="1"/>
      <w:marLeft w:val="0"/>
      <w:marRight w:val="0"/>
      <w:marTop w:val="0"/>
      <w:marBottom w:val="0"/>
      <w:divBdr>
        <w:top w:val="none" w:sz="0" w:space="0" w:color="auto"/>
        <w:left w:val="none" w:sz="0" w:space="0" w:color="auto"/>
        <w:bottom w:val="none" w:sz="0" w:space="0" w:color="auto"/>
        <w:right w:val="none" w:sz="0" w:space="0" w:color="auto"/>
      </w:divBdr>
      <w:divsChild>
        <w:div w:id="892811472">
          <w:marLeft w:val="432"/>
          <w:marRight w:val="0"/>
          <w:marTop w:val="86"/>
          <w:marBottom w:val="0"/>
          <w:divBdr>
            <w:top w:val="none" w:sz="0" w:space="0" w:color="auto"/>
            <w:left w:val="none" w:sz="0" w:space="0" w:color="auto"/>
            <w:bottom w:val="none" w:sz="0" w:space="0" w:color="auto"/>
            <w:right w:val="none" w:sz="0" w:space="0" w:color="auto"/>
          </w:divBdr>
        </w:div>
        <w:div w:id="1088236607">
          <w:marLeft w:val="432"/>
          <w:marRight w:val="0"/>
          <w:marTop w:val="86"/>
          <w:marBottom w:val="0"/>
          <w:divBdr>
            <w:top w:val="none" w:sz="0" w:space="0" w:color="auto"/>
            <w:left w:val="none" w:sz="0" w:space="0" w:color="auto"/>
            <w:bottom w:val="none" w:sz="0" w:space="0" w:color="auto"/>
            <w:right w:val="none" w:sz="0" w:space="0" w:color="auto"/>
          </w:divBdr>
        </w:div>
        <w:div w:id="1206218814">
          <w:marLeft w:val="432"/>
          <w:marRight w:val="0"/>
          <w:marTop w:val="86"/>
          <w:marBottom w:val="0"/>
          <w:divBdr>
            <w:top w:val="none" w:sz="0" w:space="0" w:color="auto"/>
            <w:left w:val="none" w:sz="0" w:space="0" w:color="auto"/>
            <w:bottom w:val="none" w:sz="0" w:space="0" w:color="auto"/>
            <w:right w:val="none" w:sz="0" w:space="0" w:color="auto"/>
          </w:divBdr>
        </w:div>
      </w:divsChild>
    </w:div>
    <w:div w:id="401488117">
      <w:bodyDiv w:val="1"/>
      <w:marLeft w:val="0"/>
      <w:marRight w:val="0"/>
      <w:marTop w:val="0"/>
      <w:marBottom w:val="0"/>
      <w:divBdr>
        <w:top w:val="none" w:sz="0" w:space="0" w:color="auto"/>
        <w:left w:val="none" w:sz="0" w:space="0" w:color="auto"/>
        <w:bottom w:val="none" w:sz="0" w:space="0" w:color="auto"/>
        <w:right w:val="none" w:sz="0" w:space="0" w:color="auto"/>
      </w:divBdr>
    </w:div>
    <w:div w:id="410735565">
      <w:bodyDiv w:val="1"/>
      <w:marLeft w:val="0"/>
      <w:marRight w:val="0"/>
      <w:marTop w:val="0"/>
      <w:marBottom w:val="0"/>
      <w:divBdr>
        <w:top w:val="none" w:sz="0" w:space="0" w:color="auto"/>
        <w:left w:val="none" w:sz="0" w:space="0" w:color="auto"/>
        <w:bottom w:val="none" w:sz="0" w:space="0" w:color="auto"/>
        <w:right w:val="none" w:sz="0" w:space="0" w:color="auto"/>
      </w:divBdr>
    </w:div>
    <w:div w:id="469907130">
      <w:bodyDiv w:val="1"/>
      <w:marLeft w:val="0"/>
      <w:marRight w:val="0"/>
      <w:marTop w:val="0"/>
      <w:marBottom w:val="0"/>
      <w:divBdr>
        <w:top w:val="none" w:sz="0" w:space="0" w:color="auto"/>
        <w:left w:val="none" w:sz="0" w:space="0" w:color="auto"/>
        <w:bottom w:val="none" w:sz="0" w:space="0" w:color="auto"/>
        <w:right w:val="none" w:sz="0" w:space="0" w:color="auto"/>
      </w:divBdr>
    </w:div>
    <w:div w:id="481431570">
      <w:bodyDiv w:val="1"/>
      <w:marLeft w:val="0"/>
      <w:marRight w:val="0"/>
      <w:marTop w:val="0"/>
      <w:marBottom w:val="0"/>
      <w:divBdr>
        <w:top w:val="none" w:sz="0" w:space="0" w:color="auto"/>
        <w:left w:val="none" w:sz="0" w:space="0" w:color="auto"/>
        <w:bottom w:val="none" w:sz="0" w:space="0" w:color="auto"/>
        <w:right w:val="none" w:sz="0" w:space="0" w:color="auto"/>
      </w:divBdr>
    </w:div>
    <w:div w:id="482702729">
      <w:bodyDiv w:val="1"/>
      <w:marLeft w:val="0"/>
      <w:marRight w:val="0"/>
      <w:marTop w:val="0"/>
      <w:marBottom w:val="0"/>
      <w:divBdr>
        <w:top w:val="none" w:sz="0" w:space="0" w:color="auto"/>
        <w:left w:val="none" w:sz="0" w:space="0" w:color="auto"/>
        <w:bottom w:val="none" w:sz="0" w:space="0" w:color="auto"/>
        <w:right w:val="none" w:sz="0" w:space="0" w:color="auto"/>
      </w:divBdr>
    </w:div>
    <w:div w:id="686833674">
      <w:bodyDiv w:val="1"/>
      <w:marLeft w:val="0"/>
      <w:marRight w:val="0"/>
      <w:marTop w:val="0"/>
      <w:marBottom w:val="0"/>
      <w:divBdr>
        <w:top w:val="none" w:sz="0" w:space="0" w:color="auto"/>
        <w:left w:val="none" w:sz="0" w:space="0" w:color="auto"/>
        <w:bottom w:val="none" w:sz="0" w:space="0" w:color="auto"/>
        <w:right w:val="none" w:sz="0" w:space="0" w:color="auto"/>
      </w:divBdr>
    </w:div>
    <w:div w:id="693576792">
      <w:bodyDiv w:val="1"/>
      <w:marLeft w:val="0"/>
      <w:marRight w:val="0"/>
      <w:marTop w:val="0"/>
      <w:marBottom w:val="0"/>
      <w:divBdr>
        <w:top w:val="none" w:sz="0" w:space="0" w:color="auto"/>
        <w:left w:val="none" w:sz="0" w:space="0" w:color="auto"/>
        <w:bottom w:val="none" w:sz="0" w:space="0" w:color="auto"/>
        <w:right w:val="none" w:sz="0" w:space="0" w:color="auto"/>
      </w:divBdr>
    </w:div>
    <w:div w:id="720447793">
      <w:bodyDiv w:val="1"/>
      <w:marLeft w:val="0"/>
      <w:marRight w:val="0"/>
      <w:marTop w:val="0"/>
      <w:marBottom w:val="0"/>
      <w:divBdr>
        <w:top w:val="none" w:sz="0" w:space="0" w:color="auto"/>
        <w:left w:val="none" w:sz="0" w:space="0" w:color="auto"/>
        <w:bottom w:val="none" w:sz="0" w:space="0" w:color="auto"/>
        <w:right w:val="none" w:sz="0" w:space="0" w:color="auto"/>
      </w:divBdr>
    </w:div>
    <w:div w:id="735395582">
      <w:bodyDiv w:val="1"/>
      <w:marLeft w:val="0"/>
      <w:marRight w:val="0"/>
      <w:marTop w:val="0"/>
      <w:marBottom w:val="0"/>
      <w:divBdr>
        <w:top w:val="none" w:sz="0" w:space="0" w:color="auto"/>
        <w:left w:val="none" w:sz="0" w:space="0" w:color="auto"/>
        <w:bottom w:val="none" w:sz="0" w:space="0" w:color="auto"/>
        <w:right w:val="none" w:sz="0" w:space="0" w:color="auto"/>
      </w:divBdr>
    </w:div>
    <w:div w:id="837573754">
      <w:bodyDiv w:val="1"/>
      <w:marLeft w:val="0"/>
      <w:marRight w:val="0"/>
      <w:marTop w:val="0"/>
      <w:marBottom w:val="0"/>
      <w:divBdr>
        <w:top w:val="none" w:sz="0" w:space="0" w:color="auto"/>
        <w:left w:val="none" w:sz="0" w:space="0" w:color="auto"/>
        <w:bottom w:val="none" w:sz="0" w:space="0" w:color="auto"/>
        <w:right w:val="none" w:sz="0" w:space="0" w:color="auto"/>
      </w:divBdr>
    </w:div>
    <w:div w:id="862205063">
      <w:bodyDiv w:val="1"/>
      <w:marLeft w:val="0"/>
      <w:marRight w:val="0"/>
      <w:marTop w:val="0"/>
      <w:marBottom w:val="0"/>
      <w:divBdr>
        <w:top w:val="none" w:sz="0" w:space="0" w:color="auto"/>
        <w:left w:val="none" w:sz="0" w:space="0" w:color="auto"/>
        <w:bottom w:val="none" w:sz="0" w:space="0" w:color="auto"/>
        <w:right w:val="none" w:sz="0" w:space="0" w:color="auto"/>
      </w:divBdr>
    </w:div>
    <w:div w:id="870148781">
      <w:bodyDiv w:val="1"/>
      <w:marLeft w:val="0"/>
      <w:marRight w:val="0"/>
      <w:marTop w:val="0"/>
      <w:marBottom w:val="0"/>
      <w:divBdr>
        <w:top w:val="none" w:sz="0" w:space="0" w:color="auto"/>
        <w:left w:val="none" w:sz="0" w:space="0" w:color="auto"/>
        <w:bottom w:val="none" w:sz="0" w:space="0" w:color="auto"/>
        <w:right w:val="none" w:sz="0" w:space="0" w:color="auto"/>
      </w:divBdr>
      <w:divsChild>
        <w:div w:id="1231039299">
          <w:marLeft w:val="432"/>
          <w:marRight w:val="0"/>
          <w:marTop w:val="96"/>
          <w:marBottom w:val="0"/>
          <w:divBdr>
            <w:top w:val="none" w:sz="0" w:space="0" w:color="auto"/>
            <w:left w:val="none" w:sz="0" w:space="0" w:color="auto"/>
            <w:bottom w:val="none" w:sz="0" w:space="0" w:color="auto"/>
            <w:right w:val="none" w:sz="0" w:space="0" w:color="auto"/>
          </w:divBdr>
        </w:div>
      </w:divsChild>
    </w:div>
    <w:div w:id="936474944">
      <w:bodyDiv w:val="1"/>
      <w:marLeft w:val="0"/>
      <w:marRight w:val="0"/>
      <w:marTop w:val="0"/>
      <w:marBottom w:val="0"/>
      <w:divBdr>
        <w:top w:val="none" w:sz="0" w:space="0" w:color="auto"/>
        <w:left w:val="none" w:sz="0" w:space="0" w:color="auto"/>
        <w:bottom w:val="none" w:sz="0" w:space="0" w:color="auto"/>
        <w:right w:val="none" w:sz="0" w:space="0" w:color="auto"/>
      </w:divBdr>
    </w:div>
    <w:div w:id="1001618901">
      <w:bodyDiv w:val="1"/>
      <w:marLeft w:val="0"/>
      <w:marRight w:val="0"/>
      <w:marTop w:val="0"/>
      <w:marBottom w:val="0"/>
      <w:divBdr>
        <w:top w:val="none" w:sz="0" w:space="0" w:color="auto"/>
        <w:left w:val="none" w:sz="0" w:space="0" w:color="auto"/>
        <w:bottom w:val="none" w:sz="0" w:space="0" w:color="auto"/>
        <w:right w:val="none" w:sz="0" w:space="0" w:color="auto"/>
      </w:divBdr>
      <w:divsChild>
        <w:div w:id="918753035">
          <w:marLeft w:val="432"/>
          <w:marRight w:val="0"/>
          <w:marTop w:val="134"/>
          <w:marBottom w:val="0"/>
          <w:divBdr>
            <w:top w:val="none" w:sz="0" w:space="0" w:color="auto"/>
            <w:left w:val="none" w:sz="0" w:space="0" w:color="auto"/>
            <w:bottom w:val="none" w:sz="0" w:space="0" w:color="auto"/>
            <w:right w:val="none" w:sz="0" w:space="0" w:color="auto"/>
          </w:divBdr>
        </w:div>
        <w:div w:id="2142725015">
          <w:marLeft w:val="432"/>
          <w:marRight w:val="0"/>
          <w:marTop w:val="134"/>
          <w:marBottom w:val="0"/>
          <w:divBdr>
            <w:top w:val="none" w:sz="0" w:space="0" w:color="auto"/>
            <w:left w:val="none" w:sz="0" w:space="0" w:color="auto"/>
            <w:bottom w:val="none" w:sz="0" w:space="0" w:color="auto"/>
            <w:right w:val="none" w:sz="0" w:space="0" w:color="auto"/>
          </w:divBdr>
        </w:div>
      </w:divsChild>
    </w:div>
    <w:div w:id="1028288049">
      <w:bodyDiv w:val="1"/>
      <w:marLeft w:val="0"/>
      <w:marRight w:val="0"/>
      <w:marTop w:val="0"/>
      <w:marBottom w:val="0"/>
      <w:divBdr>
        <w:top w:val="none" w:sz="0" w:space="0" w:color="auto"/>
        <w:left w:val="none" w:sz="0" w:space="0" w:color="auto"/>
        <w:bottom w:val="none" w:sz="0" w:space="0" w:color="auto"/>
        <w:right w:val="none" w:sz="0" w:space="0" w:color="auto"/>
      </w:divBdr>
    </w:div>
    <w:div w:id="1061253967">
      <w:bodyDiv w:val="1"/>
      <w:marLeft w:val="0"/>
      <w:marRight w:val="0"/>
      <w:marTop w:val="0"/>
      <w:marBottom w:val="0"/>
      <w:divBdr>
        <w:top w:val="none" w:sz="0" w:space="0" w:color="auto"/>
        <w:left w:val="none" w:sz="0" w:space="0" w:color="auto"/>
        <w:bottom w:val="none" w:sz="0" w:space="0" w:color="auto"/>
        <w:right w:val="none" w:sz="0" w:space="0" w:color="auto"/>
      </w:divBdr>
    </w:div>
    <w:div w:id="1086729130">
      <w:bodyDiv w:val="1"/>
      <w:marLeft w:val="0"/>
      <w:marRight w:val="0"/>
      <w:marTop w:val="0"/>
      <w:marBottom w:val="0"/>
      <w:divBdr>
        <w:top w:val="none" w:sz="0" w:space="0" w:color="auto"/>
        <w:left w:val="none" w:sz="0" w:space="0" w:color="auto"/>
        <w:bottom w:val="none" w:sz="0" w:space="0" w:color="auto"/>
        <w:right w:val="none" w:sz="0" w:space="0" w:color="auto"/>
      </w:divBdr>
    </w:div>
    <w:div w:id="1094546680">
      <w:bodyDiv w:val="1"/>
      <w:marLeft w:val="0"/>
      <w:marRight w:val="0"/>
      <w:marTop w:val="0"/>
      <w:marBottom w:val="0"/>
      <w:divBdr>
        <w:top w:val="none" w:sz="0" w:space="0" w:color="auto"/>
        <w:left w:val="none" w:sz="0" w:space="0" w:color="auto"/>
        <w:bottom w:val="none" w:sz="0" w:space="0" w:color="auto"/>
        <w:right w:val="none" w:sz="0" w:space="0" w:color="auto"/>
      </w:divBdr>
    </w:div>
    <w:div w:id="1130242985">
      <w:bodyDiv w:val="1"/>
      <w:marLeft w:val="0"/>
      <w:marRight w:val="0"/>
      <w:marTop w:val="0"/>
      <w:marBottom w:val="0"/>
      <w:divBdr>
        <w:top w:val="none" w:sz="0" w:space="0" w:color="auto"/>
        <w:left w:val="none" w:sz="0" w:space="0" w:color="auto"/>
        <w:bottom w:val="none" w:sz="0" w:space="0" w:color="auto"/>
        <w:right w:val="none" w:sz="0" w:space="0" w:color="auto"/>
      </w:divBdr>
      <w:divsChild>
        <w:div w:id="1287471984">
          <w:marLeft w:val="432"/>
          <w:marRight w:val="0"/>
          <w:marTop w:val="96"/>
          <w:marBottom w:val="0"/>
          <w:divBdr>
            <w:top w:val="none" w:sz="0" w:space="0" w:color="auto"/>
            <w:left w:val="none" w:sz="0" w:space="0" w:color="auto"/>
            <w:bottom w:val="none" w:sz="0" w:space="0" w:color="auto"/>
            <w:right w:val="none" w:sz="0" w:space="0" w:color="auto"/>
          </w:divBdr>
        </w:div>
        <w:div w:id="1707946890">
          <w:marLeft w:val="432"/>
          <w:marRight w:val="0"/>
          <w:marTop w:val="96"/>
          <w:marBottom w:val="0"/>
          <w:divBdr>
            <w:top w:val="none" w:sz="0" w:space="0" w:color="auto"/>
            <w:left w:val="none" w:sz="0" w:space="0" w:color="auto"/>
            <w:bottom w:val="none" w:sz="0" w:space="0" w:color="auto"/>
            <w:right w:val="none" w:sz="0" w:space="0" w:color="auto"/>
          </w:divBdr>
        </w:div>
      </w:divsChild>
    </w:div>
    <w:div w:id="1203715500">
      <w:bodyDiv w:val="1"/>
      <w:marLeft w:val="0"/>
      <w:marRight w:val="0"/>
      <w:marTop w:val="0"/>
      <w:marBottom w:val="0"/>
      <w:divBdr>
        <w:top w:val="none" w:sz="0" w:space="0" w:color="auto"/>
        <w:left w:val="none" w:sz="0" w:space="0" w:color="auto"/>
        <w:bottom w:val="none" w:sz="0" w:space="0" w:color="auto"/>
        <w:right w:val="none" w:sz="0" w:space="0" w:color="auto"/>
      </w:divBdr>
    </w:div>
    <w:div w:id="1456290790">
      <w:bodyDiv w:val="1"/>
      <w:marLeft w:val="0"/>
      <w:marRight w:val="0"/>
      <w:marTop w:val="0"/>
      <w:marBottom w:val="0"/>
      <w:divBdr>
        <w:top w:val="none" w:sz="0" w:space="0" w:color="auto"/>
        <w:left w:val="none" w:sz="0" w:space="0" w:color="auto"/>
        <w:bottom w:val="none" w:sz="0" w:space="0" w:color="auto"/>
        <w:right w:val="none" w:sz="0" w:space="0" w:color="auto"/>
      </w:divBdr>
    </w:div>
    <w:div w:id="1530333318">
      <w:bodyDiv w:val="1"/>
      <w:marLeft w:val="0"/>
      <w:marRight w:val="0"/>
      <w:marTop w:val="0"/>
      <w:marBottom w:val="0"/>
      <w:divBdr>
        <w:top w:val="none" w:sz="0" w:space="0" w:color="auto"/>
        <w:left w:val="none" w:sz="0" w:space="0" w:color="auto"/>
        <w:bottom w:val="none" w:sz="0" w:space="0" w:color="auto"/>
        <w:right w:val="none" w:sz="0" w:space="0" w:color="auto"/>
      </w:divBdr>
      <w:divsChild>
        <w:div w:id="1195968772">
          <w:marLeft w:val="432"/>
          <w:marRight w:val="0"/>
          <w:marTop w:val="134"/>
          <w:marBottom w:val="0"/>
          <w:divBdr>
            <w:top w:val="none" w:sz="0" w:space="0" w:color="auto"/>
            <w:left w:val="none" w:sz="0" w:space="0" w:color="auto"/>
            <w:bottom w:val="none" w:sz="0" w:space="0" w:color="auto"/>
            <w:right w:val="none" w:sz="0" w:space="0" w:color="auto"/>
          </w:divBdr>
        </w:div>
        <w:div w:id="1296183027">
          <w:marLeft w:val="432"/>
          <w:marRight w:val="0"/>
          <w:marTop w:val="134"/>
          <w:marBottom w:val="0"/>
          <w:divBdr>
            <w:top w:val="none" w:sz="0" w:space="0" w:color="auto"/>
            <w:left w:val="none" w:sz="0" w:space="0" w:color="auto"/>
            <w:bottom w:val="none" w:sz="0" w:space="0" w:color="auto"/>
            <w:right w:val="none" w:sz="0" w:space="0" w:color="auto"/>
          </w:divBdr>
        </w:div>
        <w:div w:id="1770394943">
          <w:marLeft w:val="432"/>
          <w:marRight w:val="0"/>
          <w:marTop w:val="134"/>
          <w:marBottom w:val="0"/>
          <w:divBdr>
            <w:top w:val="none" w:sz="0" w:space="0" w:color="auto"/>
            <w:left w:val="none" w:sz="0" w:space="0" w:color="auto"/>
            <w:bottom w:val="none" w:sz="0" w:space="0" w:color="auto"/>
            <w:right w:val="none" w:sz="0" w:space="0" w:color="auto"/>
          </w:divBdr>
        </w:div>
        <w:div w:id="1842812864">
          <w:marLeft w:val="432"/>
          <w:marRight w:val="0"/>
          <w:marTop w:val="134"/>
          <w:marBottom w:val="0"/>
          <w:divBdr>
            <w:top w:val="none" w:sz="0" w:space="0" w:color="auto"/>
            <w:left w:val="none" w:sz="0" w:space="0" w:color="auto"/>
            <w:bottom w:val="none" w:sz="0" w:space="0" w:color="auto"/>
            <w:right w:val="none" w:sz="0" w:space="0" w:color="auto"/>
          </w:divBdr>
        </w:div>
      </w:divsChild>
    </w:div>
    <w:div w:id="1738895229">
      <w:bodyDiv w:val="1"/>
      <w:marLeft w:val="225"/>
      <w:marRight w:val="105"/>
      <w:marTop w:val="0"/>
      <w:marBottom w:val="0"/>
      <w:divBdr>
        <w:top w:val="none" w:sz="0" w:space="0" w:color="auto"/>
        <w:left w:val="none" w:sz="0" w:space="0" w:color="auto"/>
        <w:bottom w:val="none" w:sz="0" w:space="0" w:color="auto"/>
        <w:right w:val="none" w:sz="0" w:space="0" w:color="auto"/>
      </w:divBdr>
    </w:div>
    <w:div w:id="1778988275">
      <w:bodyDiv w:val="1"/>
      <w:marLeft w:val="0"/>
      <w:marRight w:val="0"/>
      <w:marTop w:val="0"/>
      <w:marBottom w:val="0"/>
      <w:divBdr>
        <w:top w:val="none" w:sz="0" w:space="0" w:color="auto"/>
        <w:left w:val="none" w:sz="0" w:space="0" w:color="auto"/>
        <w:bottom w:val="none" w:sz="0" w:space="0" w:color="auto"/>
        <w:right w:val="none" w:sz="0" w:space="0" w:color="auto"/>
      </w:divBdr>
    </w:div>
    <w:div w:id="1794522385">
      <w:bodyDiv w:val="1"/>
      <w:marLeft w:val="0"/>
      <w:marRight w:val="0"/>
      <w:marTop w:val="0"/>
      <w:marBottom w:val="0"/>
      <w:divBdr>
        <w:top w:val="none" w:sz="0" w:space="0" w:color="auto"/>
        <w:left w:val="none" w:sz="0" w:space="0" w:color="auto"/>
        <w:bottom w:val="none" w:sz="0" w:space="0" w:color="auto"/>
        <w:right w:val="none" w:sz="0" w:space="0" w:color="auto"/>
      </w:divBdr>
    </w:div>
    <w:div w:id="1864972961">
      <w:bodyDiv w:val="1"/>
      <w:marLeft w:val="0"/>
      <w:marRight w:val="0"/>
      <w:marTop w:val="0"/>
      <w:marBottom w:val="0"/>
      <w:divBdr>
        <w:top w:val="none" w:sz="0" w:space="0" w:color="auto"/>
        <w:left w:val="none" w:sz="0" w:space="0" w:color="auto"/>
        <w:bottom w:val="none" w:sz="0" w:space="0" w:color="auto"/>
        <w:right w:val="none" w:sz="0" w:space="0" w:color="auto"/>
      </w:divBdr>
      <w:divsChild>
        <w:div w:id="122819280">
          <w:marLeft w:val="0"/>
          <w:marRight w:val="0"/>
          <w:marTop w:val="0"/>
          <w:marBottom w:val="0"/>
          <w:divBdr>
            <w:top w:val="none" w:sz="0" w:space="0" w:color="auto"/>
            <w:left w:val="none" w:sz="0" w:space="0" w:color="auto"/>
            <w:bottom w:val="none" w:sz="0" w:space="0" w:color="auto"/>
            <w:right w:val="none" w:sz="0" w:space="0" w:color="auto"/>
          </w:divBdr>
          <w:divsChild>
            <w:div w:id="968362468">
              <w:marLeft w:val="0"/>
              <w:marRight w:val="0"/>
              <w:marTop w:val="0"/>
              <w:marBottom w:val="0"/>
              <w:divBdr>
                <w:top w:val="none" w:sz="0" w:space="0" w:color="auto"/>
                <w:left w:val="none" w:sz="0" w:space="0" w:color="auto"/>
                <w:bottom w:val="none" w:sz="0" w:space="0" w:color="auto"/>
                <w:right w:val="none" w:sz="0" w:space="0" w:color="auto"/>
              </w:divBdr>
              <w:divsChild>
                <w:div w:id="1761366720">
                  <w:marLeft w:val="0"/>
                  <w:marRight w:val="0"/>
                  <w:marTop w:val="0"/>
                  <w:marBottom w:val="0"/>
                  <w:divBdr>
                    <w:top w:val="none" w:sz="0" w:space="0" w:color="auto"/>
                    <w:left w:val="none" w:sz="0" w:space="0" w:color="auto"/>
                    <w:bottom w:val="none" w:sz="0" w:space="0" w:color="auto"/>
                    <w:right w:val="none" w:sz="0" w:space="0" w:color="auto"/>
                  </w:divBdr>
                  <w:divsChild>
                    <w:div w:id="1250892064">
                      <w:marLeft w:val="0"/>
                      <w:marRight w:val="0"/>
                      <w:marTop w:val="0"/>
                      <w:marBottom w:val="0"/>
                      <w:divBdr>
                        <w:top w:val="single" w:sz="6" w:space="0" w:color="CFCFCF"/>
                        <w:left w:val="single" w:sz="6" w:space="0" w:color="CFCFCF"/>
                        <w:bottom w:val="single" w:sz="6" w:space="0" w:color="CFCFCF"/>
                        <w:right w:val="single" w:sz="6" w:space="0" w:color="CFCFCF"/>
                      </w:divBdr>
                      <w:divsChild>
                        <w:div w:id="1667443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648826532">
          <w:marLeft w:val="0"/>
          <w:marRight w:val="0"/>
          <w:marTop w:val="0"/>
          <w:marBottom w:val="0"/>
          <w:divBdr>
            <w:top w:val="none" w:sz="0" w:space="0" w:color="auto"/>
            <w:left w:val="none" w:sz="0" w:space="0" w:color="auto"/>
            <w:bottom w:val="none" w:sz="0" w:space="0" w:color="auto"/>
            <w:right w:val="none" w:sz="0" w:space="0" w:color="auto"/>
          </w:divBdr>
          <w:divsChild>
            <w:div w:id="109708336">
              <w:marLeft w:val="0"/>
              <w:marRight w:val="0"/>
              <w:marTop w:val="0"/>
              <w:marBottom w:val="0"/>
              <w:divBdr>
                <w:top w:val="none" w:sz="0" w:space="0" w:color="auto"/>
                <w:left w:val="none" w:sz="0" w:space="0" w:color="auto"/>
                <w:bottom w:val="none" w:sz="0" w:space="0" w:color="auto"/>
                <w:right w:val="none" w:sz="0" w:space="0" w:color="auto"/>
              </w:divBdr>
              <w:divsChild>
                <w:div w:id="1045372400">
                  <w:marLeft w:val="0"/>
                  <w:marRight w:val="0"/>
                  <w:marTop w:val="0"/>
                  <w:marBottom w:val="0"/>
                  <w:divBdr>
                    <w:top w:val="none" w:sz="0" w:space="0" w:color="auto"/>
                    <w:left w:val="none" w:sz="0" w:space="0" w:color="auto"/>
                    <w:bottom w:val="none" w:sz="0" w:space="0" w:color="auto"/>
                    <w:right w:val="none" w:sz="0" w:space="0" w:color="auto"/>
                  </w:divBdr>
                  <w:divsChild>
                    <w:div w:id="2002537158">
                      <w:marLeft w:val="0"/>
                      <w:marRight w:val="0"/>
                      <w:marTop w:val="0"/>
                      <w:marBottom w:val="0"/>
                      <w:divBdr>
                        <w:top w:val="single" w:sz="6" w:space="0" w:color="CFCFCF"/>
                        <w:left w:val="single" w:sz="6" w:space="0" w:color="CFCFCF"/>
                        <w:bottom w:val="single" w:sz="6" w:space="0" w:color="CFCFCF"/>
                        <w:right w:val="single" w:sz="6" w:space="0" w:color="CFCFCF"/>
                      </w:divBdr>
                      <w:divsChild>
                        <w:div w:id="1221281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58372697">
          <w:marLeft w:val="0"/>
          <w:marRight w:val="0"/>
          <w:marTop w:val="0"/>
          <w:marBottom w:val="0"/>
          <w:divBdr>
            <w:top w:val="none" w:sz="0" w:space="0" w:color="auto"/>
            <w:left w:val="none" w:sz="0" w:space="0" w:color="auto"/>
            <w:bottom w:val="none" w:sz="0" w:space="0" w:color="auto"/>
            <w:right w:val="none" w:sz="0" w:space="0" w:color="auto"/>
          </w:divBdr>
          <w:divsChild>
            <w:div w:id="1196232234">
              <w:marLeft w:val="0"/>
              <w:marRight w:val="0"/>
              <w:marTop w:val="0"/>
              <w:marBottom w:val="0"/>
              <w:divBdr>
                <w:top w:val="none" w:sz="0" w:space="0" w:color="auto"/>
                <w:left w:val="none" w:sz="0" w:space="0" w:color="auto"/>
                <w:bottom w:val="none" w:sz="0" w:space="0" w:color="auto"/>
                <w:right w:val="none" w:sz="0" w:space="0" w:color="auto"/>
              </w:divBdr>
              <w:divsChild>
                <w:div w:id="104464703">
                  <w:marLeft w:val="0"/>
                  <w:marRight w:val="0"/>
                  <w:marTop w:val="0"/>
                  <w:marBottom w:val="0"/>
                  <w:divBdr>
                    <w:top w:val="none" w:sz="0" w:space="0" w:color="auto"/>
                    <w:left w:val="none" w:sz="0" w:space="0" w:color="auto"/>
                    <w:bottom w:val="none" w:sz="0" w:space="0" w:color="auto"/>
                    <w:right w:val="none" w:sz="0" w:space="0" w:color="auto"/>
                  </w:divBdr>
                  <w:divsChild>
                    <w:div w:id="420302520">
                      <w:marLeft w:val="0"/>
                      <w:marRight w:val="0"/>
                      <w:marTop w:val="0"/>
                      <w:marBottom w:val="0"/>
                      <w:divBdr>
                        <w:top w:val="single" w:sz="6" w:space="0" w:color="CFCFCF"/>
                        <w:left w:val="single" w:sz="6" w:space="0" w:color="CFCFCF"/>
                        <w:bottom w:val="single" w:sz="6" w:space="0" w:color="CFCFCF"/>
                        <w:right w:val="single" w:sz="6" w:space="0" w:color="CFCFCF"/>
                      </w:divBdr>
                      <w:divsChild>
                        <w:div w:id="2813053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736078930">
          <w:marLeft w:val="0"/>
          <w:marRight w:val="0"/>
          <w:marTop w:val="0"/>
          <w:marBottom w:val="0"/>
          <w:divBdr>
            <w:top w:val="none" w:sz="0" w:space="0" w:color="auto"/>
            <w:left w:val="none" w:sz="0" w:space="0" w:color="auto"/>
            <w:bottom w:val="none" w:sz="0" w:space="0" w:color="auto"/>
            <w:right w:val="none" w:sz="0" w:space="0" w:color="auto"/>
          </w:divBdr>
          <w:divsChild>
            <w:div w:id="1972976713">
              <w:marLeft w:val="0"/>
              <w:marRight w:val="0"/>
              <w:marTop w:val="0"/>
              <w:marBottom w:val="0"/>
              <w:divBdr>
                <w:top w:val="none" w:sz="0" w:space="0" w:color="auto"/>
                <w:left w:val="none" w:sz="0" w:space="0" w:color="auto"/>
                <w:bottom w:val="none" w:sz="0" w:space="0" w:color="auto"/>
                <w:right w:val="none" w:sz="0" w:space="0" w:color="auto"/>
              </w:divBdr>
              <w:divsChild>
                <w:div w:id="756367534">
                  <w:marLeft w:val="0"/>
                  <w:marRight w:val="0"/>
                  <w:marTop w:val="0"/>
                  <w:marBottom w:val="0"/>
                  <w:divBdr>
                    <w:top w:val="none" w:sz="0" w:space="0" w:color="auto"/>
                    <w:left w:val="none" w:sz="0" w:space="0" w:color="auto"/>
                    <w:bottom w:val="none" w:sz="0" w:space="0" w:color="auto"/>
                    <w:right w:val="none" w:sz="0" w:space="0" w:color="auto"/>
                  </w:divBdr>
                  <w:divsChild>
                    <w:div w:id="502471549">
                      <w:marLeft w:val="0"/>
                      <w:marRight w:val="0"/>
                      <w:marTop w:val="0"/>
                      <w:marBottom w:val="0"/>
                      <w:divBdr>
                        <w:top w:val="single" w:sz="6" w:space="0" w:color="CFCFCF"/>
                        <w:left w:val="single" w:sz="6" w:space="0" w:color="CFCFCF"/>
                        <w:bottom w:val="single" w:sz="6" w:space="0" w:color="CFCFCF"/>
                        <w:right w:val="single" w:sz="6" w:space="0" w:color="CFCFCF"/>
                      </w:divBdr>
                      <w:divsChild>
                        <w:div w:id="7137009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76786763">
          <w:marLeft w:val="0"/>
          <w:marRight w:val="0"/>
          <w:marTop w:val="0"/>
          <w:marBottom w:val="0"/>
          <w:divBdr>
            <w:top w:val="none" w:sz="0" w:space="0" w:color="auto"/>
            <w:left w:val="none" w:sz="0" w:space="0" w:color="auto"/>
            <w:bottom w:val="none" w:sz="0" w:space="0" w:color="auto"/>
            <w:right w:val="none" w:sz="0" w:space="0" w:color="auto"/>
          </w:divBdr>
          <w:divsChild>
            <w:div w:id="1210653014">
              <w:marLeft w:val="0"/>
              <w:marRight w:val="0"/>
              <w:marTop w:val="0"/>
              <w:marBottom w:val="0"/>
              <w:divBdr>
                <w:top w:val="none" w:sz="0" w:space="0" w:color="auto"/>
                <w:left w:val="none" w:sz="0" w:space="0" w:color="auto"/>
                <w:bottom w:val="none" w:sz="0" w:space="0" w:color="auto"/>
                <w:right w:val="none" w:sz="0" w:space="0" w:color="auto"/>
              </w:divBdr>
              <w:divsChild>
                <w:div w:id="696198659">
                  <w:marLeft w:val="0"/>
                  <w:marRight w:val="0"/>
                  <w:marTop w:val="0"/>
                  <w:marBottom w:val="0"/>
                  <w:divBdr>
                    <w:top w:val="none" w:sz="0" w:space="0" w:color="auto"/>
                    <w:left w:val="none" w:sz="0" w:space="0" w:color="auto"/>
                    <w:bottom w:val="none" w:sz="0" w:space="0" w:color="auto"/>
                    <w:right w:val="none" w:sz="0" w:space="0" w:color="auto"/>
                  </w:divBdr>
                  <w:divsChild>
                    <w:div w:id="514926943">
                      <w:marLeft w:val="0"/>
                      <w:marRight w:val="0"/>
                      <w:marTop w:val="0"/>
                      <w:marBottom w:val="0"/>
                      <w:divBdr>
                        <w:top w:val="single" w:sz="6" w:space="0" w:color="CFCFCF"/>
                        <w:left w:val="single" w:sz="6" w:space="0" w:color="CFCFCF"/>
                        <w:bottom w:val="single" w:sz="6" w:space="0" w:color="CFCFCF"/>
                        <w:right w:val="single" w:sz="6" w:space="0" w:color="CFCFCF"/>
                      </w:divBdr>
                      <w:divsChild>
                        <w:div w:id="14833540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447696620">
          <w:marLeft w:val="0"/>
          <w:marRight w:val="0"/>
          <w:marTop w:val="0"/>
          <w:marBottom w:val="0"/>
          <w:divBdr>
            <w:top w:val="none" w:sz="0" w:space="0" w:color="auto"/>
            <w:left w:val="none" w:sz="0" w:space="0" w:color="auto"/>
            <w:bottom w:val="none" w:sz="0" w:space="0" w:color="auto"/>
            <w:right w:val="none" w:sz="0" w:space="0" w:color="auto"/>
          </w:divBdr>
          <w:divsChild>
            <w:div w:id="1530139253">
              <w:marLeft w:val="0"/>
              <w:marRight w:val="0"/>
              <w:marTop w:val="0"/>
              <w:marBottom w:val="0"/>
              <w:divBdr>
                <w:top w:val="none" w:sz="0" w:space="0" w:color="auto"/>
                <w:left w:val="none" w:sz="0" w:space="0" w:color="auto"/>
                <w:bottom w:val="none" w:sz="0" w:space="0" w:color="auto"/>
                <w:right w:val="none" w:sz="0" w:space="0" w:color="auto"/>
              </w:divBdr>
              <w:divsChild>
                <w:div w:id="622350701">
                  <w:marLeft w:val="0"/>
                  <w:marRight w:val="0"/>
                  <w:marTop w:val="0"/>
                  <w:marBottom w:val="0"/>
                  <w:divBdr>
                    <w:top w:val="none" w:sz="0" w:space="0" w:color="auto"/>
                    <w:left w:val="none" w:sz="0" w:space="0" w:color="auto"/>
                    <w:bottom w:val="none" w:sz="0" w:space="0" w:color="auto"/>
                    <w:right w:val="none" w:sz="0" w:space="0" w:color="auto"/>
                  </w:divBdr>
                  <w:divsChild>
                    <w:div w:id="1852641122">
                      <w:marLeft w:val="0"/>
                      <w:marRight w:val="0"/>
                      <w:marTop w:val="0"/>
                      <w:marBottom w:val="0"/>
                      <w:divBdr>
                        <w:top w:val="single" w:sz="6" w:space="0" w:color="CFCFCF"/>
                        <w:left w:val="single" w:sz="6" w:space="0" w:color="CFCFCF"/>
                        <w:bottom w:val="single" w:sz="6" w:space="0" w:color="CFCFCF"/>
                        <w:right w:val="single" w:sz="6" w:space="0" w:color="CFCFCF"/>
                      </w:divBdr>
                      <w:divsChild>
                        <w:div w:id="15318432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068500399">
          <w:marLeft w:val="0"/>
          <w:marRight w:val="0"/>
          <w:marTop w:val="0"/>
          <w:marBottom w:val="0"/>
          <w:divBdr>
            <w:top w:val="none" w:sz="0" w:space="0" w:color="auto"/>
            <w:left w:val="none" w:sz="0" w:space="0" w:color="auto"/>
            <w:bottom w:val="none" w:sz="0" w:space="0" w:color="auto"/>
            <w:right w:val="none" w:sz="0" w:space="0" w:color="auto"/>
          </w:divBdr>
          <w:divsChild>
            <w:div w:id="1732845035">
              <w:marLeft w:val="0"/>
              <w:marRight w:val="0"/>
              <w:marTop w:val="0"/>
              <w:marBottom w:val="0"/>
              <w:divBdr>
                <w:top w:val="none" w:sz="0" w:space="0" w:color="auto"/>
                <w:left w:val="none" w:sz="0" w:space="0" w:color="auto"/>
                <w:bottom w:val="none" w:sz="0" w:space="0" w:color="auto"/>
                <w:right w:val="none" w:sz="0" w:space="0" w:color="auto"/>
              </w:divBdr>
              <w:divsChild>
                <w:div w:id="716397397">
                  <w:marLeft w:val="0"/>
                  <w:marRight w:val="0"/>
                  <w:marTop w:val="0"/>
                  <w:marBottom w:val="0"/>
                  <w:divBdr>
                    <w:top w:val="none" w:sz="0" w:space="0" w:color="auto"/>
                    <w:left w:val="none" w:sz="0" w:space="0" w:color="auto"/>
                    <w:bottom w:val="none" w:sz="0" w:space="0" w:color="auto"/>
                    <w:right w:val="none" w:sz="0" w:space="0" w:color="auto"/>
                  </w:divBdr>
                  <w:divsChild>
                    <w:div w:id="1525242921">
                      <w:marLeft w:val="0"/>
                      <w:marRight w:val="0"/>
                      <w:marTop w:val="0"/>
                      <w:marBottom w:val="0"/>
                      <w:divBdr>
                        <w:top w:val="single" w:sz="6" w:space="0" w:color="CFCFCF"/>
                        <w:left w:val="single" w:sz="6" w:space="0" w:color="CFCFCF"/>
                        <w:bottom w:val="single" w:sz="6" w:space="0" w:color="CFCFCF"/>
                        <w:right w:val="single" w:sz="6" w:space="0" w:color="CFCFCF"/>
                      </w:divBdr>
                      <w:divsChild>
                        <w:div w:id="1336566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994256734">
          <w:marLeft w:val="0"/>
          <w:marRight w:val="0"/>
          <w:marTop w:val="0"/>
          <w:marBottom w:val="0"/>
          <w:divBdr>
            <w:top w:val="none" w:sz="0" w:space="0" w:color="auto"/>
            <w:left w:val="none" w:sz="0" w:space="0" w:color="auto"/>
            <w:bottom w:val="none" w:sz="0" w:space="0" w:color="auto"/>
            <w:right w:val="none" w:sz="0" w:space="0" w:color="auto"/>
          </w:divBdr>
          <w:divsChild>
            <w:div w:id="1427657008">
              <w:marLeft w:val="0"/>
              <w:marRight w:val="0"/>
              <w:marTop w:val="0"/>
              <w:marBottom w:val="0"/>
              <w:divBdr>
                <w:top w:val="none" w:sz="0" w:space="0" w:color="auto"/>
                <w:left w:val="none" w:sz="0" w:space="0" w:color="auto"/>
                <w:bottom w:val="none" w:sz="0" w:space="0" w:color="auto"/>
                <w:right w:val="none" w:sz="0" w:space="0" w:color="auto"/>
              </w:divBdr>
              <w:divsChild>
                <w:div w:id="641663055">
                  <w:marLeft w:val="0"/>
                  <w:marRight w:val="0"/>
                  <w:marTop w:val="0"/>
                  <w:marBottom w:val="0"/>
                  <w:divBdr>
                    <w:top w:val="none" w:sz="0" w:space="0" w:color="auto"/>
                    <w:left w:val="none" w:sz="0" w:space="0" w:color="auto"/>
                    <w:bottom w:val="none" w:sz="0" w:space="0" w:color="auto"/>
                    <w:right w:val="none" w:sz="0" w:space="0" w:color="auto"/>
                  </w:divBdr>
                  <w:divsChild>
                    <w:div w:id="1435321270">
                      <w:marLeft w:val="0"/>
                      <w:marRight w:val="0"/>
                      <w:marTop w:val="0"/>
                      <w:marBottom w:val="0"/>
                      <w:divBdr>
                        <w:top w:val="single" w:sz="6" w:space="0" w:color="CFCFCF"/>
                        <w:left w:val="single" w:sz="6" w:space="0" w:color="CFCFCF"/>
                        <w:bottom w:val="single" w:sz="6" w:space="0" w:color="CFCFCF"/>
                        <w:right w:val="single" w:sz="6" w:space="0" w:color="CFCFCF"/>
                      </w:divBdr>
                      <w:divsChild>
                        <w:div w:id="4019491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9016359">
          <w:marLeft w:val="0"/>
          <w:marRight w:val="0"/>
          <w:marTop w:val="0"/>
          <w:marBottom w:val="0"/>
          <w:divBdr>
            <w:top w:val="none" w:sz="0" w:space="0" w:color="auto"/>
            <w:left w:val="none" w:sz="0" w:space="0" w:color="auto"/>
            <w:bottom w:val="none" w:sz="0" w:space="0" w:color="auto"/>
            <w:right w:val="none" w:sz="0" w:space="0" w:color="auto"/>
          </w:divBdr>
          <w:divsChild>
            <w:div w:id="1324040470">
              <w:marLeft w:val="0"/>
              <w:marRight w:val="0"/>
              <w:marTop w:val="0"/>
              <w:marBottom w:val="0"/>
              <w:divBdr>
                <w:top w:val="none" w:sz="0" w:space="0" w:color="auto"/>
                <w:left w:val="none" w:sz="0" w:space="0" w:color="auto"/>
                <w:bottom w:val="none" w:sz="0" w:space="0" w:color="auto"/>
                <w:right w:val="none" w:sz="0" w:space="0" w:color="auto"/>
              </w:divBdr>
              <w:divsChild>
                <w:div w:id="2005427536">
                  <w:marLeft w:val="0"/>
                  <w:marRight w:val="0"/>
                  <w:marTop w:val="0"/>
                  <w:marBottom w:val="0"/>
                  <w:divBdr>
                    <w:top w:val="none" w:sz="0" w:space="0" w:color="auto"/>
                    <w:left w:val="none" w:sz="0" w:space="0" w:color="auto"/>
                    <w:bottom w:val="none" w:sz="0" w:space="0" w:color="auto"/>
                    <w:right w:val="none" w:sz="0" w:space="0" w:color="auto"/>
                  </w:divBdr>
                  <w:divsChild>
                    <w:div w:id="754285103">
                      <w:marLeft w:val="0"/>
                      <w:marRight w:val="0"/>
                      <w:marTop w:val="0"/>
                      <w:marBottom w:val="0"/>
                      <w:divBdr>
                        <w:top w:val="single" w:sz="6" w:space="0" w:color="CFCFCF"/>
                        <w:left w:val="single" w:sz="6" w:space="0" w:color="CFCFCF"/>
                        <w:bottom w:val="single" w:sz="6" w:space="0" w:color="CFCFCF"/>
                        <w:right w:val="single" w:sz="6" w:space="0" w:color="CFCFCF"/>
                      </w:divBdr>
                      <w:divsChild>
                        <w:div w:id="1647972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4629431">
      <w:bodyDiv w:val="1"/>
      <w:marLeft w:val="0"/>
      <w:marRight w:val="0"/>
      <w:marTop w:val="0"/>
      <w:marBottom w:val="0"/>
      <w:divBdr>
        <w:top w:val="none" w:sz="0" w:space="0" w:color="auto"/>
        <w:left w:val="none" w:sz="0" w:space="0" w:color="auto"/>
        <w:bottom w:val="none" w:sz="0" w:space="0" w:color="auto"/>
        <w:right w:val="none" w:sz="0" w:space="0" w:color="auto"/>
      </w:divBdr>
    </w:div>
    <w:div w:id="210144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customXml" Target="../customXml/item1.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6CCF5-A38E-4982-9ABA-8CA9C2242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10072</Words>
  <Characters>5741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355</CharactersWithSpaces>
  <SharedDoc>false</SharedDoc>
  <HLinks>
    <vt:vector size="6" baseType="variant">
      <vt:variant>
        <vt:i4>6160410</vt:i4>
      </vt:variant>
      <vt:variant>
        <vt:i4>135</vt:i4>
      </vt:variant>
      <vt:variant>
        <vt:i4>0</vt:i4>
      </vt:variant>
      <vt:variant>
        <vt:i4>5</vt:i4>
      </vt:variant>
      <vt:variant>
        <vt:lpwstr>http://noxim.sourceforge.ne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Josheb Dayrit</cp:lastModifiedBy>
  <cp:revision>4</cp:revision>
  <cp:lastPrinted>2019-12-15T02:57:00Z</cp:lastPrinted>
  <dcterms:created xsi:type="dcterms:W3CDTF">2019-12-15T02:55:00Z</dcterms:created>
  <dcterms:modified xsi:type="dcterms:W3CDTF">2019-12-15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1174e8-26e4-3c2b-8457-d4519744f9e5</vt:lpwstr>
  </property>
  <property fmtid="{D5CDD505-2E9C-101B-9397-08002B2CF9AE}" pid="24" name="Mendeley Citation Style_1">
    <vt:lpwstr>http://www.zotero.org/styles/ieee</vt:lpwstr>
  </property>
</Properties>
</file>